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pPr>
        <w:pStyle w:val="Title"/>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1301247"/>
      <w:r w:rsidRPr="00E914BE">
        <w:rPr>
          <w:sz w:val="29"/>
          <w:szCs w:val="29"/>
        </w:rPr>
        <w:t>Abstract</w:t>
      </w:r>
      <w:bookmarkEnd w:id="21"/>
      <w:bookmarkEnd w:id="22"/>
    </w:p>
    <w:p w14:paraId="43F86CAD" w14:textId="08BC1E70"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786569">
        <w:t xml:space="preserve">published version </w:t>
      </w:r>
      <w:r w:rsidRPr="00511AD4">
        <w:t xml:space="preserve">textbook titled </w:t>
      </w:r>
      <w:r w:rsidRPr="00511AD4">
        <w:rPr>
          <w:i/>
        </w:rPr>
        <w:t>Physics for Game Programmers</w:t>
      </w:r>
      <w:r w:rsidR="00786569">
        <w:rPr>
          <w:i/>
        </w:rPr>
        <w:t xml:space="preserve"> </w:t>
      </w:r>
      <w:r w:rsidR="00786569">
        <w:rPr>
          <w:i/>
        </w:rPr>
        <w:fldChar w:fldCharType="begin" w:fldLock="1"/>
      </w:r>
      <w:r w:rsidR="00786569">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786569">
        <w:rPr>
          <w:i/>
        </w:rPr>
        <w:fldChar w:fldCharType="separate"/>
      </w:r>
      <w:r w:rsidR="00786569" w:rsidRPr="00786569">
        <w:rPr>
          <w:noProof/>
        </w:rPr>
        <w:t>[1]</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E603D3">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786569">
        <w:rPr>
          <w:i/>
        </w:rPr>
        <w:fldChar w:fldCharType="separate"/>
      </w:r>
      <w:r w:rsidR="00786569" w:rsidRPr="00786569">
        <w:rPr>
          <w:noProof/>
        </w:rPr>
        <w:t>[2]</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4369589D"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EE0303">
        <w:t xml:space="preserve">A goal of this </w:t>
      </w:r>
      <w:r w:rsidRPr="00511AD4">
        <w:t>researc</w:t>
      </w:r>
      <w:r w:rsidR="006D2AE8">
        <w:t xml:space="preserve">h was to divide and define </w:t>
      </w:r>
      <w:r w:rsidRPr="00511AD4">
        <w:t>the Components and the Systems</w:t>
      </w:r>
      <w:r w:rsidR="00EE0303">
        <w:t xml:space="preserve"> of an ECS</w:t>
      </w:r>
      <w:r w:rsidRPr="00511AD4">
        <w:t xml:space="preserve"> for the two FDMs,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C7123C">
        <w:instrText>ADDIN CSL_CITATION {"citationItems":[{"id":"ITEM-1","itemData":{"URL":"https://www.flightgear.org/","id":"ITEM-1","issued":{"date-parts":[["0"]]},"title":"FlightGear Flight Simulator","type":"webpage"},"uris":["http://www.mendeley.com/documents/?uuid=7dedbccb-1063-4131-b68e-e85cd3fb94f5"]}],"mendeley":{"formattedCitation":"[3]","plainTextFormattedCitation":"[3]","previouslyFormattedCitation":"[3]"},"properties":{"noteIndex":0},"schema":"https://github.com/citation-style-language/schema/raw/master/csl-citation.json"}</w:instrText>
      </w:r>
      <w:r w:rsidR="00A70F92">
        <w:fldChar w:fldCharType="separate"/>
      </w:r>
      <w:r w:rsidR="00A70F92" w:rsidRPr="00A70F92">
        <w:rPr>
          <w:noProof/>
        </w:rPr>
        <w:t>[3]</w:t>
      </w:r>
      <w:r w:rsidR="00A70F92">
        <w:fldChar w:fldCharType="end"/>
      </w:r>
      <w:r w:rsidR="00A70F92">
        <w:t>.</w:t>
      </w:r>
    </w:p>
    <w:p w14:paraId="34C734A3" w14:textId="2D52A92A" w:rsidR="00511AD4" w:rsidRDefault="00511AD4" w:rsidP="00F83062">
      <w:pPr>
        <w:ind w:firstLine="360"/>
      </w:pPr>
      <w:r w:rsidRPr="00511AD4">
        <w:t>The ECS System</w:t>
      </w:r>
      <w:r w:rsidR="00A60F29">
        <w:t>s</w:t>
      </w:r>
      <w:r w:rsidRPr="00511AD4">
        <w:t xml:space="preserve"> and Component</w:t>
      </w:r>
      <w:r w:rsidR="00A60F29">
        <w:t>s</w:t>
      </w:r>
      <w:r w:rsidRPr="00511AD4">
        <w:t xml:space="preserve"> work together to calculate an airplanes 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CA1F17">
        <w:t xml:space="preserve">A series of Rust automated tests verified that </w:t>
      </w:r>
      <w:r w:rsidR="00382469">
        <w:t xml:space="preserve">both </w:t>
      </w:r>
      <w:r w:rsidR="007E695D">
        <w:t>FDM</w:t>
      </w:r>
      <w:r w:rsidR="00382469">
        <w:t>s work</w:t>
      </w:r>
      <w:r w:rsidR="007E695D">
        <w:t xml:space="preserve"> as expected when compared to their original code benchmarks. </w:t>
      </w:r>
      <w:r w:rsidR="00CB535B">
        <w:t>(//TENTATIVE, it is possible</w:t>
      </w:r>
      <w:r w:rsidR="000C7855">
        <w:t xml:space="preserve"> however</w:t>
      </w:r>
      <w:r w:rsidR="00CB535B">
        <w:t xml:space="preserve"> that the rust automated tests</w:t>
      </w:r>
      <w:r w:rsidR="00D30D2D">
        <w:t xml:space="preserve"> (in progress)</w:t>
      </w:r>
      <w:r w:rsidR="00301C8D">
        <w:t xml:space="preserve"> uncover</w:t>
      </w:r>
      <w:r w:rsidR="00CB535B">
        <w:t xml:space="preserve"> that there is error stemming from a difference in how rust and c++</w:t>
      </w:r>
      <w:r w:rsidR="00254E09">
        <w:t xml:space="preserve"> (bourg)</w:t>
      </w:r>
      <w:r w:rsidR="00CB535B">
        <w:t xml:space="preserve"> is computing the results). </w:t>
      </w:r>
      <w:r w:rsidR="00081834">
        <w:t xml:space="preserve">Moreover, the re-implemented FDMs were successfully used in the </w:t>
      </w:r>
      <w:r w:rsidR="000628A9">
        <w:t xml:space="preserve">creation of an </w:t>
      </w:r>
      <w:r w:rsidR="00C262EC">
        <w:t xml:space="preserve">interactive </w:t>
      </w:r>
      <w:r w:rsidR="00081834">
        <w:t>flight simulator</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5BBBDF9C" w:rsidR="00C50526" w:rsidRDefault="00C50526"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1301248"/>
      <w:r w:rsidRPr="00E914BE">
        <w:rPr>
          <w:sz w:val="29"/>
          <w:szCs w:val="29"/>
        </w:rPr>
        <w:t>A</w:t>
      </w:r>
      <w:r w:rsidR="000B4D60" w:rsidRPr="00E914BE">
        <w:rPr>
          <w:sz w:val="29"/>
          <w:szCs w:val="29"/>
        </w:rPr>
        <w:t>cknowledgements</w:t>
      </w:r>
      <w:bookmarkEnd w:id="23"/>
    </w:p>
    <w:p w14:paraId="52702E6B" w14:textId="6D45135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Joseph Vagedes, a prior advisee of Dr. Hodson and recent AFIT graduate</w:t>
      </w:r>
      <w:r w:rsidR="00F97A5D">
        <w:t>,</w:t>
      </w:r>
      <w:r w:rsidR="00D71491">
        <w:t xml:space="preserve"> for his </w:t>
      </w:r>
      <w:r w:rsidR="00F97A5D">
        <w:t xml:space="preserve">excellent </w:t>
      </w:r>
      <w:r w:rsidR="00D71491">
        <w:t>feedback</w:t>
      </w:r>
      <w:r>
        <w:t xml:space="preserve">. </w:t>
      </w:r>
      <w:r w:rsidR="00D71491">
        <w:t>I want to thank my friend and recent AFIT graduate, Ahmed King</w:t>
      </w:r>
      <w:r w:rsidR="00F97A5D">
        <w:t>,</w:t>
      </w:r>
      <w:r w:rsidR="00B558D5">
        <w:t xml:space="preserve"> for</w:t>
      </w:r>
      <w:r w:rsidR="009C0351">
        <w:t xml:space="preserve"> helping me through tough </w:t>
      </w:r>
      <w:r w:rsidR="00076819">
        <w:t>material</w:t>
      </w:r>
      <w:r w:rsidR="00D71491">
        <w:t>. I also want to thank all my friends and family</w:t>
      </w:r>
      <w:r w:rsidR="00802EE2">
        <w:t xml:space="preserve"> for their</w:t>
      </w:r>
      <w:r w:rsidR="00C85CDD">
        <w:t xml:space="preserve"> support and motivation.</w:t>
      </w:r>
      <w:r w:rsidR="0024221C">
        <w:t xml:space="preserve"> I appreciate</w:t>
      </w:r>
      <w:r w:rsidR="00724081">
        <w:t xml:space="preserve"> everyone 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1301249"/>
      <w:bookmarkStart w:id="26" w:name="_GoBack"/>
      <w:bookmarkEnd w:id="18"/>
      <w:bookmarkEnd w:id="19"/>
      <w:bookmarkEnd w:id="20"/>
      <w:bookmarkEnd w:id="26"/>
      <w:r w:rsidRPr="00E914BE">
        <w:rPr>
          <w:sz w:val="29"/>
          <w:szCs w:val="29"/>
        </w:rPr>
        <w:t>Table of Contents</w:t>
      </w:r>
      <w:bookmarkEnd w:id="24"/>
      <w:bookmarkEnd w:id="25"/>
    </w:p>
    <w:p w14:paraId="0EFCED37" w14:textId="77777777" w:rsidR="00251273" w:rsidRDefault="00251273" w:rsidP="00EE606A">
      <w:pPr>
        <w:spacing w:line="240" w:lineRule="auto"/>
        <w:contextualSpacing/>
        <w:jc w:val="right"/>
      </w:pPr>
      <w:r>
        <w:t>Page</w:t>
      </w:r>
    </w:p>
    <w:p w14:paraId="580F0118" w14:textId="1778C1D1" w:rsidR="00E311B3" w:rsidRPr="00E311B3" w:rsidRDefault="00C76F4E"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r w:rsidRPr="00E311B3">
        <w:rPr>
          <w:rStyle w:val="Hyperlink"/>
          <w:rFonts w:ascii="Times New Roman" w:hAnsi="Times New Roman" w:cs="Times New Roman"/>
          <w:b w:val="0"/>
          <w:caps w:val="0"/>
          <w:sz w:val="24"/>
          <w:szCs w:val="24"/>
        </w:rPr>
        <w:fldChar w:fldCharType="begin"/>
      </w:r>
      <w:r w:rsidRPr="00E311B3">
        <w:rPr>
          <w:rStyle w:val="Hyperlink"/>
          <w:rFonts w:ascii="Times New Roman" w:hAnsi="Times New Roman" w:cs="Times New Roman"/>
          <w:b w:val="0"/>
          <w:caps w:val="0"/>
          <w:sz w:val="24"/>
          <w:szCs w:val="24"/>
        </w:rPr>
        <w:instrText xml:space="preserve"> TOC \o "1-5" \h \z \u </w:instrText>
      </w:r>
      <w:r w:rsidRPr="00E311B3">
        <w:rPr>
          <w:rStyle w:val="Hyperlink"/>
          <w:rFonts w:ascii="Times New Roman" w:hAnsi="Times New Roman" w:cs="Times New Roman"/>
          <w:b w:val="0"/>
          <w:caps w:val="0"/>
          <w:sz w:val="24"/>
          <w:szCs w:val="24"/>
        </w:rPr>
        <w:fldChar w:fldCharType="separate"/>
      </w:r>
      <w:hyperlink w:anchor="_Toc61301247" w:history="1">
        <w:r w:rsidR="00E311B3" w:rsidRPr="00E311B3">
          <w:rPr>
            <w:rStyle w:val="Hyperlink"/>
            <w:rFonts w:ascii="Times New Roman" w:hAnsi="Times New Roman" w:cs="Times New Roman"/>
            <w:b w:val="0"/>
            <w:caps w:val="0"/>
            <w:noProof/>
            <w:sz w:val="24"/>
            <w:szCs w:val="24"/>
          </w:rPr>
          <w:t>Abstract</w:t>
        </w:r>
        <w:r w:rsidR="00E311B3" w:rsidRPr="00E311B3">
          <w:rPr>
            <w:rFonts w:ascii="Times New Roman" w:hAnsi="Times New Roman" w:cs="Times New Roman"/>
            <w:b w:val="0"/>
            <w:caps w:val="0"/>
            <w:noProof/>
            <w:webHidden/>
            <w:sz w:val="24"/>
            <w:szCs w:val="24"/>
          </w:rPr>
          <w:tab/>
        </w:r>
        <w:r w:rsidR="00E311B3" w:rsidRPr="00E311B3">
          <w:rPr>
            <w:rFonts w:ascii="Times New Roman" w:hAnsi="Times New Roman" w:cs="Times New Roman"/>
            <w:b w:val="0"/>
            <w:caps w:val="0"/>
            <w:noProof/>
            <w:webHidden/>
            <w:sz w:val="24"/>
            <w:szCs w:val="24"/>
          </w:rPr>
          <w:fldChar w:fldCharType="begin"/>
        </w:r>
        <w:r w:rsidR="00E311B3" w:rsidRPr="00E311B3">
          <w:rPr>
            <w:rFonts w:ascii="Times New Roman" w:hAnsi="Times New Roman" w:cs="Times New Roman"/>
            <w:b w:val="0"/>
            <w:caps w:val="0"/>
            <w:noProof/>
            <w:webHidden/>
            <w:sz w:val="24"/>
            <w:szCs w:val="24"/>
          </w:rPr>
          <w:instrText xml:space="preserve"> PAGEREF _Toc61301247 \h </w:instrText>
        </w:r>
        <w:r w:rsidR="00E311B3" w:rsidRPr="00E311B3">
          <w:rPr>
            <w:rFonts w:ascii="Times New Roman" w:hAnsi="Times New Roman" w:cs="Times New Roman"/>
            <w:b w:val="0"/>
            <w:caps w:val="0"/>
            <w:noProof/>
            <w:webHidden/>
            <w:sz w:val="24"/>
            <w:szCs w:val="24"/>
          </w:rPr>
        </w:r>
        <w:r w:rsidR="00E311B3" w:rsidRPr="00E311B3">
          <w:rPr>
            <w:rFonts w:ascii="Times New Roman" w:hAnsi="Times New Roman" w:cs="Times New Roman"/>
            <w:b w:val="0"/>
            <w:caps w:val="0"/>
            <w:noProof/>
            <w:webHidden/>
            <w:sz w:val="24"/>
            <w:szCs w:val="24"/>
          </w:rPr>
          <w:fldChar w:fldCharType="separate"/>
        </w:r>
        <w:r w:rsidR="00E311B3" w:rsidRPr="00E311B3">
          <w:rPr>
            <w:rFonts w:ascii="Times New Roman" w:hAnsi="Times New Roman" w:cs="Times New Roman"/>
            <w:b w:val="0"/>
            <w:caps w:val="0"/>
            <w:noProof/>
            <w:webHidden/>
            <w:sz w:val="24"/>
            <w:szCs w:val="24"/>
          </w:rPr>
          <w:t>iv</w:t>
        </w:r>
        <w:r w:rsidR="00E311B3" w:rsidRPr="00E311B3">
          <w:rPr>
            <w:rFonts w:ascii="Times New Roman" w:hAnsi="Times New Roman" w:cs="Times New Roman"/>
            <w:b w:val="0"/>
            <w:caps w:val="0"/>
            <w:noProof/>
            <w:webHidden/>
            <w:sz w:val="24"/>
            <w:szCs w:val="24"/>
          </w:rPr>
          <w:fldChar w:fldCharType="end"/>
        </w:r>
      </w:hyperlink>
    </w:p>
    <w:p w14:paraId="52A9E570" w14:textId="16A55BA7" w:rsidR="00E311B3" w:rsidRPr="00E311B3" w:rsidRDefault="00E311B3"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248" w:history="1">
        <w:r w:rsidRPr="00E311B3">
          <w:rPr>
            <w:rStyle w:val="Hyperlink"/>
            <w:rFonts w:ascii="Times New Roman" w:hAnsi="Times New Roman" w:cs="Times New Roman"/>
            <w:b w:val="0"/>
            <w:caps w:val="0"/>
            <w:noProof/>
            <w:sz w:val="24"/>
            <w:szCs w:val="24"/>
          </w:rPr>
          <w:t>Acknowledgements</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248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vi</w:t>
        </w:r>
        <w:r w:rsidRPr="00E311B3">
          <w:rPr>
            <w:rFonts w:ascii="Times New Roman" w:hAnsi="Times New Roman" w:cs="Times New Roman"/>
            <w:b w:val="0"/>
            <w:caps w:val="0"/>
            <w:noProof/>
            <w:webHidden/>
            <w:sz w:val="24"/>
            <w:szCs w:val="24"/>
          </w:rPr>
          <w:fldChar w:fldCharType="end"/>
        </w:r>
      </w:hyperlink>
    </w:p>
    <w:p w14:paraId="5AD3CCDB" w14:textId="3DB55C72" w:rsidR="00E311B3" w:rsidRPr="00E311B3" w:rsidRDefault="00E311B3"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249" w:history="1">
        <w:r w:rsidRPr="00E311B3">
          <w:rPr>
            <w:rStyle w:val="Hyperlink"/>
            <w:rFonts w:ascii="Times New Roman" w:hAnsi="Times New Roman" w:cs="Times New Roman"/>
            <w:b w:val="0"/>
            <w:caps w:val="0"/>
            <w:noProof/>
            <w:sz w:val="24"/>
            <w:szCs w:val="24"/>
          </w:rPr>
          <w:t>Table of Contents</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249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vii</w:t>
        </w:r>
        <w:r w:rsidRPr="00E311B3">
          <w:rPr>
            <w:rFonts w:ascii="Times New Roman" w:hAnsi="Times New Roman" w:cs="Times New Roman"/>
            <w:b w:val="0"/>
            <w:caps w:val="0"/>
            <w:noProof/>
            <w:webHidden/>
            <w:sz w:val="24"/>
            <w:szCs w:val="24"/>
          </w:rPr>
          <w:fldChar w:fldCharType="end"/>
        </w:r>
      </w:hyperlink>
    </w:p>
    <w:p w14:paraId="0A66DF3A" w14:textId="323EBFDB" w:rsidR="00E311B3" w:rsidRPr="00E311B3" w:rsidRDefault="00E311B3"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250" w:history="1">
        <w:r w:rsidRPr="00E311B3">
          <w:rPr>
            <w:rStyle w:val="Hyperlink"/>
            <w:rFonts w:ascii="Times New Roman" w:hAnsi="Times New Roman" w:cs="Times New Roman"/>
            <w:b w:val="0"/>
            <w:caps w:val="0"/>
            <w:noProof/>
            <w:sz w:val="24"/>
            <w:szCs w:val="24"/>
          </w:rPr>
          <w:t>List of Figures</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250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xi</w:t>
        </w:r>
        <w:r w:rsidRPr="00E311B3">
          <w:rPr>
            <w:rFonts w:ascii="Times New Roman" w:hAnsi="Times New Roman" w:cs="Times New Roman"/>
            <w:b w:val="0"/>
            <w:caps w:val="0"/>
            <w:noProof/>
            <w:webHidden/>
            <w:sz w:val="24"/>
            <w:szCs w:val="24"/>
          </w:rPr>
          <w:fldChar w:fldCharType="end"/>
        </w:r>
      </w:hyperlink>
    </w:p>
    <w:p w14:paraId="278E7C9A" w14:textId="41687E31" w:rsidR="00E311B3" w:rsidRPr="00E311B3" w:rsidRDefault="00E311B3"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251" w:history="1">
        <w:r w:rsidRPr="00E311B3">
          <w:rPr>
            <w:rStyle w:val="Hyperlink"/>
            <w:rFonts w:ascii="Times New Roman" w:hAnsi="Times New Roman" w:cs="Times New Roman"/>
            <w:b w:val="0"/>
            <w:caps w:val="0"/>
            <w:noProof/>
            <w:sz w:val="24"/>
            <w:szCs w:val="24"/>
          </w:rPr>
          <w:t>List of Tables</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251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xii</w:t>
        </w:r>
        <w:r w:rsidRPr="00E311B3">
          <w:rPr>
            <w:rFonts w:ascii="Times New Roman" w:hAnsi="Times New Roman" w:cs="Times New Roman"/>
            <w:b w:val="0"/>
            <w:caps w:val="0"/>
            <w:noProof/>
            <w:webHidden/>
            <w:sz w:val="24"/>
            <w:szCs w:val="24"/>
          </w:rPr>
          <w:fldChar w:fldCharType="end"/>
        </w:r>
      </w:hyperlink>
    </w:p>
    <w:p w14:paraId="204EF331" w14:textId="61780A6E" w:rsidR="00E311B3" w:rsidRPr="00E311B3" w:rsidRDefault="00E311B3" w:rsidP="00E311B3">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252" w:history="1">
        <w:r w:rsidRPr="00E311B3">
          <w:rPr>
            <w:rStyle w:val="Hyperlink"/>
            <w:rFonts w:ascii="Times New Roman" w:hAnsi="Times New Roman" w:cs="Times New Roman"/>
            <w:b w:val="0"/>
            <w:caps w:val="0"/>
            <w:noProof/>
            <w:sz w:val="24"/>
            <w:szCs w:val="24"/>
          </w:rPr>
          <w:t>I.</w:t>
        </w:r>
        <w:r w:rsidRPr="00E311B3">
          <w:rPr>
            <w:rFonts w:ascii="Times New Roman" w:eastAsiaTheme="minorEastAsia" w:hAnsi="Times New Roman" w:cs="Times New Roman"/>
            <w:b w:val="0"/>
            <w:bCs w:val="0"/>
            <w:caps w:val="0"/>
            <w:noProof/>
            <w:sz w:val="24"/>
            <w:szCs w:val="24"/>
          </w:rPr>
          <w:tab/>
        </w:r>
        <w:r w:rsidRPr="00E311B3">
          <w:rPr>
            <w:rStyle w:val="Hyperlink"/>
            <w:rFonts w:ascii="Times New Roman" w:hAnsi="Times New Roman" w:cs="Times New Roman"/>
            <w:b w:val="0"/>
            <w:caps w:val="0"/>
            <w:noProof/>
            <w:sz w:val="24"/>
            <w:szCs w:val="24"/>
          </w:rPr>
          <w:t>Introduction</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252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1</w:t>
        </w:r>
        <w:r w:rsidRPr="00E311B3">
          <w:rPr>
            <w:rFonts w:ascii="Times New Roman" w:hAnsi="Times New Roman" w:cs="Times New Roman"/>
            <w:b w:val="0"/>
            <w:caps w:val="0"/>
            <w:noProof/>
            <w:webHidden/>
            <w:sz w:val="24"/>
            <w:szCs w:val="24"/>
          </w:rPr>
          <w:fldChar w:fldCharType="end"/>
        </w:r>
      </w:hyperlink>
    </w:p>
    <w:p w14:paraId="0FD47113" w14:textId="058BFDA7" w:rsidR="00E311B3" w:rsidRPr="00E311B3" w:rsidRDefault="00E311B3" w:rsidP="00F51819">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1301253" w:history="1">
        <w:r w:rsidRPr="00E311B3">
          <w:rPr>
            <w:rStyle w:val="Hyperlink"/>
            <w:rFonts w:ascii="Times New Roman" w:hAnsi="Times New Roman" w:cs="Times New Roman"/>
            <w:smallCaps w:val="0"/>
            <w:noProof/>
            <w:sz w:val="24"/>
            <w:szCs w:val="24"/>
          </w:rPr>
          <w:t>1.1</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Problem Statement</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53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4</w:t>
        </w:r>
        <w:r w:rsidRPr="00E311B3">
          <w:rPr>
            <w:rFonts w:ascii="Times New Roman" w:hAnsi="Times New Roman" w:cs="Times New Roman"/>
            <w:smallCaps w:val="0"/>
            <w:noProof/>
            <w:webHidden/>
            <w:sz w:val="24"/>
            <w:szCs w:val="24"/>
          </w:rPr>
          <w:fldChar w:fldCharType="end"/>
        </w:r>
      </w:hyperlink>
    </w:p>
    <w:p w14:paraId="6402AA4F" w14:textId="6AF622E8" w:rsidR="00E311B3" w:rsidRPr="00E311B3" w:rsidRDefault="00E311B3" w:rsidP="00F51819">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1301254" w:history="1">
        <w:r w:rsidRPr="00E311B3">
          <w:rPr>
            <w:rStyle w:val="Hyperlink"/>
            <w:rFonts w:ascii="Times New Roman" w:hAnsi="Times New Roman" w:cs="Times New Roman"/>
            <w:smallCaps w:val="0"/>
            <w:noProof/>
            <w:sz w:val="24"/>
            <w:szCs w:val="24"/>
          </w:rPr>
          <w:t>1.2</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Research Objective</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54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4</w:t>
        </w:r>
        <w:r w:rsidRPr="00E311B3">
          <w:rPr>
            <w:rFonts w:ascii="Times New Roman" w:hAnsi="Times New Roman" w:cs="Times New Roman"/>
            <w:smallCaps w:val="0"/>
            <w:noProof/>
            <w:webHidden/>
            <w:sz w:val="24"/>
            <w:szCs w:val="24"/>
          </w:rPr>
          <w:fldChar w:fldCharType="end"/>
        </w:r>
      </w:hyperlink>
    </w:p>
    <w:p w14:paraId="554C92AE" w14:textId="06912144" w:rsidR="00E311B3" w:rsidRPr="00E311B3" w:rsidRDefault="00E311B3" w:rsidP="00F51819">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1301255" w:history="1">
        <w:r w:rsidRPr="00E311B3">
          <w:rPr>
            <w:rStyle w:val="Hyperlink"/>
            <w:rFonts w:ascii="Times New Roman" w:hAnsi="Times New Roman" w:cs="Times New Roman"/>
            <w:smallCaps w:val="0"/>
            <w:noProof/>
            <w:sz w:val="24"/>
            <w:szCs w:val="24"/>
          </w:rPr>
          <w:t>1.3</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Hypothesis</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55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5</w:t>
        </w:r>
        <w:r w:rsidRPr="00E311B3">
          <w:rPr>
            <w:rFonts w:ascii="Times New Roman" w:hAnsi="Times New Roman" w:cs="Times New Roman"/>
            <w:smallCaps w:val="0"/>
            <w:noProof/>
            <w:webHidden/>
            <w:sz w:val="24"/>
            <w:szCs w:val="24"/>
          </w:rPr>
          <w:fldChar w:fldCharType="end"/>
        </w:r>
      </w:hyperlink>
    </w:p>
    <w:p w14:paraId="75A41252" w14:textId="204215AD" w:rsidR="00E311B3" w:rsidRPr="00E311B3" w:rsidRDefault="00E311B3" w:rsidP="00F51819">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1301256" w:history="1">
        <w:r w:rsidRPr="00E311B3">
          <w:rPr>
            <w:rStyle w:val="Hyperlink"/>
            <w:rFonts w:ascii="Times New Roman" w:hAnsi="Times New Roman" w:cs="Times New Roman"/>
            <w:smallCaps w:val="0"/>
            <w:noProof/>
            <w:sz w:val="24"/>
            <w:szCs w:val="24"/>
          </w:rPr>
          <w:t>1.4</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Approach</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56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6</w:t>
        </w:r>
        <w:r w:rsidRPr="00E311B3">
          <w:rPr>
            <w:rFonts w:ascii="Times New Roman" w:hAnsi="Times New Roman" w:cs="Times New Roman"/>
            <w:smallCaps w:val="0"/>
            <w:noProof/>
            <w:webHidden/>
            <w:sz w:val="24"/>
            <w:szCs w:val="24"/>
          </w:rPr>
          <w:fldChar w:fldCharType="end"/>
        </w:r>
      </w:hyperlink>
    </w:p>
    <w:p w14:paraId="325FD052" w14:textId="70A65DC8" w:rsidR="00E311B3" w:rsidRPr="00E311B3" w:rsidRDefault="00E311B3" w:rsidP="00F51819">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1301257" w:history="1">
        <w:r w:rsidRPr="00E311B3">
          <w:rPr>
            <w:rStyle w:val="Hyperlink"/>
            <w:rFonts w:ascii="Times New Roman" w:hAnsi="Times New Roman" w:cs="Times New Roman"/>
            <w:smallCaps w:val="0"/>
            <w:noProof/>
            <w:sz w:val="24"/>
            <w:szCs w:val="24"/>
          </w:rPr>
          <w:t>1.5</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Assumptions/Limitations</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57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7</w:t>
        </w:r>
        <w:r w:rsidRPr="00E311B3">
          <w:rPr>
            <w:rFonts w:ascii="Times New Roman" w:hAnsi="Times New Roman" w:cs="Times New Roman"/>
            <w:smallCaps w:val="0"/>
            <w:noProof/>
            <w:webHidden/>
            <w:sz w:val="24"/>
            <w:szCs w:val="24"/>
          </w:rPr>
          <w:fldChar w:fldCharType="end"/>
        </w:r>
      </w:hyperlink>
    </w:p>
    <w:p w14:paraId="20C7AF6F" w14:textId="46FD9F88" w:rsidR="00E311B3" w:rsidRPr="00E311B3" w:rsidRDefault="00E311B3" w:rsidP="00F51819">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1301258" w:history="1">
        <w:r w:rsidRPr="00E311B3">
          <w:rPr>
            <w:rStyle w:val="Hyperlink"/>
            <w:rFonts w:ascii="Times New Roman" w:hAnsi="Times New Roman" w:cs="Times New Roman"/>
            <w:smallCaps w:val="0"/>
            <w:noProof/>
            <w:sz w:val="24"/>
            <w:szCs w:val="24"/>
          </w:rPr>
          <w:t>1.6</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Thesis Overview</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58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9</w:t>
        </w:r>
        <w:r w:rsidRPr="00E311B3">
          <w:rPr>
            <w:rFonts w:ascii="Times New Roman" w:hAnsi="Times New Roman" w:cs="Times New Roman"/>
            <w:smallCaps w:val="0"/>
            <w:noProof/>
            <w:webHidden/>
            <w:sz w:val="24"/>
            <w:szCs w:val="24"/>
          </w:rPr>
          <w:fldChar w:fldCharType="end"/>
        </w:r>
      </w:hyperlink>
    </w:p>
    <w:p w14:paraId="27A20067" w14:textId="74573C04" w:rsidR="00E311B3" w:rsidRPr="00E311B3" w:rsidRDefault="00E311B3" w:rsidP="00E311B3">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259" w:history="1">
        <w:r w:rsidRPr="00E311B3">
          <w:rPr>
            <w:rStyle w:val="Hyperlink"/>
            <w:rFonts w:ascii="Times New Roman" w:hAnsi="Times New Roman" w:cs="Times New Roman"/>
            <w:b w:val="0"/>
            <w:caps w:val="0"/>
            <w:noProof/>
            <w:sz w:val="24"/>
            <w:szCs w:val="24"/>
          </w:rPr>
          <w:t>II.</w:t>
        </w:r>
        <w:r w:rsidRPr="00E311B3">
          <w:rPr>
            <w:rFonts w:ascii="Times New Roman" w:eastAsiaTheme="minorEastAsia" w:hAnsi="Times New Roman" w:cs="Times New Roman"/>
            <w:b w:val="0"/>
            <w:bCs w:val="0"/>
            <w:caps w:val="0"/>
            <w:noProof/>
            <w:sz w:val="24"/>
            <w:szCs w:val="24"/>
          </w:rPr>
          <w:tab/>
        </w:r>
        <w:r w:rsidRPr="00E311B3">
          <w:rPr>
            <w:rStyle w:val="Hyperlink"/>
            <w:rFonts w:ascii="Times New Roman" w:hAnsi="Times New Roman" w:cs="Times New Roman"/>
            <w:b w:val="0"/>
            <w:caps w:val="0"/>
            <w:noProof/>
            <w:sz w:val="24"/>
            <w:szCs w:val="24"/>
          </w:rPr>
          <w:t>Background</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259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10</w:t>
        </w:r>
        <w:r w:rsidRPr="00E311B3">
          <w:rPr>
            <w:rFonts w:ascii="Times New Roman" w:hAnsi="Times New Roman" w:cs="Times New Roman"/>
            <w:b w:val="0"/>
            <w:caps w:val="0"/>
            <w:noProof/>
            <w:webHidden/>
            <w:sz w:val="24"/>
            <w:szCs w:val="24"/>
          </w:rPr>
          <w:fldChar w:fldCharType="end"/>
        </w:r>
      </w:hyperlink>
    </w:p>
    <w:p w14:paraId="0CF64969" w14:textId="0B8E4FFC"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261" w:history="1">
        <w:r w:rsidRPr="00E311B3">
          <w:rPr>
            <w:rStyle w:val="Hyperlink"/>
            <w:rFonts w:ascii="Times New Roman" w:eastAsiaTheme="minorHAnsi" w:hAnsi="Times New Roman" w:cs="Times New Roman"/>
            <w:smallCaps w:val="0"/>
            <w:noProof/>
            <w:sz w:val="24"/>
            <w:szCs w:val="24"/>
          </w:rPr>
          <w:t>2.1</w:t>
        </w:r>
        <w:r w:rsidRPr="00E311B3">
          <w:rPr>
            <w:rFonts w:ascii="Times New Roman" w:eastAsiaTheme="minorEastAsia" w:hAnsi="Times New Roman" w:cs="Times New Roman"/>
            <w:smallCaps w:val="0"/>
            <w:noProof/>
            <w:sz w:val="24"/>
            <w:szCs w:val="24"/>
          </w:rPr>
          <w:tab/>
        </w:r>
        <w:r w:rsidRPr="00E311B3">
          <w:rPr>
            <w:rStyle w:val="Hyperlink"/>
            <w:rFonts w:ascii="Times New Roman" w:eastAsiaTheme="minorHAnsi" w:hAnsi="Times New Roman" w:cs="Times New Roman"/>
            <w:smallCaps w:val="0"/>
            <w:noProof/>
            <w:sz w:val="24"/>
            <w:szCs w:val="24"/>
          </w:rPr>
          <w:t>Physics of Flight Modeling</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61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10</w:t>
        </w:r>
        <w:r w:rsidRPr="00E311B3">
          <w:rPr>
            <w:rFonts w:ascii="Times New Roman" w:hAnsi="Times New Roman" w:cs="Times New Roman"/>
            <w:smallCaps w:val="0"/>
            <w:noProof/>
            <w:webHidden/>
            <w:sz w:val="24"/>
            <w:szCs w:val="24"/>
          </w:rPr>
          <w:fldChar w:fldCharType="end"/>
        </w:r>
      </w:hyperlink>
    </w:p>
    <w:p w14:paraId="5F6AFA63" w14:textId="2555B73B"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62" w:history="1">
        <w:r w:rsidRPr="00E311B3">
          <w:rPr>
            <w:rStyle w:val="Hyperlink"/>
            <w:rFonts w:ascii="Times New Roman" w:hAnsi="Times New Roman" w:cs="Times New Roman"/>
            <w:i w:val="0"/>
            <w:noProof/>
            <w:sz w:val="24"/>
            <w:szCs w:val="24"/>
          </w:rPr>
          <w:t>2.1.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Degrees of Freedom</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62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11</w:t>
        </w:r>
        <w:r w:rsidRPr="00E311B3">
          <w:rPr>
            <w:rFonts w:ascii="Times New Roman" w:hAnsi="Times New Roman" w:cs="Times New Roman"/>
            <w:i w:val="0"/>
            <w:noProof/>
            <w:webHidden/>
            <w:sz w:val="24"/>
            <w:szCs w:val="24"/>
          </w:rPr>
          <w:fldChar w:fldCharType="end"/>
        </w:r>
      </w:hyperlink>
    </w:p>
    <w:p w14:paraId="26149F7A" w14:textId="156506CD"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63" w:history="1">
        <w:r w:rsidRPr="00E311B3">
          <w:rPr>
            <w:rStyle w:val="Hyperlink"/>
            <w:rFonts w:ascii="Times New Roman" w:hAnsi="Times New Roman" w:cs="Times New Roman"/>
            <w:i w:val="0"/>
            <w:noProof/>
            <w:sz w:val="24"/>
            <w:szCs w:val="24"/>
          </w:rPr>
          <w:t>2.1.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Force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63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12</w:t>
        </w:r>
        <w:r w:rsidRPr="00E311B3">
          <w:rPr>
            <w:rFonts w:ascii="Times New Roman" w:hAnsi="Times New Roman" w:cs="Times New Roman"/>
            <w:i w:val="0"/>
            <w:noProof/>
            <w:webHidden/>
            <w:sz w:val="24"/>
            <w:szCs w:val="24"/>
          </w:rPr>
          <w:fldChar w:fldCharType="end"/>
        </w:r>
      </w:hyperlink>
    </w:p>
    <w:p w14:paraId="0036DA4D" w14:textId="33A689C2"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64" w:history="1">
        <w:r w:rsidRPr="00E311B3">
          <w:rPr>
            <w:rStyle w:val="Hyperlink"/>
            <w:rFonts w:ascii="Times New Roman" w:hAnsi="Times New Roman" w:cs="Times New Roman"/>
            <w:i w:val="0"/>
            <w:noProof/>
            <w:sz w:val="24"/>
            <w:szCs w:val="24"/>
          </w:rPr>
          <w:t>2.1.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Airplane Component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64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13</w:t>
        </w:r>
        <w:r w:rsidRPr="00E311B3">
          <w:rPr>
            <w:rFonts w:ascii="Times New Roman" w:hAnsi="Times New Roman" w:cs="Times New Roman"/>
            <w:i w:val="0"/>
            <w:noProof/>
            <w:webHidden/>
            <w:sz w:val="24"/>
            <w:szCs w:val="24"/>
          </w:rPr>
          <w:fldChar w:fldCharType="end"/>
        </w:r>
      </w:hyperlink>
    </w:p>
    <w:p w14:paraId="53615A51" w14:textId="7A135314"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265" w:history="1">
        <w:r w:rsidRPr="00E311B3">
          <w:rPr>
            <w:rStyle w:val="Hyperlink"/>
            <w:rFonts w:ascii="Times New Roman" w:hAnsi="Times New Roman" w:cs="Times New Roman"/>
            <w:noProof/>
            <w:sz w:val="24"/>
            <w:szCs w:val="24"/>
          </w:rPr>
          <w:t>2.1.3.1</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Airfoil</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265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13</w:t>
        </w:r>
        <w:r w:rsidRPr="00E311B3">
          <w:rPr>
            <w:rFonts w:ascii="Times New Roman" w:hAnsi="Times New Roman" w:cs="Times New Roman"/>
            <w:noProof/>
            <w:webHidden/>
            <w:sz w:val="24"/>
            <w:szCs w:val="24"/>
          </w:rPr>
          <w:fldChar w:fldCharType="end"/>
        </w:r>
      </w:hyperlink>
    </w:p>
    <w:p w14:paraId="58D2C4EB" w14:textId="2CA07396"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66" w:history="1">
        <w:r w:rsidRPr="00E311B3">
          <w:rPr>
            <w:rStyle w:val="Hyperlink"/>
            <w:rFonts w:ascii="Times New Roman" w:hAnsi="Times New Roman" w:cs="Times New Roman"/>
            <w:i w:val="0"/>
            <w:noProof/>
            <w:sz w:val="24"/>
            <w:szCs w:val="24"/>
          </w:rPr>
          <w:t>2.1.4</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Rotation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66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14</w:t>
        </w:r>
        <w:r w:rsidRPr="00E311B3">
          <w:rPr>
            <w:rFonts w:ascii="Times New Roman" w:hAnsi="Times New Roman" w:cs="Times New Roman"/>
            <w:i w:val="0"/>
            <w:noProof/>
            <w:webHidden/>
            <w:sz w:val="24"/>
            <w:szCs w:val="24"/>
          </w:rPr>
          <w:fldChar w:fldCharType="end"/>
        </w:r>
      </w:hyperlink>
    </w:p>
    <w:p w14:paraId="28D95E63" w14:textId="48B2F208"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67" w:history="1">
        <w:r w:rsidRPr="00E311B3">
          <w:rPr>
            <w:rStyle w:val="Hyperlink"/>
            <w:rFonts w:ascii="Times New Roman" w:hAnsi="Times New Roman" w:cs="Times New Roman"/>
            <w:i w:val="0"/>
            <w:noProof/>
            <w:sz w:val="24"/>
            <w:szCs w:val="24"/>
          </w:rPr>
          <w:t>2.1.5</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Coordinate System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67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15</w:t>
        </w:r>
        <w:r w:rsidRPr="00E311B3">
          <w:rPr>
            <w:rFonts w:ascii="Times New Roman" w:hAnsi="Times New Roman" w:cs="Times New Roman"/>
            <w:i w:val="0"/>
            <w:noProof/>
            <w:webHidden/>
            <w:sz w:val="24"/>
            <w:szCs w:val="24"/>
          </w:rPr>
          <w:fldChar w:fldCharType="end"/>
        </w:r>
      </w:hyperlink>
    </w:p>
    <w:p w14:paraId="3606CED6" w14:textId="556E9A5F"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68" w:history="1">
        <w:r w:rsidRPr="00E311B3">
          <w:rPr>
            <w:rStyle w:val="Hyperlink"/>
            <w:rFonts w:ascii="Times New Roman" w:hAnsi="Times New Roman" w:cs="Times New Roman"/>
            <w:i w:val="0"/>
            <w:noProof/>
            <w:sz w:val="24"/>
            <w:szCs w:val="24"/>
          </w:rPr>
          <w:t>2.1.6</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FDM Calculation Step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68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18</w:t>
        </w:r>
        <w:r w:rsidRPr="00E311B3">
          <w:rPr>
            <w:rFonts w:ascii="Times New Roman" w:hAnsi="Times New Roman" w:cs="Times New Roman"/>
            <w:i w:val="0"/>
            <w:noProof/>
            <w:webHidden/>
            <w:sz w:val="24"/>
            <w:szCs w:val="24"/>
          </w:rPr>
          <w:fldChar w:fldCharType="end"/>
        </w:r>
      </w:hyperlink>
    </w:p>
    <w:p w14:paraId="3E39BD89" w14:textId="34622DCB"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269" w:history="1">
        <w:r w:rsidRPr="00E311B3">
          <w:rPr>
            <w:rStyle w:val="Hyperlink"/>
            <w:rFonts w:ascii="Times New Roman" w:hAnsi="Times New Roman" w:cs="Times New Roman"/>
            <w:noProof/>
            <w:sz w:val="24"/>
            <w:szCs w:val="24"/>
          </w:rPr>
          <w:t>2.1.6.1</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Mass Properties</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269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18</w:t>
        </w:r>
        <w:r w:rsidRPr="00E311B3">
          <w:rPr>
            <w:rFonts w:ascii="Times New Roman" w:hAnsi="Times New Roman" w:cs="Times New Roman"/>
            <w:noProof/>
            <w:webHidden/>
            <w:sz w:val="24"/>
            <w:szCs w:val="24"/>
          </w:rPr>
          <w:fldChar w:fldCharType="end"/>
        </w:r>
      </w:hyperlink>
    </w:p>
    <w:p w14:paraId="482909C9" w14:textId="371ACE6B"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270" w:history="1">
        <w:r w:rsidRPr="00E311B3">
          <w:rPr>
            <w:rStyle w:val="Hyperlink"/>
            <w:rFonts w:ascii="Times New Roman" w:hAnsi="Times New Roman" w:cs="Times New Roman"/>
            <w:noProof/>
            <w:sz w:val="24"/>
            <w:szCs w:val="24"/>
          </w:rPr>
          <w:t>2.1.6.2</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Forces</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270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19</w:t>
        </w:r>
        <w:r w:rsidRPr="00E311B3">
          <w:rPr>
            <w:rFonts w:ascii="Times New Roman" w:hAnsi="Times New Roman" w:cs="Times New Roman"/>
            <w:noProof/>
            <w:webHidden/>
            <w:sz w:val="24"/>
            <w:szCs w:val="24"/>
          </w:rPr>
          <w:fldChar w:fldCharType="end"/>
        </w:r>
      </w:hyperlink>
    </w:p>
    <w:p w14:paraId="696935C4" w14:textId="71A9813C"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271" w:history="1">
        <w:r w:rsidRPr="00E311B3">
          <w:rPr>
            <w:rStyle w:val="Hyperlink"/>
            <w:rFonts w:ascii="Times New Roman" w:hAnsi="Times New Roman" w:cs="Times New Roman"/>
            <w:noProof/>
            <w:sz w:val="24"/>
            <w:szCs w:val="24"/>
          </w:rPr>
          <w:t>2.1.6.3</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Equations of Motion</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271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20</w:t>
        </w:r>
        <w:r w:rsidRPr="00E311B3">
          <w:rPr>
            <w:rFonts w:ascii="Times New Roman" w:hAnsi="Times New Roman" w:cs="Times New Roman"/>
            <w:noProof/>
            <w:webHidden/>
            <w:sz w:val="24"/>
            <w:szCs w:val="24"/>
          </w:rPr>
          <w:fldChar w:fldCharType="end"/>
        </w:r>
      </w:hyperlink>
    </w:p>
    <w:p w14:paraId="04408091" w14:textId="423C897F" w:rsidR="00E311B3" w:rsidRPr="00E311B3" w:rsidRDefault="00E311B3" w:rsidP="00F51819">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1301272" w:history="1">
        <w:r w:rsidRPr="00E311B3">
          <w:rPr>
            <w:rStyle w:val="Hyperlink"/>
            <w:rFonts w:ascii="Times New Roman" w:hAnsi="Times New Roman" w:cs="Times New Roman"/>
            <w:noProof/>
            <w:sz w:val="24"/>
            <w:szCs w:val="24"/>
          </w:rPr>
          <w:t>2.1.6.3.1</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Simulation Loop Methods</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272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22</w:t>
        </w:r>
        <w:r w:rsidRPr="00E311B3">
          <w:rPr>
            <w:rFonts w:ascii="Times New Roman" w:hAnsi="Times New Roman" w:cs="Times New Roman"/>
            <w:noProof/>
            <w:webHidden/>
            <w:sz w:val="24"/>
            <w:szCs w:val="24"/>
          </w:rPr>
          <w:fldChar w:fldCharType="end"/>
        </w:r>
      </w:hyperlink>
    </w:p>
    <w:p w14:paraId="3990DE6B" w14:textId="23DA35D1"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73" w:history="1">
        <w:r w:rsidRPr="00E311B3">
          <w:rPr>
            <w:rStyle w:val="Hyperlink"/>
            <w:rFonts w:ascii="Times New Roman" w:hAnsi="Times New Roman" w:cs="Times New Roman"/>
            <w:i w:val="0"/>
            <w:noProof/>
            <w:sz w:val="24"/>
            <w:szCs w:val="24"/>
          </w:rPr>
          <w:t>2.1.7</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Fidelity</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73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23</w:t>
        </w:r>
        <w:r w:rsidRPr="00E311B3">
          <w:rPr>
            <w:rFonts w:ascii="Times New Roman" w:hAnsi="Times New Roman" w:cs="Times New Roman"/>
            <w:i w:val="0"/>
            <w:noProof/>
            <w:webHidden/>
            <w:sz w:val="24"/>
            <w:szCs w:val="24"/>
          </w:rPr>
          <w:fldChar w:fldCharType="end"/>
        </w:r>
      </w:hyperlink>
    </w:p>
    <w:p w14:paraId="05B17B01" w14:textId="629C04F1"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274" w:history="1">
        <w:r w:rsidRPr="00E311B3">
          <w:rPr>
            <w:rStyle w:val="Hyperlink"/>
            <w:rFonts w:ascii="Times New Roman" w:eastAsiaTheme="minorHAnsi" w:hAnsi="Times New Roman" w:cs="Times New Roman"/>
            <w:smallCaps w:val="0"/>
            <w:noProof/>
            <w:sz w:val="24"/>
            <w:szCs w:val="24"/>
          </w:rPr>
          <w:t>2.2</w:t>
        </w:r>
        <w:r w:rsidRPr="00E311B3">
          <w:rPr>
            <w:rFonts w:ascii="Times New Roman" w:eastAsiaTheme="minorEastAsia" w:hAnsi="Times New Roman" w:cs="Times New Roman"/>
            <w:smallCaps w:val="0"/>
            <w:noProof/>
            <w:sz w:val="24"/>
            <w:szCs w:val="24"/>
          </w:rPr>
          <w:tab/>
        </w:r>
        <w:r w:rsidRPr="00E311B3">
          <w:rPr>
            <w:rStyle w:val="Hyperlink"/>
            <w:rFonts w:ascii="Times New Roman" w:eastAsiaTheme="minorHAnsi" w:hAnsi="Times New Roman" w:cs="Times New Roman"/>
            <w:smallCaps w:val="0"/>
            <w:noProof/>
            <w:sz w:val="24"/>
            <w:szCs w:val="24"/>
          </w:rPr>
          <w:t>Entity-Component-System</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74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23</w:t>
        </w:r>
        <w:r w:rsidRPr="00E311B3">
          <w:rPr>
            <w:rFonts w:ascii="Times New Roman" w:hAnsi="Times New Roman" w:cs="Times New Roman"/>
            <w:smallCaps w:val="0"/>
            <w:noProof/>
            <w:webHidden/>
            <w:sz w:val="24"/>
            <w:szCs w:val="24"/>
          </w:rPr>
          <w:fldChar w:fldCharType="end"/>
        </w:r>
      </w:hyperlink>
    </w:p>
    <w:p w14:paraId="04C87776" w14:textId="6702DEBD"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75" w:history="1">
        <w:r w:rsidRPr="00E311B3">
          <w:rPr>
            <w:rStyle w:val="Hyperlink"/>
            <w:rFonts w:ascii="Times New Roman" w:hAnsi="Times New Roman" w:cs="Times New Roman"/>
            <w:i w:val="0"/>
            <w:noProof/>
            <w:sz w:val="24"/>
            <w:szCs w:val="24"/>
          </w:rPr>
          <w:t>2.2.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Object-Oriented Problem</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75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24</w:t>
        </w:r>
        <w:r w:rsidRPr="00E311B3">
          <w:rPr>
            <w:rFonts w:ascii="Times New Roman" w:hAnsi="Times New Roman" w:cs="Times New Roman"/>
            <w:i w:val="0"/>
            <w:noProof/>
            <w:webHidden/>
            <w:sz w:val="24"/>
            <w:szCs w:val="24"/>
          </w:rPr>
          <w:fldChar w:fldCharType="end"/>
        </w:r>
      </w:hyperlink>
    </w:p>
    <w:p w14:paraId="199B8FC9" w14:textId="2199AB21"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76" w:history="1">
        <w:r w:rsidRPr="00E311B3">
          <w:rPr>
            <w:rStyle w:val="Hyperlink"/>
            <w:rFonts w:ascii="Times New Roman" w:hAnsi="Times New Roman" w:cs="Times New Roman"/>
            <w:i w:val="0"/>
            <w:noProof/>
            <w:sz w:val="24"/>
            <w:szCs w:val="24"/>
          </w:rPr>
          <w:t>2.2.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ECS Explained</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76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25</w:t>
        </w:r>
        <w:r w:rsidRPr="00E311B3">
          <w:rPr>
            <w:rFonts w:ascii="Times New Roman" w:hAnsi="Times New Roman" w:cs="Times New Roman"/>
            <w:i w:val="0"/>
            <w:noProof/>
            <w:webHidden/>
            <w:sz w:val="24"/>
            <w:szCs w:val="24"/>
          </w:rPr>
          <w:fldChar w:fldCharType="end"/>
        </w:r>
      </w:hyperlink>
    </w:p>
    <w:p w14:paraId="7FE7C20C" w14:textId="20290B01"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77" w:history="1">
        <w:r w:rsidRPr="00E311B3">
          <w:rPr>
            <w:rStyle w:val="Hyperlink"/>
            <w:rFonts w:ascii="Times New Roman" w:hAnsi="Times New Roman" w:cs="Times New Roman"/>
            <w:i w:val="0"/>
            <w:noProof/>
            <w:sz w:val="24"/>
            <w:szCs w:val="24"/>
          </w:rPr>
          <w:t>2.2.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SPECS Framework</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77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27</w:t>
        </w:r>
        <w:r w:rsidRPr="00E311B3">
          <w:rPr>
            <w:rFonts w:ascii="Times New Roman" w:hAnsi="Times New Roman" w:cs="Times New Roman"/>
            <w:i w:val="0"/>
            <w:noProof/>
            <w:webHidden/>
            <w:sz w:val="24"/>
            <w:szCs w:val="24"/>
          </w:rPr>
          <w:fldChar w:fldCharType="end"/>
        </w:r>
      </w:hyperlink>
    </w:p>
    <w:p w14:paraId="790C30C1" w14:textId="52840457"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78" w:history="1">
        <w:r w:rsidRPr="00E311B3">
          <w:rPr>
            <w:rStyle w:val="Hyperlink"/>
            <w:rFonts w:ascii="Times New Roman" w:hAnsi="Times New Roman" w:cs="Times New Roman"/>
            <w:i w:val="0"/>
            <w:noProof/>
            <w:sz w:val="24"/>
            <w:szCs w:val="24"/>
          </w:rPr>
          <w:t>2.2.4</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ECS Overall</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78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29</w:t>
        </w:r>
        <w:r w:rsidRPr="00E311B3">
          <w:rPr>
            <w:rFonts w:ascii="Times New Roman" w:hAnsi="Times New Roman" w:cs="Times New Roman"/>
            <w:i w:val="0"/>
            <w:noProof/>
            <w:webHidden/>
            <w:sz w:val="24"/>
            <w:szCs w:val="24"/>
          </w:rPr>
          <w:fldChar w:fldCharType="end"/>
        </w:r>
      </w:hyperlink>
    </w:p>
    <w:p w14:paraId="63B7599E" w14:textId="2882880D"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279" w:history="1">
        <w:r w:rsidRPr="00E311B3">
          <w:rPr>
            <w:rStyle w:val="Hyperlink"/>
            <w:rFonts w:ascii="Times New Roman" w:hAnsi="Times New Roman" w:cs="Times New Roman"/>
            <w:smallCaps w:val="0"/>
            <w:noProof/>
            <w:sz w:val="24"/>
            <w:szCs w:val="24"/>
          </w:rPr>
          <w:t>2.3</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Rust</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79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29</w:t>
        </w:r>
        <w:r w:rsidRPr="00E311B3">
          <w:rPr>
            <w:rFonts w:ascii="Times New Roman" w:hAnsi="Times New Roman" w:cs="Times New Roman"/>
            <w:smallCaps w:val="0"/>
            <w:noProof/>
            <w:webHidden/>
            <w:sz w:val="24"/>
            <w:szCs w:val="24"/>
          </w:rPr>
          <w:fldChar w:fldCharType="end"/>
        </w:r>
      </w:hyperlink>
    </w:p>
    <w:p w14:paraId="0BF5E5D5" w14:textId="67801B8D"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80" w:history="1">
        <w:r w:rsidRPr="00E311B3">
          <w:rPr>
            <w:rStyle w:val="Hyperlink"/>
            <w:rFonts w:ascii="Times New Roman" w:hAnsi="Times New Roman" w:cs="Times New Roman"/>
            <w:i w:val="0"/>
            <w:noProof/>
            <w:sz w:val="24"/>
            <w:szCs w:val="24"/>
          </w:rPr>
          <w:t>2.3.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Safe Rust and Unsafe Rust</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80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30</w:t>
        </w:r>
        <w:r w:rsidRPr="00E311B3">
          <w:rPr>
            <w:rFonts w:ascii="Times New Roman" w:hAnsi="Times New Roman" w:cs="Times New Roman"/>
            <w:i w:val="0"/>
            <w:noProof/>
            <w:webHidden/>
            <w:sz w:val="24"/>
            <w:szCs w:val="24"/>
          </w:rPr>
          <w:fldChar w:fldCharType="end"/>
        </w:r>
      </w:hyperlink>
    </w:p>
    <w:p w14:paraId="737ED147" w14:textId="3B4A1BBC"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81" w:history="1">
        <w:r w:rsidRPr="00E311B3">
          <w:rPr>
            <w:rStyle w:val="Hyperlink"/>
            <w:rFonts w:ascii="Times New Roman" w:hAnsi="Times New Roman" w:cs="Times New Roman"/>
            <w:i w:val="0"/>
            <w:noProof/>
            <w:sz w:val="24"/>
            <w:szCs w:val="24"/>
          </w:rPr>
          <w:t>2.3.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Ownership</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81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31</w:t>
        </w:r>
        <w:r w:rsidRPr="00E311B3">
          <w:rPr>
            <w:rFonts w:ascii="Times New Roman" w:hAnsi="Times New Roman" w:cs="Times New Roman"/>
            <w:i w:val="0"/>
            <w:noProof/>
            <w:webHidden/>
            <w:sz w:val="24"/>
            <w:szCs w:val="24"/>
          </w:rPr>
          <w:fldChar w:fldCharType="end"/>
        </w:r>
      </w:hyperlink>
    </w:p>
    <w:p w14:paraId="632F73C5" w14:textId="05BA4B57"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82" w:history="1">
        <w:r w:rsidRPr="00E311B3">
          <w:rPr>
            <w:rStyle w:val="Hyperlink"/>
            <w:rFonts w:ascii="Times New Roman" w:hAnsi="Times New Roman" w:cs="Times New Roman"/>
            <w:i w:val="0"/>
            <w:noProof/>
            <w:sz w:val="24"/>
            <w:szCs w:val="24"/>
          </w:rPr>
          <w:t>2.3.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Borrowing</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82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32</w:t>
        </w:r>
        <w:r w:rsidRPr="00E311B3">
          <w:rPr>
            <w:rFonts w:ascii="Times New Roman" w:hAnsi="Times New Roman" w:cs="Times New Roman"/>
            <w:i w:val="0"/>
            <w:noProof/>
            <w:webHidden/>
            <w:sz w:val="24"/>
            <w:szCs w:val="24"/>
          </w:rPr>
          <w:fldChar w:fldCharType="end"/>
        </w:r>
      </w:hyperlink>
    </w:p>
    <w:p w14:paraId="2E794AD2" w14:textId="0CFEE09A"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83" w:history="1">
        <w:r w:rsidRPr="00E311B3">
          <w:rPr>
            <w:rStyle w:val="Hyperlink"/>
            <w:rFonts w:ascii="Times New Roman" w:hAnsi="Times New Roman" w:cs="Times New Roman"/>
            <w:i w:val="0"/>
            <w:noProof/>
            <w:sz w:val="24"/>
            <w:szCs w:val="24"/>
          </w:rPr>
          <w:t>2.3.4</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Lifetime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83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32</w:t>
        </w:r>
        <w:r w:rsidRPr="00E311B3">
          <w:rPr>
            <w:rFonts w:ascii="Times New Roman" w:hAnsi="Times New Roman" w:cs="Times New Roman"/>
            <w:i w:val="0"/>
            <w:noProof/>
            <w:webHidden/>
            <w:sz w:val="24"/>
            <w:szCs w:val="24"/>
          </w:rPr>
          <w:fldChar w:fldCharType="end"/>
        </w:r>
      </w:hyperlink>
    </w:p>
    <w:p w14:paraId="7E383699" w14:textId="63ABEDE1"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84" w:history="1">
        <w:r w:rsidRPr="00E311B3">
          <w:rPr>
            <w:rStyle w:val="Hyperlink"/>
            <w:rFonts w:ascii="Times New Roman" w:hAnsi="Times New Roman" w:cs="Times New Roman"/>
            <w:i w:val="0"/>
            <w:noProof/>
            <w:sz w:val="24"/>
            <w:szCs w:val="24"/>
          </w:rPr>
          <w:t>2.3.5</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Crate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84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33</w:t>
        </w:r>
        <w:r w:rsidRPr="00E311B3">
          <w:rPr>
            <w:rFonts w:ascii="Times New Roman" w:hAnsi="Times New Roman" w:cs="Times New Roman"/>
            <w:i w:val="0"/>
            <w:noProof/>
            <w:webHidden/>
            <w:sz w:val="24"/>
            <w:szCs w:val="24"/>
          </w:rPr>
          <w:fldChar w:fldCharType="end"/>
        </w:r>
      </w:hyperlink>
    </w:p>
    <w:p w14:paraId="4D938364" w14:textId="481CE171"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85" w:history="1">
        <w:r w:rsidRPr="00E311B3">
          <w:rPr>
            <w:rStyle w:val="Hyperlink"/>
            <w:rFonts w:ascii="Times New Roman" w:hAnsi="Times New Roman" w:cs="Times New Roman"/>
            <w:i w:val="0"/>
            <w:noProof/>
            <w:sz w:val="24"/>
            <w:szCs w:val="24"/>
          </w:rPr>
          <w:t>2.3.6</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Rust Overall</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85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34</w:t>
        </w:r>
        <w:r w:rsidRPr="00E311B3">
          <w:rPr>
            <w:rFonts w:ascii="Times New Roman" w:hAnsi="Times New Roman" w:cs="Times New Roman"/>
            <w:i w:val="0"/>
            <w:noProof/>
            <w:webHidden/>
            <w:sz w:val="24"/>
            <w:szCs w:val="24"/>
          </w:rPr>
          <w:fldChar w:fldCharType="end"/>
        </w:r>
      </w:hyperlink>
    </w:p>
    <w:p w14:paraId="2F247E41" w14:textId="62BDD07B"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286" w:history="1">
        <w:r w:rsidRPr="00E311B3">
          <w:rPr>
            <w:rStyle w:val="Hyperlink"/>
            <w:rFonts w:ascii="Times New Roman" w:eastAsiaTheme="minorHAnsi" w:hAnsi="Times New Roman" w:cs="Times New Roman"/>
            <w:smallCaps w:val="0"/>
            <w:noProof/>
            <w:sz w:val="24"/>
            <w:szCs w:val="24"/>
          </w:rPr>
          <w:t>2.4</w:t>
        </w:r>
        <w:r w:rsidRPr="00E311B3">
          <w:rPr>
            <w:rFonts w:ascii="Times New Roman" w:eastAsiaTheme="minorEastAsia" w:hAnsi="Times New Roman" w:cs="Times New Roman"/>
            <w:smallCaps w:val="0"/>
            <w:noProof/>
            <w:sz w:val="24"/>
            <w:szCs w:val="24"/>
          </w:rPr>
          <w:tab/>
        </w:r>
        <w:r w:rsidRPr="00E311B3">
          <w:rPr>
            <w:rStyle w:val="Hyperlink"/>
            <w:rFonts w:ascii="Times New Roman" w:eastAsiaTheme="minorHAnsi" w:hAnsi="Times New Roman" w:cs="Times New Roman"/>
            <w:smallCaps w:val="0"/>
            <w:noProof/>
            <w:sz w:val="24"/>
            <w:szCs w:val="24"/>
          </w:rPr>
          <w:t>FlightGear</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86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34</w:t>
        </w:r>
        <w:r w:rsidRPr="00E311B3">
          <w:rPr>
            <w:rFonts w:ascii="Times New Roman" w:hAnsi="Times New Roman" w:cs="Times New Roman"/>
            <w:smallCaps w:val="0"/>
            <w:noProof/>
            <w:webHidden/>
            <w:sz w:val="24"/>
            <w:szCs w:val="24"/>
          </w:rPr>
          <w:fldChar w:fldCharType="end"/>
        </w:r>
      </w:hyperlink>
    </w:p>
    <w:p w14:paraId="260C3ECF" w14:textId="782DB255"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287" w:history="1">
        <w:r w:rsidRPr="00E311B3">
          <w:rPr>
            <w:rStyle w:val="Hyperlink"/>
            <w:rFonts w:ascii="Times New Roman" w:eastAsiaTheme="minorHAnsi" w:hAnsi="Times New Roman" w:cs="Times New Roman"/>
            <w:smallCaps w:val="0"/>
            <w:noProof/>
            <w:sz w:val="24"/>
            <w:szCs w:val="24"/>
          </w:rPr>
          <w:t>2.5</w:t>
        </w:r>
        <w:r w:rsidRPr="00E311B3">
          <w:rPr>
            <w:rFonts w:ascii="Times New Roman" w:eastAsiaTheme="minorEastAsia" w:hAnsi="Times New Roman" w:cs="Times New Roman"/>
            <w:smallCaps w:val="0"/>
            <w:noProof/>
            <w:sz w:val="24"/>
            <w:szCs w:val="24"/>
          </w:rPr>
          <w:tab/>
        </w:r>
        <w:r w:rsidRPr="00E311B3">
          <w:rPr>
            <w:rStyle w:val="Hyperlink"/>
            <w:rFonts w:ascii="Times New Roman" w:eastAsiaTheme="minorHAnsi" w:hAnsi="Times New Roman" w:cs="Times New Roman"/>
            <w:smallCaps w:val="0"/>
            <w:noProof/>
            <w:sz w:val="24"/>
            <w:szCs w:val="24"/>
          </w:rPr>
          <w:t>Networking with Rust</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87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35</w:t>
        </w:r>
        <w:r w:rsidRPr="00E311B3">
          <w:rPr>
            <w:rFonts w:ascii="Times New Roman" w:hAnsi="Times New Roman" w:cs="Times New Roman"/>
            <w:smallCaps w:val="0"/>
            <w:noProof/>
            <w:webHidden/>
            <w:sz w:val="24"/>
            <w:szCs w:val="24"/>
          </w:rPr>
          <w:fldChar w:fldCharType="end"/>
        </w:r>
      </w:hyperlink>
    </w:p>
    <w:p w14:paraId="3ED251B5" w14:textId="1BEAEFC7" w:rsidR="00E311B3" w:rsidRPr="00E311B3" w:rsidRDefault="00E311B3" w:rsidP="00E311B3">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288" w:history="1">
        <w:r w:rsidRPr="00E311B3">
          <w:rPr>
            <w:rStyle w:val="Hyperlink"/>
            <w:rFonts w:ascii="Times New Roman" w:hAnsi="Times New Roman" w:cs="Times New Roman"/>
            <w:b w:val="0"/>
            <w:caps w:val="0"/>
            <w:noProof/>
            <w:sz w:val="24"/>
            <w:szCs w:val="24"/>
          </w:rPr>
          <w:t>III.</w:t>
        </w:r>
        <w:r w:rsidRPr="00E311B3">
          <w:rPr>
            <w:rFonts w:ascii="Times New Roman" w:eastAsiaTheme="minorEastAsia" w:hAnsi="Times New Roman" w:cs="Times New Roman"/>
            <w:b w:val="0"/>
            <w:bCs w:val="0"/>
            <w:caps w:val="0"/>
            <w:noProof/>
            <w:sz w:val="24"/>
            <w:szCs w:val="24"/>
          </w:rPr>
          <w:tab/>
        </w:r>
        <w:r w:rsidRPr="00E311B3">
          <w:rPr>
            <w:rStyle w:val="Hyperlink"/>
            <w:rFonts w:ascii="Times New Roman" w:hAnsi="Times New Roman" w:cs="Times New Roman"/>
            <w:b w:val="0"/>
            <w:caps w:val="0"/>
            <w:noProof/>
            <w:sz w:val="24"/>
            <w:szCs w:val="24"/>
          </w:rPr>
          <w:t>Methodology</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288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37</w:t>
        </w:r>
        <w:r w:rsidRPr="00E311B3">
          <w:rPr>
            <w:rFonts w:ascii="Times New Roman" w:hAnsi="Times New Roman" w:cs="Times New Roman"/>
            <w:b w:val="0"/>
            <w:caps w:val="0"/>
            <w:noProof/>
            <w:webHidden/>
            <w:sz w:val="24"/>
            <w:szCs w:val="24"/>
          </w:rPr>
          <w:fldChar w:fldCharType="end"/>
        </w:r>
      </w:hyperlink>
    </w:p>
    <w:p w14:paraId="259563AC" w14:textId="6A68DEC1"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289" w:history="1">
        <w:r w:rsidRPr="00E311B3">
          <w:rPr>
            <w:rStyle w:val="Hyperlink"/>
            <w:rFonts w:ascii="Times New Roman" w:hAnsi="Times New Roman" w:cs="Times New Roman"/>
            <w:smallCaps w:val="0"/>
            <w:noProof/>
            <w:sz w:val="24"/>
            <w:szCs w:val="24"/>
          </w:rPr>
          <w:t>3.1</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Building the Flight Dynamics Models</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89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37</w:t>
        </w:r>
        <w:r w:rsidRPr="00E311B3">
          <w:rPr>
            <w:rFonts w:ascii="Times New Roman" w:hAnsi="Times New Roman" w:cs="Times New Roman"/>
            <w:smallCaps w:val="0"/>
            <w:noProof/>
            <w:webHidden/>
            <w:sz w:val="24"/>
            <w:szCs w:val="24"/>
          </w:rPr>
          <w:fldChar w:fldCharType="end"/>
        </w:r>
      </w:hyperlink>
    </w:p>
    <w:p w14:paraId="6F1D8BEF" w14:textId="104180FB"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290" w:history="1">
        <w:r w:rsidRPr="00E311B3">
          <w:rPr>
            <w:rStyle w:val="Hyperlink"/>
            <w:rFonts w:ascii="Times New Roman" w:hAnsi="Times New Roman" w:cs="Times New Roman"/>
            <w:smallCaps w:val="0"/>
            <w:noProof/>
            <w:sz w:val="24"/>
            <w:szCs w:val="24"/>
          </w:rPr>
          <w:t>3.2</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Palmer-based Flight Dynamics Model</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90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40</w:t>
        </w:r>
        <w:r w:rsidRPr="00E311B3">
          <w:rPr>
            <w:rFonts w:ascii="Times New Roman" w:hAnsi="Times New Roman" w:cs="Times New Roman"/>
            <w:smallCaps w:val="0"/>
            <w:noProof/>
            <w:webHidden/>
            <w:sz w:val="24"/>
            <w:szCs w:val="24"/>
          </w:rPr>
          <w:fldChar w:fldCharType="end"/>
        </w:r>
      </w:hyperlink>
    </w:p>
    <w:p w14:paraId="5B8E307B" w14:textId="2C77260C"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91" w:history="1">
        <w:r w:rsidRPr="00E311B3">
          <w:rPr>
            <w:rStyle w:val="Hyperlink"/>
            <w:rFonts w:ascii="Times New Roman" w:hAnsi="Times New Roman" w:cs="Times New Roman"/>
            <w:i w:val="0"/>
            <w:noProof/>
            <w:sz w:val="24"/>
            <w:szCs w:val="24"/>
          </w:rPr>
          <w:t>3.2.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Resource</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91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42</w:t>
        </w:r>
        <w:r w:rsidRPr="00E311B3">
          <w:rPr>
            <w:rFonts w:ascii="Times New Roman" w:hAnsi="Times New Roman" w:cs="Times New Roman"/>
            <w:i w:val="0"/>
            <w:noProof/>
            <w:webHidden/>
            <w:sz w:val="24"/>
            <w:szCs w:val="24"/>
          </w:rPr>
          <w:fldChar w:fldCharType="end"/>
        </w:r>
      </w:hyperlink>
    </w:p>
    <w:p w14:paraId="78E6C4CF" w14:textId="43860A87"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92" w:history="1">
        <w:r w:rsidRPr="00E311B3">
          <w:rPr>
            <w:rStyle w:val="Hyperlink"/>
            <w:rFonts w:ascii="Times New Roman" w:hAnsi="Times New Roman" w:cs="Times New Roman"/>
            <w:i w:val="0"/>
            <w:noProof/>
            <w:sz w:val="24"/>
            <w:szCs w:val="24"/>
          </w:rPr>
          <w:t>3.2.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Component</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92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42</w:t>
        </w:r>
        <w:r w:rsidRPr="00E311B3">
          <w:rPr>
            <w:rFonts w:ascii="Times New Roman" w:hAnsi="Times New Roman" w:cs="Times New Roman"/>
            <w:i w:val="0"/>
            <w:noProof/>
            <w:webHidden/>
            <w:sz w:val="24"/>
            <w:szCs w:val="24"/>
          </w:rPr>
          <w:fldChar w:fldCharType="end"/>
        </w:r>
      </w:hyperlink>
    </w:p>
    <w:p w14:paraId="48192924" w14:textId="195FC4C8"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93" w:history="1">
        <w:r w:rsidRPr="00E311B3">
          <w:rPr>
            <w:rStyle w:val="Hyperlink"/>
            <w:rFonts w:ascii="Times New Roman" w:hAnsi="Times New Roman" w:cs="Times New Roman"/>
            <w:i w:val="0"/>
            <w:noProof/>
            <w:sz w:val="24"/>
            <w:szCs w:val="24"/>
          </w:rPr>
          <w:t>3.2.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System</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93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43</w:t>
        </w:r>
        <w:r w:rsidRPr="00E311B3">
          <w:rPr>
            <w:rFonts w:ascii="Times New Roman" w:hAnsi="Times New Roman" w:cs="Times New Roman"/>
            <w:i w:val="0"/>
            <w:noProof/>
            <w:webHidden/>
            <w:sz w:val="24"/>
            <w:szCs w:val="24"/>
          </w:rPr>
          <w:fldChar w:fldCharType="end"/>
        </w:r>
      </w:hyperlink>
    </w:p>
    <w:p w14:paraId="084C324F" w14:textId="539A9839"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294" w:history="1">
        <w:r w:rsidRPr="00E311B3">
          <w:rPr>
            <w:rStyle w:val="Hyperlink"/>
            <w:rFonts w:ascii="Times New Roman" w:hAnsi="Times New Roman" w:cs="Times New Roman"/>
            <w:smallCaps w:val="0"/>
            <w:noProof/>
            <w:sz w:val="24"/>
            <w:szCs w:val="24"/>
          </w:rPr>
          <w:t>3.3</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Bourg-based Flight Dynamics Model</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94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44</w:t>
        </w:r>
        <w:r w:rsidRPr="00E311B3">
          <w:rPr>
            <w:rFonts w:ascii="Times New Roman" w:hAnsi="Times New Roman" w:cs="Times New Roman"/>
            <w:smallCaps w:val="0"/>
            <w:noProof/>
            <w:webHidden/>
            <w:sz w:val="24"/>
            <w:szCs w:val="24"/>
          </w:rPr>
          <w:fldChar w:fldCharType="end"/>
        </w:r>
      </w:hyperlink>
    </w:p>
    <w:p w14:paraId="6E32A736" w14:textId="300DF434"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95" w:history="1">
        <w:r w:rsidRPr="00E311B3">
          <w:rPr>
            <w:rStyle w:val="Hyperlink"/>
            <w:rFonts w:ascii="Times New Roman" w:hAnsi="Times New Roman" w:cs="Times New Roman"/>
            <w:i w:val="0"/>
            <w:noProof/>
            <w:sz w:val="24"/>
            <w:szCs w:val="24"/>
          </w:rPr>
          <w:t>3.3.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Resource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95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46</w:t>
        </w:r>
        <w:r w:rsidRPr="00E311B3">
          <w:rPr>
            <w:rFonts w:ascii="Times New Roman" w:hAnsi="Times New Roman" w:cs="Times New Roman"/>
            <w:i w:val="0"/>
            <w:noProof/>
            <w:webHidden/>
            <w:sz w:val="24"/>
            <w:szCs w:val="24"/>
          </w:rPr>
          <w:fldChar w:fldCharType="end"/>
        </w:r>
      </w:hyperlink>
    </w:p>
    <w:p w14:paraId="2845AA65" w14:textId="4E67A367"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96" w:history="1">
        <w:r w:rsidRPr="00E311B3">
          <w:rPr>
            <w:rStyle w:val="Hyperlink"/>
            <w:rFonts w:ascii="Times New Roman" w:hAnsi="Times New Roman" w:cs="Times New Roman"/>
            <w:i w:val="0"/>
            <w:noProof/>
            <w:sz w:val="24"/>
            <w:szCs w:val="24"/>
          </w:rPr>
          <w:t>3.3.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Component</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96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46</w:t>
        </w:r>
        <w:r w:rsidRPr="00E311B3">
          <w:rPr>
            <w:rFonts w:ascii="Times New Roman" w:hAnsi="Times New Roman" w:cs="Times New Roman"/>
            <w:i w:val="0"/>
            <w:noProof/>
            <w:webHidden/>
            <w:sz w:val="24"/>
            <w:szCs w:val="24"/>
          </w:rPr>
          <w:fldChar w:fldCharType="end"/>
        </w:r>
      </w:hyperlink>
    </w:p>
    <w:p w14:paraId="13A6AE33" w14:textId="3F7B1D9F"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97" w:history="1">
        <w:r w:rsidRPr="00E311B3">
          <w:rPr>
            <w:rStyle w:val="Hyperlink"/>
            <w:rFonts w:ascii="Times New Roman" w:hAnsi="Times New Roman" w:cs="Times New Roman"/>
            <w:i w:val="0"/>
            <w:noProof/>
            <w:sz w:val="24"/>
            <w:szCs w:val="24"/>
          </w:rPr>
          <w:t>3.3.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System</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97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47</w:t>
        </w:r>
        <w:r w:rsidRPr="00E311B3">
          <w:rPr>
            <w:rFonts w:ascii="Times New Roman" w:hAnsi="Times New Roman" w:cs="Times New Roman"/>
            <w:i w:val="0"/>
            <w:noProof/>
            <w:webHidden/>
            <w:sz w:val="24"/>
            <w:szCs w:val="24"/>
          </w:rPr>
          <w:fldChar w:fldCharType="end"/>
        </w:r>
      </w:hyperlink>
    </w:p>
    <w:p w14:paraId="7C759545" w14:textId="62E34999"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298" w:history="1">
        <w:r w:rsidRPr="00E311B3">
          <w:rPr>
            <w:rStyle w:val="Hyperlink"/>
            <w:rFonts w:ascii="Times New Roman" w:hAnsi="Times New Roman" w:cs="Times New Roman"/>
            <w:smallCaps w:val="0"/>
            <w:noProof/>
            <w:sz w:val="24"/>
            <w:szCs w:val="24"/>
          </w:rPr>
          <w:t>3.4</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Palmer-based FDM Equivalency Verification</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298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48</w:t>
        </w:r>
        <w:r w:rsidRPr="00E311B3">
          <w:rPr>
            <w:rFonts w:ascii="Times New Roman" w:hAnsi="Times New Roman" w:cs="Times New Roman"/>
            <w:smallCaps w:val="0"/>
            <w:noProof/>
            <w:webHidden/>
            <w:sz w:val="24"/>
            <w:szCs w:val="24"/>
          </w:rPr>
          <w:fldChar w:fldCharType="end"/>
        </w:r>
      </w:hyperlink>
    </w:p>
    <w:p w14:paraId="45EC617E" w14:textId="35056CA9"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299" w:history="1">
        <w:r w:rsidRPr="00E311B3">
          <w:rPr>
            <w:rStyle w:val="Hyperlink"/>
            <w:rFonts w:ascii="Times New Roman" w:hAnsi="Times New Roman" w:cs="Times New Roman"/>
            <w:i w:val="0"/>
            <w:noProof/>
            <w:sz w:val="24"/>
            <w:szCs w:val="24"/>
          </w:rPr>
          <w:t>3.4.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One (Throttle)</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299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49</w:t>
        </w:r>
        <w:r w:rsidRPr="00E311B3">
          <w:rPr>
            <w:rFonts w:ascii="Times New Roman" w:hAnsi="Times New Roman" w:cs="Times New Roman"/>
            <w:i w:val="0"/>
            <w:noProof/>
            <w:webHidden/>
            <w:sz w:val="24"/>
            <w:szCs w:val="24"/>
          </w:rPr>
          <w:fldChar w:fldCharType="end"/>
        </w:r>
      </w:hyperlink>
    </w:p>
    <w:p w14:paraId="1864E822" w14:textId="5B8E5775"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00" w:history="1">
        <w:r w:rsidRPr="00E311B3">
          <w:rPr>
            <w:rStyle w:val="Hyperlink"/>
            <w:rFonts w:ascii="Times New Roman" w:hAnsi="Times New Roman" w:cs="Times New Roman"/>
            <w:i w:val="0"/>
            <w:noProof/>
            <w:sz w:val="24"/>
            <w:szCs w:val="24"/>
          </w:rPr>
          <w:t>3.4.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Two (Angle of Attack)</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00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49</w:t>
        </w:r>
        <w:r w:rsidRPr="00E311B3">
          <w:rPr>
            <w:rFonts w:ascii="Times New Roman" w:hAnsi="Times New Roman" w:cs="Times New Roman"/>
            <w:i w:val="0"/>
            <w:noProof/>
            <w:webHidden/>
            <w:sz w:val="24"/>
            <w:szCs w:val="24"/>
          </w:rPr>
          <w:fldChar w:fldCharType="end"/>
        </w:r>
      </w:hyperlink>
    </w:p>
    <w:p w14:paraId="722A0D28" w14:textId="46F89567"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01" w:history="1">
        <w:r w:rsidRPr="00E311B3">
          <w:rPr>
            <w:rStyle w:val="Hyperlink"/>
            <w:rFonts w:ascii="Times New Roman" w:hAnsi="Times New Roman" w:cs="Times New Roman"/>
            <w:i w:val="0"/>
            <w:noProof/>
            <w:sz w:val="24"/>
            <w:szCs w:val="24"/>
          </w:rPr>
          <w:t>3.4.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Three (Bank)</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01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0</w:t>
        </w:r>
        <w:r w:rsidRPr="00E311B3">
          <w:rPr>
            <w:rFonts w:ascii="Times New Roman" w:hAnsi="Times New Roman" w:cs="Times New Roman"/>
            <w:i w:val="0"/>
            <w:noProof/>
            <w:webHidden/>
            <w:sz w:val="24"/>
            <w:szCs w:val="24"/>
          </w:rPr>
          <w:fldChar w:fldCharType="end"/>
        </w:r>
      </w:hyperlink>
    </w:p>
    <w:p w14:paraId="5247A932" w14:textId="44F63A9F"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02" w:history="1">
        <w:r w:rsidRPr="00E311B3">
          <w:rPr>
            <w:rStyle w:val="Hyperlink"/>
            <w:rFonts w:ascii="Times New Roman" w:hAnsi="Times New Roman" w:cs="Times New Roman"/>
            <w:i w:val="0"/>
            <w:noProof/>
            <w:sz w:val="24"/>
            <w:szCs w:val="24"/>
          </w:rPr>
          <w:t>3.4.4</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Four (Flap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02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0</w:t>
        </w:r>
        <w:r w:rsidRPr="00E311B3">
          <w:rPr>
            <w:rFonts w:ascii="Times New Roman" w:hAnsi="Times New Roman" w:cs="Times New Roman"/>
            <w:i w:val="0"/>
            <w:noProof/>
            <w:webHidden/>
            <w:sz w:val="24"/>
            <w:szCs w:val="24"/>
          </w:rPr>
          <w:fldChar w:fldCharType="end"/>
        </w:r>
      </w:hyperlink>
    </w:p>
    <w:p w14:paraId="2232D223" w14:textId="7CD9BE21"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303" w:history="1">
        <w:r w:rsidRPr="00E311B3">
          <w:rPr>
            <w:rStyle w:val="Hyperlink"/>
            <w:rFonts w:ascii="Times New Roman" w:hAnsi="Times New Roman" w:cs="Times New Roman"/>
            <w:smallCaps w:val="0"/>
            <w:noProof/>
            <w:sz w:val="24"/>
            <w:szCs w:val="24"/>
          </w:rPr>
          <w:t>3.5</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Bourg-based FDM Equivalency Verification</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03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50</w:t>
        </w:r>
        <w:r w:rsidRPr="00E311B3">
          <w:rPr>
            <w:rFonts w:ascii="Times New Roman" w:hAnsi="Times New Roman" w:cs="Times New Roman"/>
            <w:smallCaps w:val="0"/>
            <w:noProof/>
            <w:webHidden/>
            <w:sz w:val="24"/>
            <w:szCs w:val="24"/>
          </w:rPr>
          <w:fldChar w:fldCharType="end"/>
        </w:r>
      </w:hyperlink>
    </w:p>
    <w:p w14:paraId="12B43C91" w14:textId="1F326208"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04" w:history="1">
        <w:r w:rsidRPr="00E311B3">
          <w:rPr>
            <w:rStyle w:val="Hyperlink"/>
            <w:rFonts w:ascii="Times New Roman" w:hAnsi="Times New Roman" w:cs="Times New Roman"/>
            <w:i w:val="0"/>
            <w:noProof/>
            <w:sz w:val="24"/>
            <w:szCs w:val="24"/>
          </w:rPr>
          <w:t>3.5.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One (No Flight Control)</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04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2</w:t>
        </w:r>
        <w:r w:rsidRPr="00E311B3">
          <w:rPr>
            <w:rFonts w:ascii="Times New Roman" w:hAnsi="Times New Roman" w:cs="Times New Roman"/>
            <w:i w:val="0"/>
            <w:noProof/>
            <w:webHidden/>
            <w:sz w:val="24"/>
            <w:szCs w:val="24"/>
          </w:rPr>
          <w:fldChar w:fldCharType="end"/>
        </w:r>
      </w:hyperlink>
    </w:p>
    <w:p w14:paraId="278454D4" w14:textId="244800C0"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05" w:history="1">
        <w:r w:rsidRPr="00E311B3">
          <w:rPr>
            <w:rStyle w:val="Hyperlink"/>
            <w:rFonts w:ascii="Times New Roman" w:hAnsi="Times New Roman" w:cs="Times New Roman"/>
            <w:i w:val="0"/>
            <w:noProof/>
            <w:sz w:val="24"/>
            <w:szCs w:val="24"/>
          </w:rPr>
          <w:t>3.5.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Two (Thrust)</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05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3</w:t>
        </w:r>
        <w:r w:rsidRPr="00E311B3">
          <w:rPr>
            <w:rFonts w:ascii="Times New Roman" w:hAnsi="Times New Roman" w:cs="Times New Roman"/>
            <w:i w:val="0"/>
            <w:noProof/>
            <w:webHidden/>
            <w:sz w:val="24"/>
            <w:szCs w:val="24"/>
          </w:rPr>
          <w:fldChar w:fldCharType="end"/>
        </w:r>
      </w:hyperlink>
    </w:p>
    <w:p w14:paraId="1AB70DCD" w14:textId="5902310D"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06" w:history="1">
        <w:r w:rsidRPr="00E311B3">
          <w:rPr>
            <w:rStyle w:val="Hyperlink"/>
            <w:rFonts w:ascii="Times New Roman" w:hAnsi="Times New Roman" w:cs="Times New Roman"/>
            <w:i w:val="0"/>
            <w:noProof/>
            <w:sz w:val="24"/>
            <w:szCs w:val="24"/>
          </w:rPr>
          <w:t>3.5.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Three (Roll)</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06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3</w:t>
        </w:r>
        <w:r w:rsidRPr="00E311B3">
          <w:rPr>
            <w:rFonts w:ascii="Times New Roman" w:hAnsi="Times New Roman" w:cs="Times New Roman"/>
            <w:i w:val="0"/>
            <w:noProof/>
            <w:webHidden/>
            <w:sz w:val="24"/>
            <w:szCs w:val="24"/>
          </w:rPr>
          <w:fldChar w:fldCharType="end"/>
        </w:r>
      </w:hyperlink>
    </w:p>
    <w:p w14:paraId="7B994191" w14:textId="6F9EC225"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07" w:history="1">
        <w:r w:rsidRPr="00E311B3">
          <w:rPr>
            <w:rStyle w:val="Hyperlink"/>
            <w:rFonts w:ascii="Times New Roman" w:hAnsi="Times New Roman" w:cs="Times New Roman"/>
            <w:i w:val="0"/>
            <w:noProof/>
            <w:sz w:val="24"/>
            <w:szCs w:val="24"/>
          </w:rPr>
          <w:t>3.5.4</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Four (Pitch)</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07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4</w:t>
        </w:r>
        <w:r w:rsidRPr="00E311B3">
          <w:rPr>
            <w:rFonts w:ascii="Times New Roman" w:hAnsi="Times New Roman" w:cs="Times New Roman"/>
            <w:i w:val="0"/>
            <w:noProof/>
            <w:webHidden/>
            <w:sz w:val="24"/>
            <w:szCs w:val="24"/>
          </w:rPr>
          <w:fldChar w:fldCharType="end"/>
        </w:r>
      </w:hyperlink>
    </w:p>
    <w:p w14:paraId="41755E8C" w14:textId="7E3ED2B2"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08" w:history="1">
        <w:r w:rsidRPr="00E311B3">
          <w:rPr>
            <w:rStyle w:val="Hyperlink"/>
            <w:rFonts w:ascii="Times New Roman" w:hAnsi="Times New Roman" w:cs="Times New Roman"/>
            <w:i w:val="0"/>
            <w:noProof/>
            <w:sz w:val="24"/>
            <w:szCs w:val="24"/>
          </w:rPr>
          <w:t>3.5.5</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Five (Yaw)</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08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4</w:t>
        </w:r>
        <w:r w:rsidRPr="00E311B3">
          <w:rPr>
            <w:rFonts w:ascii="Times New Roman" w:hAnsi="Times New Roman" w:cs="Times New Roman"/>
            <w:i w:val="0"/>
            <w:noProof/>
            <w:webHidden/>
            <w:sz w:val="24"/>
            <w:szCs w:val="24"/>
          </w:rPr>
          <w:fldChar w:fldCharType="end"/>
        </w:r>
      </w:hyperlink>
    </w:p>
    <w:p w14:paraId="4EB8F8E6" w14:textId="2E3C9492"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09" w:history="1">
        <w:r w:rsidRPr="00E311B3">
          <w:rPr>
            <w:rStyle w:val="Hyperlink"/>
            <w:rFonts w:ascii="Times New Roman" w:hAnsi="Times New Roman" w:cs="Times New Roman"/>
            <w:i w:val="0"/>
            <w:noProof/>
            <w:sz w:val="24"/>
            <w:szCs w:val="24"/>
          </w:rPr>
          <w:t>3.5.6</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Six (Flap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09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5</w:t>
        </w:r>
        <w:r w:rsidRPr="00E311B3">
          <w:rPr>
            <w:rFonts w:ascii="Times New Roman" w:hAnsi="Times New Roman" w:cs="Times New Roman"/>
            <w:i w:val="0"/>
            <w:noProof/>
            <w:webHidden/>
            <w:sz w:val="24"/>
            <w:szCs w:val="24"/>
          </w:rPr>
          <w:fldChar w:fldCharType="end"/>
        </w:r>
      </w:hyperlink>
    </w:p>
    <w:p w14:paraId="293179CE" w14:textId="60F02A93"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310" w:history="1">
        <w:r w:rsidRPr="00E311B3">
          <w:rPr>
            <w:rStyle w:val="Hyperlink"/>
            <w:rFonts w:ascii="Times New Roman" w:hAnsi="Times New Roman" w:cs="Times New Roman"/>
            <w:smallCaps w:val="0"/>
            <w:noProof/>
            <w:sz w:val="24"/>
            <w:szCs w:val="24"/>
          </w:rPr>
          <w:t>3.6</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Custom Types Verification</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10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55</w:t>
        </w:r>
        <w:r w:rsidRPr="00E311B3">
          <w:rPr>
            <w:rFonts w:ascii="Times New Roman" w:hAnsi="Times New Roman" w:cs="Times New Roman"/>
            <w:smallCaps w:val="0"/>
            <w:noProof/>
            <w:webHidden/>
            <w:sz w:val="24"/>
            <w:szCs w:val="24"/>
          </w:rPr>
          <w:fldChar w:fldCharType="end"/>
        </w:r>
      </w:hyperlink>
    </w:p>
    <w:p w14:paraId="6A1A9D0A" w14:textId="64B4D326"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11" w:history="1">
        <w:r w:rsidRPr="00E311B3">
          <w:rPr>
            <w:rStyle w:val="Hyperlink"/>
            <w:rFonts w:ascii="Times New Roman" w:hAnsi="Times New Roman" w:cs="Times New Roman"/>
            <w:i w:val="0"/>
            <w:noProof/>
            <w:sz w:val="24"/>
            <w:szCs w:val="24"/>
          </w:rPr>
          <w:t>3.6.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Vector Test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11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6</w:t>
        </w:r>
        <w:r w:rsidRPr="00E311B3">
          <w:rPr>
            <w:rFonts w:ascii="Times New Roman" w:hAnsi="Times New Roman" w:cs="Times New Roman"/>
            <w:i w:val="0"/>
            <w:noProof/>
            <w:webHidden/>
            <w:sz w:val="24"/>
            <w:szCs w:val="24"/>
          </w:rPr>
          <w:fldChar w:fldCharType="end"/>
        </w:r>
      </w:hyperlink>
    </w:p>
    <w:p w14:paraId="1A07743C" w14:textId="5C26F772"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12" w:history="1">
        <w:r w:rsidRPr="00E311B3">
          <w:rPr>
            <w:rStyle w:val="Hyperlink"/>
            <w:rFonts w:ascii="Times New Roman" w:hAnsi="Times New Roman" w:cs="Times New Roman"/>
            <w:i w:val="0"/>
            <w:noProof/>
            <w:sz w:val="24"/>
            <w:szCs w:val="24"/>
          </w:rPr>
          <w:t>3.6.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Matrix Test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12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7</w:t>
        </w:r>
        <w:r w:rsidRPr="00E311B3">
          <w:rPr>
            <w:rFonts w:ascii="Times New Roman" w:hAnsi="Times New Roman" w:cs="Times New Roman"/>
            <w:i w:val="0"/>
            <w:noProof/>
            <w:webHidden/>
            <w:sz w:val="24"/>
            <w:szCs w:val="24"/>
          </w:rPr>
          <w:fldChar w:fldCharType="end"/>
        </w:r>
      </w:hyperlink>
    </w:p>
    <w:p w14:paraId="2B02CEFB" w14:textId="2FEB1F3C"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13" w:history="1">
        <w:r w:rsidRPr="00E311B3">
          <w:rPr>
            <w:rStyle w:val="Hyperlink"/>
            <w:rFonts w:ascii="Times New Roman" w:hAnsi="Times New Roman" w:cs="Times New Roman"/>
            <w:i w:val="0"/>
            <w:noProof/>
            <w:sz w:val="24"/>
            <w:szCs w:val="24"/>
          </w:rPr>
          <w:t>3.6.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Quaternion Test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13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7</w:t>
        </w:r>
        <w:r w:rsidRPr="00E311B3">
          <w:rPr>
            <w:rFonts w:ascii="Times New Roman" w:hAnsi="Times New Roman" w:cs="Times New Roman"/>
            <w:i w:val="0"/>
            <w:noProof/>
            <w:webHidden/>
            <w:sz w:val="24"/>
            <w:szCs w:val="24"/>
          </w:rPr>
          <w:fldChar w:fldCharType="end"/>
        </w:r>
      </w:hyperlink>
    </w:p>
    <w:p w14:paraId="25CB3AF8" w14:textId="28586D30"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314" w:history="1">
        <w:r w:rsidRPr="00E311B3">
          <w:rPr>
            <w:rStyle w:val="Hyperlink"/>
            <w:rFonts w:ascii="Times New Roman" w:hAnsi="Times New Roman" w:cs="Times New Roman"/>
            <w:smallCaps w:val="0"/>
            <w:noProof/>
            <w:sz w:val="24"/>
            <w:szCs w:val="24"/>
          </w:rPr>
          <w:t>3.7</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Building the Flight Simulators</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14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58</w:t>
        </w:r>
        <w:r w:rsidRPr="00E311B3">
          <w:rPr>
            <w:rFonts w:ascii="Times New Roman" w:hAnsi="Times New Roman" w:cs="Times New Roman"/>
            <w:smallCaps w:val="0"/>
            <w:noProof/>
            <w:webHidden/>
            <w:sz w:val="24"/>
            <w:szCs w:val="24"/>
          </w:rPr>
          <w:fldChar w:fldCharType="end"/>
        </w:r>
      </w:hyperlink>
    </w:p>
    <w:p w14:paraId="00A1F006" w14:textId="3A5E2A09"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15" w:history="1">
        <w:r w:rsidRPr="00E311B3">
          <w:rPr>
            <w:rStyle w:val="Hyperlink"/>
            <w:rFonts w:ascii="Times New Roman" w:hAnsi="Times New Roman" w:cs="Times New Roman"/>
            <w:i w:val="0"/>
            <w:noProof/>
            <w:sz w:val="24"/>
            <w:szCs w:val="24"/>
          </w:rPr>
          <w:t>3.7.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Simulation Loop</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15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59</w:t>
        </w:r>
        <w:r w:rsidRPr="00E311B3">
          <w:rPr>
            <w:rFonts w:ascii="Times New Roman" w:hAnsi="Times New Roman" w:cs="Times New Roman"/>
            <w:i w:val="0"/>
            <w:noProof/>
            <w:webHidden/>
            <w:sz w:val="24"/>
            <w:szCs w:val="24"/>
          </w:rPr>
          <w:fldChar w:fldCharType="end"/>
        </w:r>
      </w:hyperlink>
    </w:p>
    <w:p w14:paraId="5F81C4EF" w14:textId="215F67E3"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16" w:history="1">
        <w:r w:rsidRPr="00E311B3">
          <w:rPr>
            <w:rStyle w:val="Hyperlink"/>
            <w:rFonts w:ascii="Times New Roman" w:hAnsi="Times New Roman" w:cs="Times New Roman"/>
            <w:i w:val="0"/>
            <w:noProof/>
            <w:sz w:val="24"/>
            <w:szCs w:val="24"/>
          </w:rPr>
          <w:t>3.7.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Resource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16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60</w:t>
        </w:r>
        <w:r w:rsidRPr="00E311B3">
          <w:rPr>
            <w:rFonts w:ascii="Times New Roman" w:hAnsi="Times New Roman" w:cs="Times New Roman"/>
            <w:i w:val="0"/>
            <w:noProof/>
            <w:webHidden/>
            <w:sz w:val="24"/>
            <w:szCs w:val="24"/>
          </w:rPr>
          <w:fldChar w:fldCharType="end"/>
        </w:r>
      </w:hyperlink>
    </w:p>
    <w:p w14:paraId="106CEBDB" w14:textId="08409899"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17" w:history="1">
        <w:r w:rsidRPr="00E311B3">
          <w:rPr>
            <w:rStyle w:val="Hyperlink"/>
            <w:rFonts w:ascii="Times New Roman" w:hAnsi="Times New Roman" w:cs="Times New Roman"/>
            <w:i w:val="0"/>
            <w:noProof/>
            <w:sz w:val="24"/>
            <w:szCs w:val="24"/>
          </w:rPr>
          <w:t>3.7.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Component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17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60</w:t>
        </w:r>
        <w:r w:rsidRPr="00E311B3">
          <w:rPr>
            <w:rFonts w:ascii="Times New Roman" w:hAnsi="Times New Roman" w:cs="Times New Roman"/>
            <w:i w:val="0"/>
            <w:noProof/>
            <w:webHidden/>
            <w:sz w:val="24"/>
            <w:szCs w:val="24"/>
          </w:rPr>
          <w:fldChar w:fldCharType="end"/>
        </w:r>
      </w:hyperlink>
    </w:p>
    <w:p w14:paraId="3DA0E622" w14:textId="437A7484"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318" w:history="1">
        <w:r w:rsidRPr="00E311B3">
          <w:rPr>
            <w:rStyle w:val="Hyperlink"/>
            <w:rFonts w:ascii="Times New Roman" w:hAnsi="Times New Roman" w:cs="Times New Roman"/>
            <w:noProof/>
            <w:sz w:val="24"/>
            <w:szCs w:val="24"/>
          </w:rPr>
          <w:t>3.7.3.1</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KeyboardState</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318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61</w:t>
        </w:r>
        <w:r w:rsidRPr="00E311B3">
          <w:rPr>
            <w:rFonts w:ascii="Times New Roman" w:hAnsi="Times New Roman" w:cs="Times New Roman"/>
            <w:noProof/>
            <w:webHidden/>
            <w:sz w:val="24"/>
            <w:szCs w:val="24"/>
          </w:rPr>
          <w:fldChar w:fldCharType="end"/>
        </w:r>
      </w:hyperlink>
    </w:p>
    <w:p w14:paraId="60A97B52" w14:textId="6882A34B"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319" w:history="1">
        <w:r w:rsidRPr="00E311B3">
          <w:rPr>
            <w:rStyle w:val="Hyperlink"/>
            <w:rFonts w:ascii="Times New Roman" w:hAnsi="Times New Roman" w:cs="Times New Roman"/>
            <w:noProof/>
            <w:sz w:val="24"/>
            <w:szCs w:val="24"/>
          </w:rPr>
          <w:t>3.7.3.2</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Packet</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319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61</w:t>
        </w:r>
        <w:r w:rsidRPr="00E311B3">
          <w:rPr>
            <w:rFonts w:ascii="Times New Roman" w:hAnsi="Times New Roman" w:cs="Times New Roman"/>
            <w:noProof/>
            <w:webHidden/>
            <w:sz w:val="24"/>
            <w:szCs w:val="24"/>
          </w:rPr>
          <w:fldChar w:fldCharType="end"/>
        </w:r>
      </w:hyperlink>
    </w:p>
    <w:p w14:paraId="60ECD1E1" w14:textId="1B57C93E"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320" w:history="1">
        <w:r w:rsidRPr="00E311B3">
          <w:rPr>
            <w:rStyle w:val="Hyperlink"/>
            <w:rFonts w:ascii="Times New Roman" w:hAnsi="Times New Roman" w:cs="Times New Roman"/>
            <w:noProof/>
            <w:sz w:val="24"/>
            <w:szCs w:val="24"/>
          </w:rPr>
          <w:t>3.7.3.3</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DataFDM</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320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61</w:t>
        </w:r>
        <w:r w:rsidRPr="00E311B3">
          <w:rPr>
            <w:rFonts w:ascii="Times New Roman" w:hAnsi="Times New Roman" w:cs="Times New Roman"/>
            <w:noProof/>
            <w:webHidden/>
            <w:sz w:val="24"/>
            <w:szCs w:val="24"/>
          </w:rPr>
          <w:fldChar w:fldCharType="end"/>
        </w:r>
      </w:hyperlink>
    </w:p>
    <w:p w14:paraId="783C7D73" w14:textId="020C5154"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21" w:history="1">
        <w:r w:rsidRPr="00E311B3">
          <w:rPr>
            <w:rStyle w:val="Hyperlink"/>
            <w:rFonts w:ascii="Times New Roman" w:hAnsi="Times New Roman" w:cs="Times New Roman"/>
            <w:i w:val="0"/>
            <w:noProof/>
            <w:sz w:val="24"/>
            <w:szCs w:val="24"/>
          </w:rPr>
          <w:t>3.7.4</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System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21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62</w:t>
        </w:r>
        <w:r w:rsidRPr="00E311B3">
          <w:rPr>
            <w:rFonts w:ascii="Times New Roman" w:hAnsi="Times New Roman" w:cs="Times New Roman"/>
            <w:i w:val="0"/>
            <w:noProof/>
            <w:webHidden/>
            <w:sz w:val="24"/>
            <w:szCs w:val="24"/>
          </w:rPr>
          <w:fldChar w:fldCharType="end"/>
        </w:r>
      </w:hyperlink>
    </w:p>
    <w:p w14:paraId="43A5A761" w14:textId="14BD12F0"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322" w:history="1">
        <w:r w:rsidRPr="00E311B3">
          <w:rPr>
            <w:rStyle w:val="Hyperlink"/>
            <w:rFonts w:ascii="Times New Roman" w:hAnsi="Times New Roman" w:cs="Times New Roman"/>
            <w:noProof/>
            <w:sz w:val="24"/>
            <w:szCs w:val="24"/>
          </w:rPr>
          <w:t>3.7.4.1</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FlightControl</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322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65</w:t>
        </w:r>
        <w:r w:rsidRPr="00E311B3">
          <w:rPr>
            <w:rFonts w:ascii="Times New Roman" w:hAnsi="Times New Roman" w:cs="Times New Roman"/>
            <w:noProof/>
            <w:webHidden/>
            <w:sz w:val="24"/>
            <w:szCs w:val="24"/>
          </w:rPr>
          <w:fldChar w:fldCharType="end"/>
        </w:r>
      </w:hyperlink>
    </w:p>
    <w:p w14:paraId="4512FECB" w14:textId="51007FE0"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323" w:history="1">
        <w:r w:rsidRPr="00E311B3">
          <w:rPr>
            <w:rStyle w:val="Hyperlink"/>
            <w:rFonts w:ascii="Times New Roman" w:hAnsi="Times New Roman" w:cs="Times New Roman"/>
            <w:noProof/>
            <w:sz w:val="24"/>
            <w:szCs w:val="24"/>
          </w:rPr>
          <w:t>3.7.4.2</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MakePacket</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323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66</w:t>
        </w:r>
        <w:r w:rsidRPr="00E311B3">
          <w:rPr>
            <w:rFonts w:ascii="Times New Roman" w:hAnsi="Times New Roman" w:cs="Times New Roman"/>
            <w:noProof/>
            <w:webHidden/>
            <w:sz w:val="24"/>
            <w:szCs w:val="24"/>
          </w:rPr>
          <w:fldChar w:fldCharType="end"/>
        </w:r>
      </w:hyperlink>
    </w:p>
    <w:p w14:paraId="04C58153" w14:textId="1ED09710"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324" w:history="1">
        <w:r w:rsidRPr="00E311B3">
          <w:rPr>
            <w:rStyle w:val="Hyperlink"/>
            <w:rFonts w:ascii="Times New Roman" w:hAnsi="Times New Roman" w:cs="Times New Roman"/>
            <w:noProof/>
            <w:sz w:val="24"/>
            <w:szCs w:val="24"/>
          </w:rPr>
          <w:t>3.7.4.3</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SendPacket</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324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67</w:t>
        </w:r>
        <w:r w:rsidRPr="00E311B3">
          <w:rPr>
            <w:rFonts w:ascii="Times New Roman" w:hAnsi="Times New Roman" w:cs="Times New Roman"/>
            <w:noProof/>
            <w:webHidden/>
            <w:sz w:val="24"/>
            <w:szCs w:val="24"/>
          </w:rPr>
          <w:fldChar w:fldCharType="end"/>
        </w:r>
      </w:hyperlink>
    </w:p>
    <w:p w14:paraId="27FEFCE2" w14:textId="0B0D8A57" w:rsidR="00E311B3" w:rsidRPr="00E311B3" w:rsidRDefault="00E311B3" w:rsidP="00F51819">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301325" w:history="1">
        <w:r w:rsidRPr="00E311B3">
          <w:rPr>
            <w:rStyle w:val="Hyperlink"/>
            <w:rFonts w:ascii="Times New Roman" w:hAnsi="Times New Roman" w:cs="Times New Roman"/>
            <w:noProof/>
            <w:sz w:val="24"/>
            <w:szCs w:val="24"/>
          </w:rPr>
          <w:t>3.7.4.4</w:t>
        </w:r>
        <w:r w:rsidRPr="00E311B3">
          <w:rPr>
            <w:rFonts w:ascii="Times New Roman" w:eastAsiaTheme="minorEastAsia" w:hAnsi="Times New Roman" w:cs="Times New Roman"/>
            <w:noProof/>
            <w:sz w:val="24"/>
            <w:szCs w:val="24"/>
          </w:rPr>
          <w:tab/>
        </w:r>
        <w:r w:rsidRPr="00E311B3">
          <w:rPr>
            <w:rStyle w:val="Hyperlink"/>
            <w:rFonts w:ascii="Times New Roman" w:hAnsi="Times New Roman" w:cs="Times New Roman"/>
            <w:noProof/>
            <w:sz w:val="24"/>
            <w:szCs w:val="24"/>
          </w:rPr>
          <w:t>EquationsOfMotion</w:t>
        </w:r>
        <w:r w:rsidRPr="00E311B3">
          <w:rPr>
            <w:rFonts w:ascii="Times New Roman" w:hAnsi="Times New Roman" w:cs="Times New Roman"/>
            <w:noProof/>
            <w:webHidden/>
            <w:sz w:val="24"/>
            <w:szCs w:val="24"/>
          </w:rPr>
          <w:tab/>
        </w:r>
        <w:r w:rsidRPr="00E311B3">
          <w:rPr>
            <w:rFonts w:ascii="Times New Roman" w:hAnsi="Times New Roman" w:cs="Times New Roman"/>
            <w:noProof/>
            <w:webHidden/>
            <w:sz w:val="24"/>
            <w:szCs w:val="24"/>
          </w:rPr>
          <w:fldChar w:fldCharType="begin"/>
        </w:r>
        <w:r w:rsidRPr="00E311B3">
          <w:rPr>
            <w:rFonts w:ascii="Times New Roman" w:hAnsi="Times New Roman" w:cs="Times New Roman"/>
            <w:noProof/>
            <w:webHidden/>
            <w:sz w:val="24"/>
            <w:szCs w:val="24"/>
          </w:rPr>
          <w:instrText xml:space="preserve"> PAGEREF _Toc61301325 \h </w:instrText>
        </w:r>
        <w:r w:rsidRPr="00E311B3">
          <w:rPr>
            <w:rFonts w:ascii="Times New Roman" w:hAnsi="Times New Roman" w:cs="Times New Roman"/>
            <w:noProof/>
            <w:webHidden/>
            <w:sz w:val="24"/>
            <w:szCs w:val="24"/>
          </w:rPr>
        </w:r>
        <w:r w:rsidRPr="00E311B3">
          <w:rPr>
            <w:rFonts w:ascii="Times New Roman" w:hAnsi="Times New Roman" w:cs="Times New Roman"/>
            <w:noProof/>
            <w:webHidden/>
            <w:sz w:val="24"/>
            <w:szCs w:val="24"/>
          </w:rPr>
          <w:fldChar w:fldCharType="separate"/>
        </w:r>
        <w:r w:rsidRPr="00E311B3">
          <w:rPr>
            <w:rFonts w:ascii="Times New Roman" w:hAnsi="Times New Roman" w:cs="Times New Roman"/>
            <w:noProof/>
            <w:webHidden/>
            <w:sz w:val="24"/>
            <w:szCs w:val="24"/>
          </w:rPr>
          <w:t>67</w:t>
        </w:r>
        <w:r w:rsidRPr="00E311B3">
          <w:rPr>
            <w:rFonts w:ascii="Times New Roman" w:hAnsi="Times New Roman" w:cs="Times New Roman"/>
            <w:noProof/>
            <w:webHidden/>
            <w:sz w:val="24"/>
            <w:szCs w:val="24"/>
          </w:rPr>
          <w:fldChar w:fldCharType="end"/>
        </w:r>
      </w:hyperlink>
    </w:p>
    <w:p w14:paraId="7C3838A0" w14:textId="2436F988" w:rsidR="00E311B3" w:rsidRPr="00E311B3" w:rsidRDefault="00E311B3" w:rsidP="00E311B3">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326" w:history="1">
        <w:r w:rsidRPr="00E311B3">
          <w:rPr>
            <w:rStyle w:val="Hyperlink"/>
            <w:rFonts w:ascii="Times New Roman" w:hAnsi="Times New Roman" w:cs="Times New Roman"/>
            <w:b w:val="0"/>
            <w:caps w:val="0"/>
            <w:noProof/>
            <w:sz w:val="24"/>
            <w:szCs w:val="24"/>
          </w:rPr>
          <w:t>IV.</w:t>
        </w:r>
        <w:r w:rsidRPr="00E311B3">
          <w:rPr>
            <w:rFonts w:ascii="Times New Roman" w:eastAsiaTheme="minorEastAsia" w:hAnsi="Times New Roman" w:cs="Times New Roman"/>
            <w:b w:val="0"/>
            <w:bCs w:val="0"/>
            <w:caps w:val="0"/>
            <w:noProof/>
            <w:sz w:val="24"/>
            <w:szCs w:val="24"/>
          </w:rPr>
          <w:tab/>
        </w:r>
        <w:r w:rsidRPr="00E311B3">
          <w:rPr>
            <w:rStyle w:val="Hyperlink"/>
            <w:rFonts w:ascii="Times New Roman" w:hAnsi="Times New Roman" w:cs="Times New Roman"/>
            <w:b w:val="0"/>
            <w:caps w:val="0"/>
            <w:noProof/>
            <w:sz w:val="24"/>
            <w:szCs w:val="24"/>
          </w:rPr>
          <w:t>Analysis and Results</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326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70</w:t>
        </w:r>
        <w:r w:rsidRPr="00E311B3">
          <w:rPr>
            <w:rFonts w:ascii="Times New Roman" w:hAnsi="Times New Roman" w:cs="Times New Roman"/>
            <w:b w:val="0"/>
            <w:caps w:val="0"/>
            <w:noProof/>
            <w:webHidden/>
            <w:sz w:val="24"/>
            <w:szCs w:val="24"/>
          </w:rPr>
          <w:fldChar w:fldCharType="end"/>
        </w:r>
      </w:hyperlink>
    </w:p>
    <w:p w14:paraId="13E139C1" w14:textId="562E59C8"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328" w:history="1">
        <w:r w:rsidRPr="00E311B3">
          <w:rPr>
            <w:rStyle w:val="Hyperlink"/>
            <w:rFonts w:ascii="Times New Roman" w:hAnsi="Times New Roman" w:cs="Times New Roman"/>
            <w:smallCaps w:val="0"/>
            <w:noProof/>
            <w:sz w:val="24"/>
            <w:szCs w:val="24"/>
          </w:rPr>
          <w:t>3.1</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Palmer-based FDM Equivalency Verification</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28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70</w:t>
        </w:r>
        <w:r w:rsidRPr="00E311B3">
          <w:rPr>
            <w:rFonts w:ascii="Times New Roman" w:hAnsi="Times New Roman" w:cs="Times New Roman"/>
            <w:smallCaps w:val="0"/>
            <w:noProof/>
            <w:webHidden/>
            <w:sz w:val="24"/>
            <w:szCs w:val="24"/>
          </w:rPr>
          <w:fldChar w:fldCharType="end"/>
        </w:r>
      </w:hyperlink>
    </w:p>
    <w:p w14:paraId="42715CAE" w14:textId="0F38D380"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29" w:history="1">
        <w:r w:rsidRPr="00E311B3">
          <w:rPr>
            <w:rStyle w:val="Hyperlink"/>
            <w:rFonts w:ascii="Times New Roman" w:hAnsi="Times New Roman" w:cs="Times New Roman"/>
            <w:i w:val="0"/>
            <w:noProof/>
            <w:sz w:val="24"/>
            <w:szCs w:val="24"/>
          </w:rPr>
          <w:t>3.1.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One (Throttle)</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29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1</w:t>
        </w:r>
        <w:r w:rsidRPr="00E311B3">
          <w:rPr>
            <w:rFonts w:ascii="Times New Roman" w:hAnsi="Times New Roman" w:cs="Times New Roman"/>
            <w:i w:val="0"/>
            <w:noProof/>
            <w:webHidden/>
            <w:sz w:val="24"/>
            <w:szCs w:val="24"/>
          </w:rPr>
          <w:fldChar w:fldCharType="end"/>
        </w:r>
      </w:hyperlink>
    </w:p>
    <w:p w14:paraId="11FD6890" w14:textId="1937B015"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30" w:history="1">
        <w:r w:rsidRPr="00E311B3">
          <w:rPr>
            <w:rStyle w:val="Hyperlink"/>
            <w:rFonts w:ascii="Times New Roman" w:hAnsi="Times New Roman" w:cs="Times New Roman"/>
            <w:i w:val="0"/>
            <w:noProof/>
            <w:sz w:val="24"/>
            <w:szCs w:val="24"/>
          </w:rPr>
          <w:t>3.1.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Two (Angle of Attack)</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30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1</w:t>
        </w:r>
        <w:r w:rsidRPr="00E311B3">
          <w:rPr>
            <w:rFonts w:ascii="Times New Roman" w:hAnsi="Times New Roman" w:cs="Times New Roman"/>
            <w:i w:val="0"/>
            <w:noProof/>
            <w:webHidden/>
            <w:sz w:val="24"/>
            <w:szCs w:val="24"/>
          </w:rPr>
          <w:fldChar w:fldCharType="end"/>
        </w:r>
      </w:hyperlink>
    </w:p>
    <w:p w14:paraId="41A11EA0" w14:textId="060C0AF7"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31" w:history="1">
        <w:r w:rsidRPr="00E311B3">
          <w:rPr>
            <w:rStyle w:val="Hyperlink"/>
            <w:rFonts w:ascii="Times New Roman" w:hAnsi="Times New Roman" w:cs="Times New Roman"/>
            <w:i w:val="0"/>
            <w:noProof/>
            <w:sz w:val="24"/>
            <w:szCs w:val="24"/>
          </w:rPr>
          <w:t>3.1.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Three (Bank)</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31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1</w:t>
        </w:r>
        <w:r w:rsidRPr="00E311B3">
          <w:rPr>
            <w:rFonts w:ascii="Times New Roman" w:hAnsi="Times New Roman" w:cs="Times New Roman"/>
            <w:i w:val="0"/>
            <w:noProof/>
            <w:webHidden/>
            <w:sz w:val="24"/>
            <w:szCs w:val="24"/>
          </w:rPr>
          <w:fldChar w:fldCharType="end"/>
        </w:r>
      </w:hyperlink>
    </w:p>
    <w:p w14:paraId="5D20B072" w14:textId="67571383"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32" w:history="1">
        <w:r w:rsidRPr="00E311B3">
          <w:rPr>
            <w:rStyle w:val="Hyperlink"/>
            <w:rFonts w:ascii="Times New Roman" w:hAnsi="Times New Roman" w:cs="Times New Roman"/>
            <w:i w:val="0"/>
            <w:noProof/>
            <w:sz w:val="24"/>
            <w:szCs w:val="24"/>
          </w:rPr>
          <w:t>3.1.4</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Four (Flap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32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2</w:t>
        </w:r>
        <w:r w:rsidRPr="00E311B3">
          <w:rPr>
            <w:rFonts w:ascii="Times New Roman" w:hAnsi="Times New Roman" w:cs="Times New Roman"/>
            <w:i w:val="0"/>
            <w:noProof/>
            <w:webHidden/>
            <w:sz w:val="24"/>
            <w:szCs w:val="24"/>
          </w:rPr>
          <w:fldChar w:fldCharType="end"/>
        </w:r>
      </w:hyperlink>
    </w:p>
    <w:p w14:paraId="4A1DFAD4" w14:textId="34250F09"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333" w:history="1">
        <w:r w:rsidRPr="00E311B3">
          <w:rPr>
            <w:rStyle w:val="Hyperlink"/>
            <w:rFonts w:ascii="Times New Roman" w:hAnsi="Times New Roman" w:cs="Times New Roman"/>
            <w:smallCaps w:val="0"/>
            <w:noProof/>
            <w:sz w:val="24"/>
            <w:szCs w:val="24"/>
          </w:rPr>
          <w:t>3.2</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Bourg-based FDM Equivalency Verification</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33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72</w:t>
        </w:r>
        <w:r w:rsidRPr="00E311B3">
          <w:rPr>
            <w:rFonts w:ascii="Times New Roman" w:hAnsi="Times New Roman" w:cs="Times New Roman"/>
            <w:smallCaps w:val="0"/>
            <w:noProof/>
            <w:webHidden/>
            <w:sz w:val="24"/>
            <w:szCs w:val="24"/>
          </w:rPr>
          <w:fldChar w:fldCharType="end"/>
        </w:r>
      </w:hyperlink>
    </w:p>
    <w:p w14:paraId="7B2C62B1" w14:textId="6B720572"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34" w:history="1">
        <w:r w:rsidRPr="00E311B3">
          <w:rPr>
            <w:rStyle w:val="Hyperlink"/>
            <w:rFonts w:ascii="Times New Roman" w:hAnsi="Times New Roman" w:cs="Times New Roman"/>
            <w:i w:val="0"/>
            <w:noProof/>
            <w:sz w:val="24"/>
            <w:szCs w:val="24"/>
          </w:rPr>
          <w:t>3.2.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One (No Flight Control)</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34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3</w:t>
        </w:r>
        <w:r w:rsidRPr="00E311B3">
          <w:rPr>
            <w:rFonts w:ascii="Times New Roman" w:hAnsi="Times New Roman" w:cs="Times New Roman"/>
            <w:i w:val="0"/>
            <w:noProof/>
            <w:webHidden/>
            <w:sz w:val="24"/>
            <w:szCs w:val="24"/>
          </w:rPr>
          <w:fldChar w:fldCharType="end"/>
        </w:r>
      </w:hyperlink>
    </w:p>
    <w:p w14:paraId="70D30BAC" w14:textId="42A64152"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35" w:history="1">
        <w:r w:rsidRPr="00E311B3">
          <w:rPr>
            <w:rStyle w:val="Hyperlink"/>
            <w:rFonts w:ascii="Times New Roman" w:hAnsi="Times New Roman" w:cs="Times New Roman"/>
            <w:i w:val="0"/>
            <w:noProof/>
            <w:sz w:val="24"/>
            <w:szCs w:val="24"/>
          </w:rPr>
          <w:t>3.2.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Two (Thrust)</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35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3</w:t>
        </w:r>
        <w:r w:rsidRPr="00E311B3">
          <w:rPr>
            <w:rFonts w:ascii="Times New Roman" w:hAnsi="Times New Roman" w:cs="Times New Roman"/>
            <w:i w:val="0"/>
            <w:noProof/>
            <w:webHidden/>
            <w:sz w:val="24"/>
            <w:szCs w:val="24"/>
          </w:rPr>
          <w:fldChar w:fldCharType="end"/>
        </w:r>
      </w:hyperlink>
    </w:p>
    <w:p w14:paraId="6B73AA8F" w14:textId="68AEEC1B"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36" w:history="1">
        <w:r w:rsidRPr="00E311B3">
          <w:rPr>
            <w:rStyle w:val="Hyperlink"/>
            <w:rFonts w:ascii="Times New Roman" w:hAnsi="Times New Roman" w:cs="Times New Roman"/>
            <w:i w:val="0"/>
            <w:noProof/>
            <w:sz w:val="24"/>
            <w:szCs w:val="24"/>
          </w:rPr>
          <w:t>3.2.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Three (Roll)</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36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3</w:t>
        </w:r>
        <w:r w:rsidRPr="00E311B3">
          <w:rPr>
            <w:rFonts w:ascii="Times New Roman" w:hAnsi="Times New Roman" w:cs="Times New Roman"/>
            <w:i w:val="0"/>
            <w:noProof/>
            <w:webHidden/>
            <w:sz w:val="24"/>
            <w:szCs w:val="24"/>
          </w:rPr>
          <w:fldChar w:fldCharType="end"/>
        </w:r>
      </w:hyperlink>
    </w:p>
    <w:p w14:paraId="4F633180" w14:textId="0CDFDDDC"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37" w:history="1">
        <w:r w:rsidRPr="00E311B3">
          <w:rPr>
            <w:rStyle w:val="Hyperlink"/>
            <w:rFonts w:ascii="Times New Roman" w:hAnsi="Times New Roman" w:cs="Times New Roman"/>
            <w:i w:val="0"/>
            <w:noProof/>
            <w:sz w:val="24"/>
            <w:szCs w:val="24"/>
          </w:rPr>
          <w:t>3.2.4</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Four (Pitch)</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37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4</w:t>
        </w:r>
        <w:r w:rsidRPr="00E311B3">
          <w:rPr>
            <w:rFonts w:ascii="Times New Roman" w:hAnsi="Times New Roman" w:cs="Times New Roman"/>
            <w:i w:val="0"/>
            <w:noProof/>
            <w:webHidden/>
            <w:sz w:val="24"/>
            <w:szCs w:val="24"/>
          </w:rPr>
          <w:fldChar w:fldCharType="end"/>
        </w:r>
      </w:hyperlink>
    </w:p>
    <w:p w14:paraId="2B6ED797" w14:textId="5AD0DC5F"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38" w:history="1">
        <w:r w:rsidRPr="00E311B3">
          <w:rPr>
            <w:rStyle w:val="Hyperlink"/>
            <w:rFonts w:ascii="Times New Roman" w:hAnsi="Times New Roman" w:cs="Times New Roman"/>
            <w:i w:val="0"/>
            <w:noProof/>
            <w:sz w:val="24"/>
            <w:szCs w:val="24"/>
          </w:rPr>
          <w:t>3.2.5</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Five (Yaw)</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38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4</w:t>
        </w:r>
        <w:r w:rsidRPr="00E311B3">
          <w:rPr>
            <w:rFonts w:ascii="Times New Roman" w:hAnsi="Times New Roman" w:cs="Times New Roman"/>
            <w:i w:val="0"/>
            <w:noProof/>
            <w:webHidden/>
            <w:sz w:val="24"/>
            <w:szCs w:val="24"/>
          </w:rPr>
          <w:fldChar w:fldCharType="end"/>
        </w:r>
      </w:hyperlink>
    </w:p>
    <w:p w14:paraId="56517866" w14:textId="257F9511"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39" w:history="1">
        <w:r w:rsidRPr="00E311B3">
          <w:rPr>
            <w:rStyle w:val="Hyperlink"/>
            <w:rFonts w:ascii="Times New Roman" w:hAnsi="Times New Roman" w:cs="Times New Roman"/>
            <w:i w:val="0"/>
            <w:noProof/>
            <w:sz w:val="24"/>
            <w:szCs w:val="24"/>
          </w:rPr>
          <w:t>3.2.6</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Test Six (Flap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39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4</w:t>
        </w:r>
        <w:r w:rsidRPr="00E311B3">
          <w:rPr>
            <w:rFonts w:ascii="Times New Roman" w:hAnsi="Times New Roman" w:cs="Times New Roman"/>
            <w:i w:val="0"/>
            <w:noProof/>
            <w:webHidden/>
            <w:sz w:val="24"/>
            <w:szCs w:val="24"/>
          </w:rPr>
          <w:fldChar w:fldCharType="end"/>
        </w:r>
      </w:hyperlink>
    </w:p>
    <w:p w14:paraId="0E84B1E8" w14:textId="3C05A8A2"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340" w:history="1">
        <w:r w:rsidRPr="00E311B3">
          <w:rPr>
            <w:rStyle w:val="Hyperlink"/>
            <w:rFonts w:ascii="Times New Roman" w:hAnsi="Times New Roman" w:cs="Times New Roman"/>
            <w:smallCaps w:val="0"/>
            <w:noProof/>
            <w:sz w:val="24"/>
            <w:szCs w:val="24"/>
          </w:rPr>
          <w:t>3.3</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Custom Types</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40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75</w:t>
        </w:r>
        <w:r w:rsidRPr="00E311B3">
          <w:rPr>
            <w:rFonts w:ascii="Times New Roman" w:hAnsi="Times New Roman" w:cs="Times New Roman"/>
            <w:smallCaps w:val="0"/>
            <w:noProof/>
            <w:webHidden/>
            <w:sz w:val="24"/>
            <w:szCs w:val="24"/>
          </w:rPr>
          <w:fldChar w:fldCharType="end"/>
        </w:r>
      </w:hyperlink>
    </w:p>
    <w:p w14:paraId="13A9C463" w14:textId="3C98F496"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41" w:history="1">
        <w:r w:rsidRPr="00E311B3">
          <w:rPr>
            <w:rStyle w:val="Hyperlink"/>
            <w:rFonts w:ascii="Times New Roman" w:hAnsi="Times New Roman" w:cs="Times New Roman"/>
            <w:i w:val="0"/>
            <w:noProof/>
            <w:sz w:val="24"/>
            <w:szCs w:val="24"/>
          </w:rPr>
          <w:t>3.3.1</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Vector Test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41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6</w:t>
        </w:r>
        <w:r w:rsidRPr="00E311B3">
          <w:rPr>
            <w:rFonts w:ascii="Times New Roman" w:hAnsi="Times New Roman" w:cs="Times New Roman"/>
            <w:i w:val="0"/>
            <w:noProof/>
            <w:webHidden/>
            <w:sz w:val="24"/>
            <w:szCs w:val="24"/>
          </w:rPr>
          <w:fldChar w:fldCharType="end"/>
        </w:r>
      </w:hyperlink>
    </w:p>
    <w:p w14:paraId="72DFB8CB" w14:textId="2F08ABC9"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42" w:history="1">
        <w:r w:rsidRPr="00E311B3">
          <w:rPr>
            <w:rStyle w:val="Hyperlink"/>
            <w:rFonts w:ascii="Times New Roman" w:hAnsi="Times New Roman" w:cs="Times New Roman"/>
            <w:i w:val="0"/>
            <w:noProof/>
            <w:sz w:val="24"/>
            <w:szCs w:val="24"/>
          </w:rPr>
          <w:t>3.3.2</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Matrix Test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42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7</w:t>
        </w:r>
        <w:r w:rsidRPr="00E311B3">
          <w:rPr>
            <w:rFonts w:ascii="Times New Roman" w:hAnsi="Times New Roman" w:cs="Times New Roman"/>
            <w:i w:val="0"/>
            <w:noProof/>
            <w:webHidden/>
            <w:sz w:val="24"/>
            <w:szCs w:val="24"/>
          </w:rPr>
          <w:fldChar w:fldCharType="end"/>
        </w:r>
      </w:hyperlink>
    </w:p>
    <w:p w14:paraId="0BC131BF" w14:textId="1018961A" w:rsidR="00E311B3" w:rsidRPr="00E311B3" w:rsidRDefault="00E311B3" w:rsidP="00F51819">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301343" w:history="1">
        <w:r w:rsidRPr="00E311B3">
          <w:rPr>
            <w:rStyle w:val="Hyperlink"/>
            <w:rFonts w:ascii="Times New Roman" w:hAnsi="Times New Roman" w:cs="Times New Roman"/>
            <w:i w:val="0"/>
            <w:noProof/>
            <w:sz w:val="24"/>
            <w:szCs w:val="24"/>
          </w:rPr>
          <w:t>3.3.3</w:t>
        </w:r>
        <w:r w:rsidRPr="00E311B3">
          <w:rPr>
            <w:rFonts w:ascii="Times New Roman" w:eastAsiaTheme="minorEastAsia" w:hAnsi="Times New Roman" w:cs="Times New Roman"/>
            <w:i w:val="0"/>
            <w:iCs w:val="0"/>
            <w:noProof/>
            <w:sz w:val="24"/>
            <w:szCs w:val="24"/>
          </w:rPr>
          <w:tab/>
        </w:r>
        <w:r w:rsidRPr="00E311B3">
          <w:rPr>
            <w:rStyle w:val="Hyperlink"/>
            <w:rFonts w:ascii="Times New Roman" w:hAnsi="Times New Roman" w:cs="Times New Roman"/>
            <w:i w:val="0"/>
            <w:noProof/>
            <w:sz w:val="24"/>
            <w:szCs w:val="24"/>
          </w:rPr>
          <w:t>Quaternion Tests</w:t>
        </w:r>
        <w:r w:rsidRPr="00E311B3">
          <w:rPr>
            <w:rFonts w:ascii="Times New Roman" w:hAnsi="Times New Roman" w:cs="Times New Roman"/>
            <w:i w:val="0"/>
            <w:noProof/>
            <w:webHidden/>
            <w:sz w:val="24"/>
            <w:szCs w:val="24"/>
          </w:rPr>
          <w:tab/>
        </w:r>
        <w:r w:rsidRPr="00E311B3">
          <w:rPr>
            <w:rFonts w:ascii="Times New Roman" w:hAnsi="Times New Roman" w:cs="Times New Roman"/>
            <w:i w:val="0"/>
            <w:noProof/>
            <w:webHidden/>
            <w:sz w:val="24"/>
            <w:szCs w:val="24"/>
          </w:rPr>
          <w:fldChar w:fldCharType="begin"/>
        </w:r>
        <w:r w:rsidRPr="00E311B3">
          <w:rPr>
            <w:rFonts w:ascii="Times New Roman" w:hAnsi="Times New Roman" w:cs="Times New Roman"/>
            <w:i w:val="0"/>
            <w:noProof/>
            <w:webHidden/>
            <w:sz w:val="24"/>
            <w:szCs w:val="24"/>
          </w:rPr>
          <w:instrText xml:space="preserve"> PAGEREF _Toc61301343 \h </w:instrText>
        </w:r>
        <w:r w:rsidRPr="00E311B3">
          <w:rPr>
            <w:rFonts w:ascii="Times New Roman" w:hAnsi="Times New Roman" w:cs="Times New Roman"/>
            <w:i w:val="0"/>
            <w:noProof/>
            <w:webHidden/>
            <w:sz w:val="24"/>
            <w:szCs w:val="24"/>
          </w:rPr>
        </w:r>
        <w:r w:rsidRPr="00E311B3">
          <w:rPr>
            <w:rFonts w:ascii="Times New Roman" w:hAnsi="Times New Roman" w:cs="Times New Roman"/>
            <w:i w:val="0"/>
            <w:noProof/>
            <w:webHidden/>
            <w:sz w:val="24"/>
            <w:szCs w:val="24"/>
          </w:rPr>
          <w:fldChar w:fldCharType="separate"/>
        </w:r>
        <w:r w:rsidRPr="00E311B3">
          <w:rPr>
            <w:rFonts w:ascii="Times New Roman" w:hAnsi="Times New Roman" w:cs="Times New Roman"/>
            <w:i w:val="0"/>
            <w:noProof/>
            <w:webHidden/>
            <w:sz w:val="24"/>
            <w:szCs w:val="24"/>
          </w:rPr>
          <w:t>78</w:t>
        </w:r>
        <w:r w:rsidRPr="00E311B3">
          <w:rPr>
            <w:rFonts w:ascii="Times New Roman" w:hAnsi="Times New Roman" w:cs="Times New Roman"/>
            <w:i w:val="0"/>
            <w:noProof/>
            <w:webHidden/>
            <w:sz w:val="24"/>
            <w:szCs w:val="24"/>
          </w:rPr>
          <w:fldChar w:fldCharType="end"/>
        </w:r>
      </w:hyperlink>
    </w:p>
    <w:p w14:paraId="0D9E1261" w14:textId="408A8FAE" w:rsidR="00E311B3" w:rsidRPr="00E311B3" w:rsidRDefault="00E311B3" w:rsidP="00F51819">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301344" w:history="1">
        <w:r w:rsidRPr="00E311B3">
          <w:rPr>
            <w:rStyle w:val="Hyperlink"/>
            <w:rFonts w:ascii="Times New Roman" w:hAnsi="Times New Roman" w:cs="Times New Roman"/>
            <w:smallCaps w:val="0"/>
            <w:noProof/>
            <w:sz w:val="24"/>
            <w:szCs w:val="24"/>
          </w:rPr>
          <w:t>3.4</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Flight Simulators</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44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81</w:t>
        </w:r>
        <w:r w:rsidRPr="00E311B3">
          <w:rPr>
            <w:rFonts w:ascii="Times New Roman" w:hAnsi="Times New Roman" w:cs="Times New Roman"/>
            <w:smallCaps w:val="0"/>
            <w:noProof/>
            <w:webHidden/>
            <w:sz w:val="24"/>
            <w:szCs w:val="24"/>
          </w:rPr>
          <w:fldChar w:fldCharType="end"/>
        </w:r>
      </w:hyperlink>
    </w:p>
    <w:p w14:paraId="0433CA3D" w14:textId="290AA928" w:rsidR="00E311B3" w:rsidRPr="00E311B3" w:rsidRDefault="00E311B3" w:rsidP="00E311B3">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345" w:history="1">
        <w:r w:rsidRPr="00E311B3">
          <w:rPr>
            <w:rStyle w:val="Hyperlink"/>
            <w:rFonts w:ascii="Times New Roman" w:hAnsi="Times New Roman" w:cs="Times New Roman"/>
            <w:b w:val="0"/>
            <w:caps w:val="0"/>
            <w:noProof/>
            <w:sz w:val="24"/>
            <w:szCs w:val="24"/>
          </w:rPr>
          <w:t>V.</w:t>
        </w:r>
        <w:r w:rsidRPr="00E311B3">
          <w:rPr>
            <w:rFonts w:ascii="Times New Roman" w:eastAsiaTheme="minorEastAsia" w:hAnsi="Times New Roman" w:cs="Times New Roman"/>
            <w:b w:val="0"/>
            <w:bCs w:val="0"/>
            <w:caps w:val="0"/>
            <w:noProof/>
            <w:sz w:val="24"/>
            <w:szCs w:val="24"/>
          </w:rPr>
          <w:tab/>
        </w:r>
        <w:r w:rsidRPr="00E311B3">
          <w:rPr>
            <w:rStyle w:val="Hyperlink"/>
            <w:rFonts w:ascii="Times New Roman" w:hAnsi="Times New Roman" w:cs="Times New Roman"/>
            <w:b w:val="0"/>
            <w:caps w:val="0"/>
            <w:noProof/>
            <w:sz w:val="24"/>
            <w:szCs w:val="24"/>
          </w:rPr>
          <w:t>Conclusion</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345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84</w:t>
        </w:r>
        <w:r w:rsidRPr="00E311B3">
          <w:rPr>
            <w:rFonts w:ascii="Times New Roman" w:hAnsi="Times New Roman" w:cs="Times New Roman"/>
            <w:b w:val="0"/>
            <w:caps w:val="0"/>
            <w:noProof/>
            <w:webHidden/>
            <w:sz w:val="24"/>
            <w:szCs w:val="24"/>
          </w:rPr>
          <w:fldChar w:fldCharType="end"/>
        </w:r>
      </w:hyperlink>
    </w:p>
    <w:p w14:paraId="51E24613" w14:textId="050E5146" w:rsidR="00E311B3" w:rsidRPr="00E311B3" w:rsidRDefault="00E311B3" w:rsidP="00F51819">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1301347" w:history="1">
        <w:r w:rsidRPr="00E311B3">
          <w:rPr>
            <w:rStyle w:val="Hyperlink"/>
            <w:rFonts w:ascii="Times New Roman" w:hAnsi="Times New Roman" w:cs="Times New Roman"/>
            <w:smallCaps w:val="0"/>
            <w:noProof/>
            <w:sz w:val="24"/>
            <w:szCs w:val="24"/>
          </w:rPr>
          <w:t>4.1</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Research Conclusions</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47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84</w:t>
        </w:r>
        <w:r w:rsidRPr="00E311B3">
          <w:rPr>
            <w:rFonts w:ascii="Times New Roman" w:hAnsi="Times New Roman" w:cs="Times New Roman"/>
            <w:smallCaps w:val="0"/>
            <w:noProof/>
            <w:webHidden/>
            <w:sz w:val="24"/>
            <w:szCs w:val="24"/>
          </w:rPr>
          <w:fldChar w:fldCharType="end"/>
        </w:r>
      </w:hyperlink>
    </w:p>
    <w:p w14:paraId="70A71E6A" w14:textId="3B6348CF" w:rsidR="00E311B3" w:rsidRPr="00E311B3" w:rsidRDefault="00E311B3" w:rsidP="00F51819">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1301348" w:history="1">
        <w:r w:rsidRPr="00E311B3">
          <w:rPr>
            <w:rStyle w:val="Hyperlink"/>
            <w:rFonts w:ascii="Times New Roman" w:hAnsi="Times New Roman" w:cs="Times New Roman"/>
            <w:smallCaps w:val="0"/>
            <w:noProof/>
            <w:sz w:val="24"/>
            <w:szCs w:val="24"/>
          </w:rPr>
          <w:t>4.2</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Significance of Research</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48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86</w:t>
        </w:r>
        <w:r w:rsidRPr="00E311B3">
          <w:rPr>
            <w:rFonts w:ascii="Times New Roman" w:hAnsi="Times New Roman" w:cs="Times New Roman"/>
            <w:smallCaps w:val="0"/>
            <w:noProof/>
            <w:webHidden/>
            <w:sz w:val="24"/>
            <w:szCs w:val="24"/>
          </w:rPr>
          <w:fldChar w:fldCharType="end"/>
        </w:r>
      </w:hyperlink>
    </w:p>
    <w:p w14:paraId="5646CEB4" w14:textId="03D760CD" w:rsidR="00E311B3" w:rsidRPr="00E311B3" w:rsidRDefault="00E311B3" w:rsidP="00F51819">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1301349" w:history="1">
        <w:r w:rsidRPr="00E311B3">
          <w:rPr>
            <w:rStyle w:val="Hyperlink"/>
            <w:rFonts w:ascii="Times New Roman" w:hAnsi="Times New Roman" w:cs="Times New Roman"/>
            <w:smallCaps w:val="0"/>
            <w:noProof/>
            <w:sz w:val="24"/>
            <w:szCs w:val="24"/>
          </w:rPr>
          <w:t>4.3</w:t>
        </w:r>
        <w:r w:rsidRPr="00E311B3">
          <w:rPr>
            <w:rFonts w:ascii="Times New Roman" w:eastAsiaTheme="minorEastAsia" w:hAnsi="Times New Roman" w:cs="Times New Roman"/>
            <w:smallCaps w:val="0"/>
            <w:noProof/>
            <w:sz w:val="24"/>
            <w:szCs w:val="24"/>
          </w:rPr>
          <w:tab/>
        </w:r>
        <w:r w:rsidRPr="00E311B3">
          <w:rPr>
            <w:rStyle w:val="Hyperlink"/>
            <w:rFonts w:ascii="Times New Roman" w:hAnsi="Times New Roman" w:cs="Times New Roman"/>
            <w:smallCaps w:val="0"/>
            <w:noProof/>
            <w:sz w:val="24"/>
            <w:szCs w:val="24"/>
          </w:rPr>
          <w:t>Future Research</w:t>
        </w:r>
        <w:r w:rsidRPr="00E311B3">
          <w:rPr>
            <w:rFonts w:ascii="Times New Roman" w:hAnsi="Times New Roman" w:cs="Times New Roman"/>
            <w:smallCaps w:val="0"/>
            <w:noProof/>
            <w:webHidden/>
            <w:sz w:val="24"/>
            <w:szCs w:val="24"/>
          </w:rPr>
          <w:tab/>
        </w:r>
        <w:r w:rsidRPr="00E311B3">
          <w:rPr>
            <w:rFonts w:ascii="Times New Roman" w:hAnsi="Times New Roman" w:cs="Times New Roman"/>
            <w:smallCaps w:val="0"/>
            <w:noProof/>
            <w:webHidden/>
            <w:sz w:val="24"/>
            <w:szCs w:val="24"/>
          </w:rPr>
          <w:fldChar w:fldCharType="begin"/>
        </w:r>
        <w:r w:rsidRPr="00E311B3">
          <w:rPr>
            <w:rFonts w:ascii="Times New Roman" w:hAnsi="Times New Roman" w:cs="Times New Roman"/>
            <w:smallCaps w:val="0"/>
            <w:noProof/>
            <w:webHidden/>
            <w:sz w:val="24"/>
            <w:szCs w:val="24"/>
          </w:rPr>
          <w:instrText xml:space="preserve"> PAGEREF _Toc61301349 \h </w:instrText>
        </w:r>
        <w:r w:rsidRPr="00E311B3">
          <w:rPr>
            <w:rFonts w:ascii="Times New Roman" w:hAnsi="Times New Roman" w:cs="Times New Roman"/>
            <w:smallCaps w:val="0"/>
            <w:noProof/>
            <w:webHidden/>
            <w:sz w:val="24"/>
            <w:szCs w:val="24"/>
          </w:rPr>
        </w:r>
        <w:r w:rsidRPr="00E311B3">
          <w:rPr>
            <w:rFonts w:ascii="Times New Roman" w:hAnsi="Times New Roman" w:cs="Times New Roman"/>
            <w:smallCaps w:val="0"/>
            <w:noProof/>
            <w:webHidden/>
            <w:sz w:val="24"/>
            <w:szCs w:val="24"/>
          </w:rPr>
          <w:fldChar w:fldCharType="separate"/>
        </w:r>
        <w:r w:rsidRPr="00E311B3">
          <w:rPr>
            <w:rFonts w:ascii="Times New Roman" w:hAnsi="Times New Roman" w:cs="Times New Roman"/>
            <w:smallCaps w:val="0"/>
            <w:noProof/>
            <w:webHidden/>
            <w:sz w:val="24"/>
            <w:szCs w:val="24"/>
          </w:rPr>
          <w:t>86</w:t>
        </w:r>
        <w:r w:rsidRPr="00E311B3">
          <w:rPr>
            <w:rFonts w:ascii="Times New Roman" w:hAnsi="Times New Roman" w:cs="Times New Roman"/>
            <w:smallCaps w:val="0"/>
            <w:noProof/>
            <w:webHidden/>
            <w:sz w:val="24"/>
            <w:szCs w:val="24"/>
          </w:rPr>
          <w:fldChar w:fldCharType="end"/>
        </w:r>
      </w:hyperlink>
    </w:p>
    <w:p w14:paraId="7574B584" w14:textId="0E831D05" w:rsidR="00E311B3" w:rsidRPr="00E311B3" w:rsidRDefault="00E311B3"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350" w:history="1">
        <w:r w:rsidRPr="00E311B3">
          <w:rPr>
            <w:rStyle w:val="Hyperlink"/>
            <w:rFonts w:ascii="Times New Roman" w:hAnsi="Times New Roman" w:cs="Times New Roman"/>
            <w:b w:val="0"/>
            <w:caps w:val="0"/>
            <w:noProof/>
            <w:sz w:val="24"/>
            <w:szCs w:val="24"/>
          </w:rPr>
          <w:t>Appendix A: Configuring FlightGear as a Visual System</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350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88</w:t>
        </w:r>
        <w:r w:rsidRPr="00E311B3">
          <w:rPr>
            <w:rFonts w:ascii="Times New Roman" w:hAnsi="Times New Roman" w:cs="Times New Roman"/>
            <w:b w:val="0"/>
            <w:caps w:val="0"/>
            <w:noProof/>
            <w:webHidden/>
            <w:sz w:val="24"/>
            <w:szCs w:val="24"/>
          </w:rPr>
          <w:fldChar w:fldCharType="end"/>
        </w:r>
      </w:hyperlink>
    </w:p>
    <w:p w14:paraId="196478E6" w14:textId="3153B67B" w:rsidR="00E311B3" w:rsidRPr="00E311B3" w:rsidRDefault="00E311B3"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351" w:history="1">
        <w:r w:rsidRPr="00E311B3">
          <w:rPr>
            <w:rStyle w:val="Hyperlink"/>
            <w:rFonts w:ascii="Times New Roman" w:hAnsi="Times New Roman" w:cs="Times New Roman"/>
            <w:b w:val="0"/>
            <w:caps w:val="0"/>
            <w:noProof/>
            <w:sz w:val="24"/>
            <w:szCs w:val="24"/>
          </w:rPr>
          <w:t>Appendix B: Flight Simulator Keyboard Controls</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351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91</w:t>
        </w:r>
        <w:r w:rsidRPr="00E311B3">
          <w:rPr>
            <w:rFonts w:ascii="Times New Roman" w:hAnsi="Times New Roman" w:cs="Times New Roman"/>
            <w:b w:val="0"/>
            <w:caps w:val="0"/>
            <w:noProof/>
            <w:webHidden/>
            <w:sz w:val="24"/>
            <w:szCs w:val="24"/>
          </w:rPr>
          <w:fldChar w:fldCharType="end"/>
        </w:r>
      </w:hyperlink>
    </w:p>
    <w:p w14:paraId="3E7ED16B" w14:textId="2D1B2E15" w:rsidR="00E311B3" w:rsidRPr="00E311B3" w:rsidRDefault="00E311B3"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352" w:history="1">
        <w:r w:rsidRPr="00E311B3">
          <w:rPr>
            <w:rStyle w:val="Hyperlink"/>
            <w:rFonts w:ascii="Times New Roman" w:hAnsi="Times New Roman" w:cs="Times New Roman"/>
            <w:b w:val="0"/>
            <w:caps w:val="0"/>
            <w:noProof/>
            <w:sz w:val="24"/>
            <w:szCs w:val="24"/>
          </w:rPr>
          <w:t>Appendix C: Palmer-based Rust/ECS Flight Simulator Code</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352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92</w:t>
        </w:r>
        <w:r w:rsidRPr="00E311B3">
          <w:rPr>
            <w:rFonts w:ascii="Times New Roman" w:hAnsi="Times New Roman" w:cs="Times New Roman"/>
            <w:b w:val="0"/>
            <w:caps w:val="0"/>
            <w:noProof/>
            <w:webHidden/>
            <w:sz w:val="24"/>
            <w:szCs w:val="24"/>
          </w:rPr>
          <w:fldChar w:fldCharType="end"/>
        </w:r>
      </w:hyperlink>
    </w:p>
    <w:p w14:paraId="2234C2C0" w14:textId="234E1A28" w:rsidR="00E311B3" w:rsidRPr="00E311B3" w:rsidRDefault="00E311B3"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353" w:history="1">
        <w:r w:rsidRPr="00E311B3">
          <w:rPr>
            <w:rStyle w:val="Hyperlink"/>
            <w:rFonts w:ascii="Times New Roman" w:hAnsi="Times New Roman" w:cs="Times New Roman"/>
            <w:b w:val="0"/>
            <w:caps w:val="0"/>
            <w:noProof/>
            <w:sz w:val="24"/>
            <w:szCs w:val="24"/>
          </w:rPr>
          <w:t>Appendix D: Bourg-based Rust/ECS Flight Simulator Code</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353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93</w:t>
        </w:r>
        <w:r w:rsidRPr="00E311B3">
          <w:rPr>
            <w:rFonts w:ascii="Times New Roman" w:hAnsi="Times New Roman" w:cs="Times New Roman"/>
            <w:b w:val="0"/>
            <w:caps w:val="0"/>
            <w:noProof/>
            <w:webHidden/>
            <w:sz w:val="24"/>
            <w:szCs w:val="24"/>
          </w:rPr>
          <w:fldChar w:fldCharType="end"/>
        </w:r>
      </w:hyperlink>
    </w:p>
    <w:p w14:paraId="5D200129" w14:textId="10A71A5F" w:rsidR="00E311B3" w:rsidRPr="00E311B3" w:rsidRDefault="00E311B3" w:rsidP="00E311B3">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1301354" w:history="1">
        <w:r w:rsidRPr="00E311B3">
          <w:rPr>
            <w:rStyle w:val="Hyperlink"/>
            <w:rFonts w:ascii="Times New Roman" w:hAnsi="Times New Roman" w:cs="Times New Roman"/>
            <w:b w:val="0"/>
            <w:caps w:val="0"/>
            <w:noProof/>
            <w:sz w:val="24"/>
            <w:szCs w:val="24"/>
          </w:rPr>
          <w:t>Bibliography</w:t>
        </w:r>
        <w:r w:rsidRPr="00E311B3">
          <w:rPr>
            <w:rFonts w:ascii="Times New Roman" w:hAnsi="Times New Roman" w:cs="Times New Roman"/>
            <w:b w:val="0"/>
            <w:caps w:val="0"/>
            <w:noProof/>
            <w:webHidden/>
            <w:sz w:val="24"/>
            <w:szCs w:val="24"/>
          </w:rPr>
          <w:tab/>
        </w:r>
        <w:r w:rsidRPr="00E311B3">
          <w:rPr>
            <w:rFonts w:ascii="Times New Roman" w:hAnsi="Times New Roman" w:cs="Times New Roman"/>
            <w:b w:val="0"/>
            <w:caps w:val="0"/>
            <w:noProof/>
            <w:webHidden/>
            <w:sz w:val="24"/>
            <w:szCs w:val="24"/>
          </w:rPr>
          <w:fldChar w:fldCharType="begin"/>
        </w:r>
        <w:r w:rsidRPr="00E311B3">
          <w:rPr>
            <w:rFonts w:ascii="Times New Roman" w:hAnsi="Times New Roman" w:cs="Times New Roman"/>
            <w:b w:val="0"/>
            <w:caps w:val="0"/>
            <w:noProof/>
            <w:webHidden/>
            <w:sz w:val="24"/>
            <w:szCs w:val="24"/>
          </w:rPr>
          <w:instrText xml:space="preserve"> PAGEREF _Toc61301354 \h </w:instrText>
        </w:r>
        <w:r w:rsidRPr="00E311B3">
          <w:rPr>
            <w:rFonts w:ascii="Times New Roman" w:hAnsi="Times New Roman" w:cs="Times New Roman"/>
            <w:b w:val="0"/>
            <w:caps w:val="0"/>
            <w:noProof/>
            <w:webHidden/>
            <w:sz w:val="24"/>
            <w:szCs w:val="24"/>
          </w:rPr>
        </w:r>
        <w:r w:rsidRPr="00E311B3">
          <w:rPr>
            <w:rFonts w:ascii="Times New Roman" w:hAnsi="Times New Roman" w:cs="Times New Roman"/>
            <w:b w:val="0"/>
            <w:caps w:val="0"/>
            <w:noProof/>
            <w:webHidden/>
            <w:sz w:val="24"/>
            <w:szCs w:val="24"/>
          </w:rPr>
          <w:fldChar w:fldCharType="separate"/>
        </w:r>
        <w:r w:rsidRPr="00E311B3">
          <w:rPr>
            <w:rFonts w:ascii="Times New Roman" w:hAnsi="Times New Roman" w:cs="Times New Roman"/>
            <w:b w:val="0"/>
            <w:caps w:val="0"/>
            <w:noProof/>
            <w:webHidden/>
            <w:sz w:val="24"/>
            <w:szCs w:val="24"/>
          </w:rPr>
          <w:t>94</w:t>
        </w:r>
        <w:r w:rsidRPr="00E311B3">
          <w:rPr>
            <w:rFonts w:ascii="Times New Roman" w:hAnsi="Times New Roman" w:cs="Times New Roman"/>
            <w:b w:val="0"/>
            <w:caps w:val="0"/>
            <w:noProof/>
            <w:webHidden/>
            <w:sz w:val="24"/>
            <w:szCs w:val="24"/>
          </w:rPr>
          <w:fldChar w:fldCharType="end"/>
        </w:r>
      </w:hyperlink>
    </w:p>
    <w:p w14:paraId="182256F0" w14:textId="66C6148B" w:rsidR="006F3F05" w:rsidRPr="00994153" w:rsidRDefault="00C76F4E" w:rsidP="00E311B3">
      <w:pPr>
        <w:pStyle w:val="TOC1"/>
        <w:tabs>
          <w:tab w:val="right" w:leader="dot" w:pos="8630"/>
        </w:tabs>
        <w:spacing w:before="100" w:beforeAutospacing="1" w:after="100" w:afterAutospacing="1" w:line="240" w:lineRule="auto"/>
        <w:rPr>
          <w:rStyle w:val="Hyperlink"/>
          <w:rFonts w:ascii="Times New Roman" w:hAnsi="Times New Roman" w:cs="Times New Roman"/>
          <w:b w:val="0"/>
        </w:rPr>
      </w:pPr>
      <w:r w:rsidRPr="00E311B3">
        <w:rPr>
          <w:rStyle w:val="Hyperlink"/>
          <w:rFonts w:ascii="Times New Roman" w:hAnsi="Times New Roman" w:cs="Times New Roman"/>
          <w:b w:val="0"/>
          <w:caps w:val="0"/>
          <w:sz w:val="24"/>
          <w:szCs w:val="24"/>
        </w:rPr>
        <w:fldChar w:fldCharType="end"/>
      </w:r>
    </w:p>
    <w:p w14:paraId="53F5A7EA" w14:textId="2E4F1FC1" w:rsidR="008D778C" w:rsidRDefault="008D778C" w:rsidP="008D778C"/>
    <w:p w14:paraId="71F64294" w14:textId="602EADE2" w:rsidR="008D778C" w:rsidRDefault="008D778C" w:rsidP="008D778C"/>
    <w:p w14:paraId="3CA220D4" w14:textId="39590FEF" w:rsidR="006E2C84" w:rsidRPr="00E914BE" w:rsidRDefault="001747B2" w:rsidP="00842693">
      <w:pPr>
        <w:pStyle w:val="Heading1"/>
        <w:rPr>
          <w:sz w:val="29"/>
          <w:szCs w:val="29"/>
        </w:rPr>
      </w:pPr>
      <w:bookmarkStart w:id="27" w:name="_Toc61301250"/>
      <w:r w:rsidRPr="00E914BE">
        <w:rPr>
          <w:sz w:val="29"/>
          <w:szCs w:val="29"/>
        </w:rPr>
        <w:t>List of Figures</w:t>
      </w:r>
      <w:bookmarkEnd w:id="27"/>
    </w:p>
    <w:p w14:paraId="6876C142" w14:textId="38CE380E" w:rsidR="00C16924" w:rsidRPr="00C16924" w:rsidRDefault="00C16924" w:rsidP="00C16924">
      <w:r>
        <w:tab/>
      </w:r>
      <w:r>
        <w:tab/>
      </w:r>
      <w:r>
        <w:tab/>
      </w:r>
      <w:r>
        <w:tab/>
      </w:r>
      <w:r>
        <w:tab/>
      </w:r>
      <w:r>
        <w:tab/>
      </w:r>
      <w:r>
        <w:tab/>
      </w:r>
      <w:r>
        <w:tab/>
      </w:r>
      <w:r>
        <w:tab/>
      </w:r>
      <w:r>
        <w:tab/>
      </w:r>
      <w:r>
        <w:tab/>
        <w:t xml:space="preserve">    Page</w:t>
      </w:r>
    </w:p>
    <w:p w14:paraId="0604221A" w14:textId="1716E81A" w:rsidR="00472C76"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0676656" w:history="1">
        <w:r w:rsidR="00472C76" w:rsidRPr="000A7CB6">
          <w:rPr>
            <w:rStyle w:val="Hyperlink"/>
            <w:noProof/>
          </w:rPr>
          <w:t>Figure 1: Forces Visualized [9]</w:t>
        </w:r>
        <w:r w:rsidR="00472C76">
          <w:rPr>
            <w:noProof/>
            <w:webHidden/>
          </w:rPr>
          <w:tab/>
        </w:r>
        <w:r w:rsidR="00472C76">
          <w:rPr>
            <w:noProof/>
            <w:webHidden/>
          </w:rPr>
          <w:fldChar w:fldCharType="begin"/>
        </w:r>
        <w:r w:rsidR="00472C76">
          <w:rPr>
            <w:noProof/>
            <w:webHidden/>
          </w:rPr>
          <w:instrText xml:space="preserve"> PAGEREF _Toc60676656 \h </w:instrText>
        </w:r>
        <w:r w:rsidR="00472C76">
          <w:rPr>
            <w:noProof/>
            <w:webHidden/>
          </w:rPr>
        </w:r>
        <w:r w:rsidR="00472C76">
          <w:rPr>
            <w:noProof/>
            <w:webHidden/>
          </w:rPr>
          <w:fldChar w:fldCharType="separate"/>
        </w:r>
        <w:r w:rsidR="00472C76">
          <w:rPr>
            <w:noProof/>
            <w:webHidden/>
          </w:rPr>
          <w:t>12</w:t>
        </w:r>
        <w:r w:rsidR="00472C76">
          <w:rPr>
            <w:noProof/>
            <w:webHidden/>
          </w:rPr>
          <w:fldChar w:fldCharType="end"/>
        </w:r>
      </w:hyperlink>
    </w:p>
    <w:p w14:paraId="679CE7AE" w14:textId="7E1C1C07"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57" w:history="1">
        <w:r w:rsidR="00472C76" w:rsidRPr="000A7CB6">
          <w:rPr>
            <w:rStyle w:val="Hyperlink"/>
            <w:noProof/>
          </w:rPr>
          <w:t>Figure 2: Airplane Components [9]</w:t>
        </w:r>
        <w:r w:rsidR="00472C76">
          <w:rPr>
            <w:noProof/>
            <w:webHidden/>
          </w:rPr>
          <w:tab/>
        </w:r>
        <w:r w:rsidR="00472C76">
          <w:rPr>
            <w:noProof/>
            <w:webHidden/>
          </w:rPr>
          <w:fldChar w:fldCharType="begin"/>
        </w:r>
        <w:r w:rsidR="00472C76">
          <w:rPr>
            <w:noProof/>
            <w:webHidden/>
          </w:rPr>
          <w:instrText xml:space="preserve"> PAGEREF _Toc60676657 \h </w:instrText>
        </w:r>
        <w:r w:rsidR="00472C76">
          <w:rPr>
            <w:noProof/>
            <w:webHidden/>
          </w:rPr>
        </w:r>
        <w:r w:rsidR="00472C76">
          <w:rPr>
            <w:noProof/>
            <w:webHidden/>
          </w:rPr>
          <w:fldChar w:fldCharType="separate"/>
        </w:r>
        <w:r w:rsidR="00472C76">
          <w:rPr>
            <w:noProof/>
            <w:webHidden/>
          </w:rPr>
          <w:t>13</w:t>
        </w:r>
        <w:r w:rsidR="00472C76">
          <w:rPr>
            <w:noProof/>
            <w:webHidden/>
          </w:rPr>
          <w:fldChar w:fldCharType="end"/>
        </w:r>
      </w:hyperlink>
    </w:p>
    <w:p w14:paraId="0970ECCF" w14:textId="7CE088A9"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58" w:history="1">
        <w:r w:rsidR="00472C76" w:rsidRPr="000A7CB6">
          <w:rPr>
            <w:rStyle w:val="Hyperlink"/>
            <w:noProof/>
          </w:rPr>
          <w:t>Figure 3: Airfoil Cross-section [12]</w:t>
        </w:r>
        <w:r w:rsidR="00472C76">
          <w:rPr>
            <w:noProof/>
            <w:webHidden/>
          </w:rPr>
          <w:tab/>
        </w:r>
        <w:r w:rsidR="00472C76">
          <w:rPr>
            <w:noProof/>
            <w:webHidden/>
          </w:rPr>
          <w:fldChar w:fldCharType="begin"/>
        </w:r>
        <w:r w:rsidR="00472C76">
          <w:rPr>
            <w:noProof/>
            <w:webHidden/>
          </w:rPr>
          <w:instrText xml:space="preserve"> PAGEREF _Toc60676658 \h </w:instrText>
        </w:r>
        <w:r w:rsidR="00472C76">
          <w:rPr>
            <w:noProof/>
            <w:webHidden/>
          </w:rPr>
        </w:r>
        <w:r w:rsidR="00472C76">
          <w:rPr>
            <w:noProof/>
            <w:webHidden/>
          </w:rPr>
          <w:fldChar w:fldCharType="separate"/>
        </w:r>
        <w:r w:rsidR="00472C76">
          <w:rPr>
            <w:noProof/>
            <w:webHidden/>
          </w:rPr>
          <w:t>14</w:t>
        </w:r>
        <w:r w:rsidR="00472C76">
          <w:rPr>
            <w:noProof/>
            <w:webHidden/>
          </w:rPr>
          <w:fldChar w:fldCharType="end"/>
        </w:r>
      </w:hyperlink>
    </w:p>
    <w:p w14:paraId="4C397892" w14:textId="784EEB21"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59" w:history="1">
        <w:r w:rsidR="00472C76" w:rsidRPr="000A7CB6">
          <w:rPr>
            <w:rStyle w:val="Hyperlink"/>
            <w:noProof/>
          </w:rPr>
          <w:t>Figure 4: Airplane Rotations [9]</w:t>
        </w:r>
        <w:r w:rsidR="00472C76">
          <w:rPr>
            <w:noProof/>
            <w:webHidden/>
          </w:rPr>
          <w:tab/>
        </w:r>
        <w:r w:rsidR="00472C76">
          <w:rPr>
            <w:noProof/>
            <w:webHidden/>
          </w:rPr>
          <w:fldChar w:fldCharType="begin"/>
        </w:r>
        <w:r w:rsidR="00472C76">
          <w:rPr>
            <w:noProof/>
            <w:webHidden/>
          </w:rPr>
          <w:instrText xml:space="preserve"> PAGEREF _Toc60676659 \h </w:instrText>
        </w:r>
        <w:r w:rsidR="00472C76">
          <w:rPr>
            <w:noProof/>
            <w:webHidden/>
          </w:rPr>
        </w:r>
        <w:r w:rsidR="00472C76">
          <w:rPr>
            <w:noProof/>
            <w:webHidden/>
          </w:rPr>
          <w:fldChar w:fldCharType="separate"/>
        </w:r>
        <w:r w:rsidR="00472C76">
          <w:rPr>
            <w:noProof/>
            <w:webHidden/>
          </w:rPr>
          <w:t>15</w:t>
        </w:r>
        <w:r w:rsidR="00472C76">
          <w:rPr>
            <w:noProof/>
            <w:webHidden/>
          </w:rPr>
          <w:fldChar w:fldCharType="end"/>
        </w:r>
      </w:hyperlink>
    </w:p>
    <w:p w14:paraId="53D35BCB" w14:textId="0EB0B7D4"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60" w:history="1">
        <w:r w:rsidR="00472C76" w:rsidRPr="000A7CB6">
          <w:rPr>
            <w:rStyle w:val="Hyperlink"/>
            <w:noProof/>
          </w:rPr>
          <w:t>Figure 5: Bourg Cartesian Coordinate System [9]</w:t>
        </w:r>
        <w:r w:rsidR="00472C76">
          <w:rPr>
            <w:noProof/>
            <w:webHidden/>
          </w:rPr>
          <w:tab/>
        </w:r>
        <w:r w:rsidR="00472C76">
          <w:rPr>
            <w:noProof/>
            <w:webHidden/>
          </w:rPr>
          <w:fldChar w:fldCharType="begin"/>
        </w:r>
        <w:r w:rsidR="00472C76">
          <w:rPr>
            <w:noProof/>
            <w:webHidden/>
          </w:rPr>
          <w:instrText xml:space="preserve"> PAGEREF _Toc60676660 \h </w:instrText>
        </w:r>
        <w:r w:rsidR="00472C76">
          <w:rPr>
            <w:noProof/>
            <w:webHidden/>
          </w:rPr>
        </w:r>
        <w:r w:rsidR="00472C76">
          <w:rPr>
            <w:noProof/>
            <w:webHidden/>
          </w:rPr>
          <w:fldChar w:fldCharType="separate"/>
        </w:r>
        <w:r w:rsidR="00472C76">
          <w:rPr>
            <w:noProof/>
            <w:webHidden/>
          </w:rPr>
          <w:t>17</w:t>
        </w:r>
        <w:r w:rsidR="00472C76">
          <w:rPr>
            <w:noProof/>
            <w:webHidden/>
          </w:rPr>
          <w:fldChar w:fldCharType="end"/>
        </w:r>
      </w:hyperlink>
    </w:p>
    <w:p w14:paraId="6E756405" w14:textId="39D23128"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61" w:history="1">
        <w:r w:rsidR="00472C76" w:rsidRPr="000A7CB6">
          <w:rPr>
            <w:rStyle w:val="Hyperlink"/>
            <w:noProof/>
          </w:rPr>
          <w:t>Figure 6: Palmer Cartesian Coordinate System [8]</w:t>
        </w:r>
        <w:r w:rsidR="00472C76">
          <w:rPr>
            <w:noProof/>
            <w:webHidden/>
          </w:rPr>
          <w:tab/>
        </w:r>
        <w:r w:rsidR="00472C76">
          <w:rPr>
            <w:noProof/>
            <w:webHidden/>
          </w:rPr>
          <w:fldChar w:fldCharType="begin"/>
        </w:r>
        <w:r w:rsidR="00472C76">
          <w:rPr>
            <w:noProof/>
            <w:webHidden/>
          </w:rPr>
          <w:instrText xml:space="preserve"> PAGEREF _Toc60676661 \h </w:instrText>
        </w:r>
        <w:r w:rsidR="00472C76">
          <w:rPr>
            <w:noProof/>
            <w:webHidden/>
          </w:rPr>
        </w:r>
        <w:r w:rsidR="00472C76">
          <w:rPr>
            <w:noProof/>
            <w:webHidden/>
          </w:rPr>
          <w:fldChar w:fldCharType="separate"/>
        </w:r>
        <w:r w:rsidR="00472C76">
          <w:rPr>
            <w:noProof/>
            <w:webHidden/>
          </w:rPr>
          <w:t>17</w:t>
        </w:r>
        <w:r w:rsidR="00472C76">
          <w:rPr>
            <w:noProof/>
            <w:webHidden/>
          </w:rPr>
          <w:fldChar w:fldCharType="end"/>
        </w:r>
      </w:hyperlink>
    </w:p>
    <w:p w14:paraId="288AF586" w14:textId="7A72AEA6"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62" w:history="1">
        <w:r w:rsidR="00472C76" w:rsidRPr="000A7CB6">
          <w:rPr>
            <w:rStyle w:val="Hyperlink"/>
            <w:noProof/>
          </w:rPr>
          <w:t>Figure 7: Lift Coefficient vs Angle of Attack [9]</w:t>
        </w:r>
        <w:r w:rsidR="00472C76">
          <w:rPr>
            <w:noProof/>
            <w:webHidden/>
          </w:rPr>
          <w:tab/>
        </w:r>
        <w:r w:rsidR="00472C76">
          <w:rPr>
            <w:noProof/>
            <w:webHidden/>
          </w:rPr>
          <w:fldChar w:fldCharType="begin"/>
        </w:r>
        <w:r w:rsidR="00472C76">
          <w:rPr>
            <w:noProof/>
            <w:webHidden/>
          </w:rPr>
          <w:instrText xml:space="preserve"> PAGEREF _Toc60676662 \h </w:instrText>
        </w:r>
        <w:r w:rsidR="00472C76">
          <w:rPr>
            <w:noProof/>
            <w:webHidden/>
          </w:rPr>
        </w:r>
        <w:r w:rsidR="00472C76">
          <w:rPr>
            <w:noProof/>
            <w:webHidden/>
          </w:rPr>
          <w:fldChar w:fldCharType="separate"/>
        </w:r>
        <w:r w:rsidR="00472C76">
          <w:rPr>
            <w:noProof/>
            <w:webHidden/>
          </w:rPr>
          <w:t>20</w:t>
        </w:r>
        <w:r w:rsidR="00472C76">
          <w:rPr>
            <w:noProof/>
            <w:webHidden/>
          </w:rPr>
          <w:fldChar w:fldCharType="end"/>
        </w:r>
      </w:hyperlink>
    </w:p>
    <w:p w14:paraId="75F9EA1F" w14:textId="5A81DADF"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63" w:history="1">
        <w:r w:rsidR="00472C76" w:rsidRPr="000A7CB6">
          <w:rPr>
            <w:rStyle w:val="Hyperlink"/>
            <w:noProof/>
          </w:rPr>
          <w:t>Figure 8: Entity-Component-System Visualized [24]</w:t>
        </w:r>
        <w:r w:rsidR="00472C76">
          <w:rPr>
            <w:noProof/>
            <w:webHidden/>
          </w:rPr>
          <w:tab/>
        </w:r>
        <w:r w:rsidR="00472C76">
          <w:rPr>
            <w:noProof/>
            <w:webHidden/>
          </w:rPr>
          <w:fldChar w:fldCharType="begin"/>
        </w:r>
        <w:r w:rsidR="00472C76">
          <w:rPr>
            <w:noProof/>
            <w:webHidden/>
          </w:rPr>
          <w:instrText xml:space="preserve"> PAGEREF _Toc60676663 \h </w:instrText>
        </w:r>
        <w:r w:rsidR="00472C76">
          <w:rPr>
            <w:noProof/>
            <w:webHidden/>
          </w:rPr>
        </w:r>
        <w:r w:rsidR="00472C76">
          <w:rPr>
            <w:noProof/>
            <w:webHidden/>
          </w:rPr>
          <w:fldChar w:fldCharType="separate"/>
        </w:r>
        <w:r w:rsidR="00472C76">
          <w:rPr>
            <w:noProof/>
            <w:webHidden/>
          </w:rPr>
          <w:t>26</w:t>
        </w:r>
        <w:r w:rsidR="00472C76">
          <w:rPr>
            <w:noProof/>
            <w:webHidden/>
          </w:rPr>
          <w:fldChar w:fldCharType="end"/>
        </w:r>
      </w:hyperlink>
    </w:p>
    <w:p w14:paraId="0F979C4E" w14:textId="286F013B"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64" w:history="1">
        <w:r w:rsidR="00472C76" w:rsidRPr="000A7CB6">
          <w:rPr>
            <w:rStyle w:val="Hyperlink"/>
            <w:noProof/>
          </w:rPr>
          <w:t>Figure 9: Flight Dynamics Model Entity-Component-System Organization</w:t>
        </w:r>
        <w:r w:rsidR="00472C76">
          <w:rPr>
            <w:noProof/>
            <w:webHidden/>
          </w:rPr>
          <w:tab/>
        </w:r>
        <w:r w:rsidR="00472C76">
          <w:rPr>
            <w:noProof/>
            <w:webHidden/>
          </w:rPr>
          <w:fldChar w:fldCharType="begin"/>
        </w:r>
        <w:r w:rsidR="00472C76">
          <w:rPr>
            <w:noProof/>
            <w:webHidden/>
          </w:rPr>
          <w:instrText xml:space="preserve"> PAGEREF _Toc60676664 \h </w:instrText>
        </w:r>
        <w:r w:rsidR="00472C76">
          <w:rPr>
            <w:noProof/>
            <w:webHidden/>
          </w:rPr>
        </w:r>
        <w:r w:rsidR="00472C76">
          <w:rPr>
            <w:noProof/>
            <w:webHidden/>
          </w:rPr>
          <w:fldChar w:fldCharType="separate"/>
        </w:r>
        <w:r w:rsidR="00472C76">
          <w:rPr>
            <w:noProof/>
            <w:webHidden/>
          </w:rPr>
          <w:t>40</w:t>
        </w:r>
        <w:r w:rsidR="00472C76">
          <w:rPr>
            <w:noProof/>
            <w:webHidden/>
          </w:rPr>
          <w:fldChar w:fldCharType="end"/>
        </w:r>
      </w:hyperlink>
    </w:p>
    <w:p w14:paraId="46540552" w14:textId="066FA1F8"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65" w:history="1">
        <w:r w:rsidR="00472C76" w:rsidRPr="000A7CB6">
          <w:rPr>
            <w:rStyle w:val="Hyperlink"/>
            <w:noProof/>
          </w:rPr>
          <w:t>Figure 10: Flight Simulator Entity-Component-System Organization</w:t>
        </w:r>
        <w:r w:rsidR="00472C76">
          <w:rPr>
            <w:noProof/>
            <w:webHidden/>
          </w:rPr>
          <w:tab/>
        </w:r>
        <w:r w:rsidR="00472C76">
          <w:rPr>
            <w:noProof/>
            <w:webHidden/>
          </w:rPr>
          <w:fldChar w:fldCharType="begin"/>
        </w:r>
        <w:r w:rsidR="00472C76">
          <w:rPr>
            <w:noProof/>
            <w:webHidden/>
          </w:rPr>
          <w:instrText xml:space="preserve"> PAGEREF _Toc60676665 \h </w:instrText>
        </w:r>
        <w:r w:rsidR="00472C76">
          <w:rPr>
            <w:noProof/>
            <w:webHidden/>
          </w:rPr>
        </w:r>
        <w:r w:rsidR="00472C76">
          <w:rPr>
            <w:noProof/>
            <w:webHidden/>
          </w:rPr>
          <w:fldChar w:fldCharType="separate"/>
        </w:r>
        <w:r w:rsidR="00472C76">
          <w:rPr>
            <w:noProof/>
            <w:webHidden/>
          </w:rPr>
          <w:t>63</w:t>
        </w:r>
        <w:r w:rsidR="00472C76">
          <w:rPr>
            <w:noProof/>
            <w:webHidden/>
          </w:rPr>
          <w:fldChar w:fldCharType="end"/>
        </w:r>
      </w:hyperlink>
    </w:p>
    <w:p w14:paraId="205D0258" w14:textId="11DD2F0F" w:rsidR="00472C76" w:rsidRDefault="00463A0F">
      <w:pPr>
        <w:pStyle w:val="TableofFigures"/>
        <w:tabs>
          <w:tab w:val="right" w:leader="dot" w:pos="8630"/>
        </w:tabs>
        <w:rPr>
          <w:rFonts w:asciiTheme="minorHAnsi" w:eastAsiaTheme="minorEastAsia" w:hAnsiTheme="minorHAnsi" w:cstheme="minorBidi"/>
          <w:noProof/>
          <w:sz w:val="22"/>
          <w:szCs w:val="22"/>
        </w:rPr>
      </w:pPr>
      <w:hyperlink w:anchor="_Toc60676666" w:history="1">
        <w:r w:rsidR="00472C76" w:rsidRPr="000A7CB6">
          <w:rPr>
            <w:rStyle w:val="Hyperlink"/>
            <w:noProof/>
          </w:rPr>
          <w:t>Figure 11: Flight Simulator System Execution Flow</w:t>
        </w:r>
        <w:r w:rsidR="00472C76">
          <w:rPr>
            <w:noProof/>
            <w:webHidden/>
          </w:rPr>
          <w:tab/>
        </w:r>
        <w:r w:rsidR="00472C76">
          <w:rPr>
            <w:noProof/>
            <w:webHidden/>
          </w:rPr>
          <w:fldChar w:fldCharType="begin"/>
        </w:r>
        <w:r w:rsidR="00472C76">
          <w:rPr>
            <w:noProof/>
            <w:webHidden/>
          </w:rPr>
          <w:instrText xml:space="preserve"> PAGEREF _Toc60676666 \h </w:instrText>
        </w:r>
        <w:r w:rsidR="00472C76">
          <w:rPr>
            <w:noProof/>
            <w:webHidden/>
          </w:rPr>
        </w:r>
        <w:r w:rsidR="00472C76">
          <w:rPr>
            <w:noProof/>
            <w:webHidden/>
          </w:rPr>
          <w:fldChar w:fldCharType="separate"/>
        </w:r>
        <w:r w:rsidR="00472C76">
          <w:rPr>
            <w:noProof/>
            <w:webHidden/>
          </w:rPr>
          <w:t>64</w:t>
        </w:r>
        <w:r w:rsidR="00472C76">
          <w:rPr>
            <w:noProof/>
            <w:webHidden/>
          </w:rPr>
          <w:fldChar w:fldCharType="end"/>
        </w:r>
      </w:hyperlink>
    </w:p>
    <w:p w14:paraId="68206EAA" w14:textId="1E538AE4"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421B800E" w14:textId="007E136D" w:rsidR="008D778C" w:rsidRDefault="008D778C" w:rsidP="008D778C"/>
    <w:p w14:paraId="7FBBF83D" w14:textId="2752A184" w:rsidR="00511AD4" w:rsidRDefault="00511AD4" w:rsidP="008D778C"/>
    <w:p w14:paraId="3A7369FF" w14:textId="4BA0E6EA" w:rsidR="006630C0" w:rsidRDefault="006630C0" w:rsidP="008D778C"/>
    <w:p w14:paraId="76D20721" w14:textId="7517F12B" w:rsidR="00D31D3D" w:rsidRDefault="00D31D3D" w:rsidP="008D778C"/>
    <w:p w14:paraId="15DCE2DD" w14:textId="79F53F7B" w:rsidR="00D31D3D" w:rsidRPr="00E914BE" w:rsidRDefault="00D31D3D" w:rsidP="00842693">
      <w:pPr>
        <w:pStyle w:val="Heading1"/>
        <w:rPr>
          <w:sz w:val="29"/>
          <w:szCs w:val="29"/>
        </w:rPr>
      </w:pPr>
      <w:bookmarkStart w:id="28" w:name="_Toc235956763"/>
      <w:bookmarkStart w:id="29" w:name="_Toc61301251"/>
      <w:r w:rsidRPr="00E914BE">
        <w:rPr>
          <w:sz w:val="29"/>
          <w:szCs w:val="29"/>
        </w:rPr>
        <w:t>List of Tables</w:t>
      </w:r>
      <w:bookmarkEnd w:id="28"/>
      <w:bookmarkEnd w:id="29"/>
    </w:p>
    <w:p w14:paraId="731FCB63" w14:textId="3E8CE1C2" w:rsidR="006E2C84" w:rsidRPr="006E2C84" w:rsidRDefault="006E2C84" w:rsidP="006E2C84">
      <w:r>
        <w:tab/>
      </w:r>
      <w:r>
        <w:tab/>
      </w:r>
      <w:r>
        <w:tab/>
      </w:r>
      <w:r>
        <w:tab/>
      </w:r>
      <w:r>
        <w:tab/>
      </w:r>
      <w:r>
        <w:tab/>
      </w:r>
      <w:r>
        <w:tab/>
      </w:r>
      <w:r>
        <w:tab/>
      </w:r>
      <w:r>
        <w:tab/>
      </w:r>
      <w:r>
        <w:tab/>
      </w:r>
      <w:r>
        <w:tab/>
        <w:t xml:space="preserve">    Page</w:t>
      </w:r>
    </w:p>
    <w:p w14:paraId="43DB40EC" w14:textId="61816DB2" w:rsidR="00E311B3"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1301116" w:history="1">
        <w:r w:rsidR="00E311B3" w:rsidRPr="004312A6">
          <w:rPr>
            <w:rStyle w:val="Hyperlink"/>
            <w:noProof/>
          </w:rPr>
          <w:t>Table 1: Palmer Flight Control Instructions for Test One</w:t>
        </w:r>
        <w:r w:rsidR="00E311B3">
          <w:rPr>
            <w:noProof/>
            <w:webHidden/>
          </w:rPr>
          <w:tab/>
        </w:r>
        <w:r w:rsidR="00E311B3">
          <w:rPr>
            <w:noProof/>
            <w:webHidden/>
          </w:rPr>
          <w:fldChar w:fldCharType="begin"/>
        </w:r>
        <w:r w:rsidR="00E311B3">
          <w:rPr>
            <w:noProof/>
            <w:webHidden/>
          </w:rPr>
          <w:instrText xml:space="preserve"> PAGEREF _Toc61301116 \h </w:instrText>
        </w:r>
        <w:r w:rsidR="00E311B3">
          <w:rPr>
            <w:noProof/>
            <w:webHidden/>
          </w:rPr>
        </w:r>
        <w:r w:rsidR="00E311B3">
          <w:rPr>
            <w:noProof/>
            <w:webHidden/>
          </w:rPr>
          <w:fldChar w:fldCharType="separate"/>
        </w:r>
        <w:r w:rsidR="00E311B3">
          <w:rPr>
            <w:noProof/>
            <w:webHidden/>
          </w:rPr>
          <w:t>49</w:t>
        </w:r>
        <w:r w:rsidR="00E311B3">
          <w:rPr>
            <w:noProof/>
            <w:webHidden/>
          </w:rPr>
          <w:fldChar w:fldCharType="end"/>
        </w:r>
      </w:hyperlink>
    </w:p>
    <w:p w14:paraId="4D5680A4" w14:textId="240253F7"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17" w:history="1">
        <w:r w:rsidRPr="004312A6">
          <w:rPr>
            <w:rStyle w:val="Hyperlink"/>
            <w:noProof/>
          </w:rPr>
          <w:t>Table 2: Palmer Flight Control Instructions for Test Two</w:t>
        </w:r>
        <w:r>
          <w:rPr>
            <w:noProof/>
            <w:webHidden/>
          </w:rPr>
          <w:tab/>
        </w:r>
        <w:r>
          <w:rPr>
            <w:noProof/>
            <w:webHidden/>
          </w:rPr>
          <w:fldChar w:fldCharType="begin"/>
        </w:r>
        <w:r>
          <w:rPr>
            <w:noProof/>
            <w:webHidden/>
          </w:rPr>
          <w:instrText xml:space="preserve"> PAGEREF _Toc61301117 \h </w:instrText>
        </w:r>
        <w:r>
          <w:rPr>
            <w:noProof/>
            <w:webHidden/>
          </w:rPr>
        </w:r>
        <w:r>
          <w:rPr>
            <w:noProof/>
            <w:webHidden/>
          </w:rPr>
          <w:fldChar w:fldCharType="separate"/>
        </w:r>
        <w:r>
          <w:rPr>
            <w:noProof/>
            <w:webHidden/>
          </w:rPr>
          <w:t>49</w:t>
        </w:r>
        <w:r>
          <w:rPr>
            <w:noProof/>
            <w:webHidden/>
          </w:rPr>
          <w:fldChar w:fldCharType="end"/>
        </w:r>
      </w:hyperlink>
    </w:p>
    <w:p w14:paraId="0A91E46E" w14:textId="3D1CCA67"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18" w:history="1">
        <w:r w:rsidRPr="004312A6">
          <w:rPr>
            <w:rStyle w:val="Hyperlink"/>
            <w:noProof/>
          </w:rPr>
          <w:t>Table 3: Palmer Flight Control Instructions for Test Three</w:t>
        </w:r>
        <w:r>
          <w:rPr>
            <w:noProof/>
            <w:webHidden/>
          </w:rPr>
          <w:tab/>
        </w:r>
        <w:r>
          <w:rPr>
            <w:noProof/>
            <w:webHidden/>
          </w:rPr>
          <w:fldChar w:fldCharType="begin"/>
        </w:r>
        <w:r>
          <w:rPr>
            <w:noProof/>
            <w:webHidden/>
          </w:rPr>
          <w:instrText xml:space="preserve"> PAGEREF _Toc61301118 \h </w:instrText>
        </w:r>
        <w:r>
          <w:rPr>
            <w:noProof/>
            <w:webHidden/>
          </w:rPr>
        </w:r>
        <w:r>
          <w:rPr>
            <w:noProof/>
            <w:webHidden/>
          </w:rPr>
          <w:fldChar w:fldCharType="separate"/>
        </w:r>
        <w:r>
          <w:rPr>
            <w:noProof/>
            <w:webHidden/>
          </w:rPr>
          <w:t>50</w:t>
        </w:r>
        <w:r>
          <w:rPr>
            <w:noProof/>
            <w:webHidden/>
          </w:rPr>
          <w:fldChar w:fldCharType="end"/>
        </w:r>
      </w:hyperlink>
    </w:p>
    <w:p w14:paraId="19F50311" w14:textId="6BAD2739"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19" w:history="1">
        <w:r w:rsidRPr="004312A6">
          <w:rPr>
            <w:rStyle w:val="Hyperlink"/>
            <w:noProof/>
          </w:rPr>
          <w:t>Table 4: Palmer Flight Control Instructions for Test Four</w:t>
        </w:r>
        <w:r>
          <w:rPr>
            <w:noProof/>
            <w:webHidden/>
          </w:rPr>
          <w:tab/>
        </w:r>
        <w:r>
          <w:rPr>
            <w:noProof/>
            <w:webHidden/>
          </w:rPr>
          <w:fldChar w:fldCharType="begin"/>
        </w:r>
        <w:r>
          <w:rPr>
            <w:noProof/>
            <w:webHidden/>
          </w:rPr>
          <w:instrText xml:space="preserve"> PAGEREF _Toc61301119 \h </w:instrText>
        </w:r>
        <w:r>
          <w:rPr>
            <w:noProof/>
            <w:webHidden/>
          </w:rPr>
        </w:r>
        <w:r>
          <w:rPr>
            <w:noProof/>
            <w:webHidden/>
          </w:rPr>
          <w:fldChar w:fldCharType="separate"/>
        </w:r>
        <w:r>
          <w:rPr>
            <w:noProof/>
            <w:webHidden/>
          </w:rPr>
          <w:t>50</w:t>
        </w:r>
        <w:r>
          <w:rPr>
            <w:noProof/>
            <w:webHidden/>
          </w:rPr>
          <w:fldChar w:fldCharType="end"/>
        </w:r>
      </w:hyperlink>
    </w:p>
    <w:p w14:paraId="67835201" w14:textId="03EBD66C"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0" w:history="1">
        <w:r w:rsidRPr="004312A6">
          <w:rPr>
            <w:rStyle w:val="Hyperlink"/>
            <w:noProof/>
          </w:rPr>
          <w:t>Table 5: Initial Flight Data for Each Bourg-based Test</w:t>
        </w:r>
        <w:r>
          <w:rPr>
            <w:noProof/>
            <w:webHidden/>
          </w:rPr>
          <w:tab/>
        </w:r>
        <w:r>
          <w:rPr>
            <w:noProof/>
            <w:webHidden/>
          </w:rPr>
          <w:fldChar w:fldCharType="begin"/>
        </w:r>
        <w:r>
          <w:rPr>
            <w:noProof/>
            <w:webHidden/>
          </w:rPr>
          <w:instrText xml:space="preserve"> PAGEREF _Toc61301120 \h </w:instrText>
        </w:r>
        <w:r>
          <w:rPr>
            <w:noProof/>
            <w:webHidden/>
          </w:rPr>
        </w:r>
        <w:r>
          <w:rPr>
            <w:noProof/>
            <w:webHidden/>
          </w:rPr>
          <w:fldChar w:fldCharType="separate"/>
        </w:r>
        <w:r>
          <w:rPr>
            <w:noProof/>
            <w:webHidden/>
          </w:rPr>
          <w:t>52</w:t>
        </w:r>
        <w:r>
          <w:rPr>
            <w:noProof/>
            <w:webHidden/>
          </w:rPr>
          <w:fldChar w:fldCharType="end"/>
        </w:r>
      </w:hyperlink>
    </w:p>
    <w:p w14:paraId="33EDDE5C" w14:textId="009D1DC4"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1" w:history="1">
        <w:r w:rsidRPr="004312A6">
          <w:rPr>
            <w:rStyle w:val="Hyperlink"/>
            <w:noProof/>
          </w:rPr>
          <w:t>Table 6: Bourg Flight Control Instructions for Test One</w:t>
        </w:r>
        <w:r>
          <w:rPr>
            <w:noProof/>
            <w:webHidden/>
          </w:rPr>
          <w:tab/>
        </w:r>
        <w:r>
          <w:rPr>
            <w:noProof/>
            <w:webHidden/>
          </w:rPr>
          <w:fldChar w:fldCharType="begin"/>
        </w:r>
        <w:r>
          <w:rPr>
            <w:noProof/>
            <w:webHidden/>
          </w:rPr>
          <w:instrText xml:space="preserve"> PAGEREF _Toc61301121 \h </w:instrText>
        </w:r>
        <w:r>
          <w:rPr>
            <w:noProof/>
            <w:webHidden/>
          </w:rPr>
        </w:r>
        <w:r>
          <w:rPr>
            <w:noProof/>
            <w:webHidden/>
          </w:rPr>
          <w:fldChar w:fldCharType="separate"/>
        </w:r>
        <w:r>
          <w:rPr>
            <w:noProof/>
            <w:webHidden/>
          </w:rPr>
          <w:t>53</w:t>
        </w:r>
        <w:r>
          <w:rPr>
            <w:noProof/>
            <w:webHidden/>
          </w:rPr>
          <w:fldChar w:fldCharType="end"/>
        </w:r>
      </w:hyperlink>
    </w:p>
    <w:p w14:paraId="47783BC6" w14:textId="1EFF88C3"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2" w:history="1">
        <w:r w:rsidRPr="004312A6">
          <w:rPr>
            <w:rStyle w:val="Hyperlink"/>
            <w:noProof/>
          </w:rPr>
          <w:t>Table 7: Bourg Flight Control Instructions for Test Two</w:t>
        </w:r>
        <w:r>
          <w:rPr>
            <w:noProof/>
            <w:webHidden/>
          </w:rPr>
          <w:tab/>
        </w:r>
        <w:r>
          <w:rPr>
            <w:noProof/>
            <w:webHidden/>
          </w:rPr>
          <w:fldChar w:fldCharType="begin"/>
        </w:r>
        <w:r>
          <w:rPr>
            <w:noProof/>
            <w:webHidden/>
          </w:rPr>
          <w:instrText xml:space="preserve"> PAGEREF _Toc61301122 \h </w:instrText>
        </w:r>
        <w:r>
          <w:rPr>
            <w:noProof/>
            <w:webHidden/>
          </w:rPr>
        </w:r>
        <w:r>
          <w:rPr>
            <w:noProof/>
            <w:webHidden/>
          </w:rPr>
          <w:fldChar w:fldCharType="separate"/>
        </w:r>
        <w:r>
          <w:rPr>
            <w:noProof/>
            <w:webHidden/>
          </w:rPr>
          <w:t>53</w:t>
        </w:r>
        <w:r>
          <w:rPr>
            <w:noProof/>
            <w:webHidden/>
          </w:rPr>
          <w:fldChar w:fldCharType="end"/>
        </w:r>
      </w:hyperlink>
    </w:p>
    <w:p w14:paraId="6A99F84A" w14:textId="785F3B30"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3" w:history="1">
        <w:r w:rsidRPr="004312A6">
          <w:rPr>
            <w:rStyle w:val="Hyperlink"/>
            <w:noProof/>
          </w:rPr>
          <w:t>Table 8: Bourg Flight Control Instructions for Test Three</w:t>
        </w:r>
        <w:r>
          <w:rPr>
            <w:noProof/>
            <w:webHidden/>
          </w:rPr>
          <w:tab/>
        </w:r>
        <w:r>
          <w:rPr>
            <w:noProof/>
            <w:webHidden/>
          </w:rPr>
          <w:fldChar w:fldCharType="begin"/>
        </w:r>
        <w:r>
          <w:rPr>
            <w:noProof/>
            <w:webHidden/>
          </w:rPr>
          <w:instrText xml:space="preserve"> PAGEREF _Toc61301123 \h </w:instrText>
        </w:r>
        <w:r>
          <w:rPr>
            <w:noProof/>
            <w:webHidden/>
          </w:rPr>
        </w:r>
        <w:r>
          <w:rPr>
            <w:noProof/>
            <w:webHidden/>
          </w:rPr>
          <w:fldChar w:fldCharType="separate"/>
        </w:r>
        <w:r>
          <w:rPr>
            <w:noProof/>
            <w:webHidden/>
          </w:rPr>
          <w:t>54</w:t>
        </w:r>
        <w:r>
          <w:rPr>
            <w:noProof/>
            <w:webHidden/>
          </w:rPr>
          <w:fldChar w:fldCharType="end"/>
        </w:r>
      </w:hyperlink>
    </w:p>
    <w:p w14:paraId="2FD71529" w14:textId="1A8FFBC6"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4" w:history="1">
        <w:r w:rsidRPr="004312A6">
          <w:rPr>
            <w:rStyle w:val="Hyperlink"/>
            <w:noProof/>
          </w:rPr>
          <w:t>Table 9: Bourg Flight Control Instructions for Test Four</w:t>
        </w:r>
        <w:r>
          <w:rPr>
            <w:noProof/>
            <w:webHidden/>
          </w:rPr>
          <w:tab/>
        </w:r>
        <w:r>
          <w:rPr>
            <w:noProof/>
            <w:webHidden/>
          </w:rPr>
          <w:fldChar w:fldCharType="begin"/>
        </w:r>
        <w:r>
          <w:rPr>
            <w:noProof/>
            <w:webHidden/>
          </w:rPr>
          <w:instrText xml:space="preserve"> PAGEREF _Toc61301124 \h </w:instrText>
        </w:r>
        <w:r>
          <w:rPr>
            <w:noProof/>
            <w:webHidden/>
          </w:rPr>
        </w:r>
        <w:r>
          <w:rPr>
            <w:noProof/>
            <w:webHidden/>
          </w:rPr>
          <w:fldChar w:fldCharType="separate"/>
        </w:r>
        <w:r>
          <w:rPr>
            <w:noProof/>
            <w:webHidden/>
          </w:rPr>
          <w:t>54</w:t>
        </w:r>
        <w:r>
          <w:rPr>
            <w:noProof/>
            <w:webHidden/>
          </w:rPr>
          <w:fldChar w:fldCharType="end"/>
        </w:r>
      </w:hyperlink>
    </w:p>
    <w:p w14:paraId="69539D69" w14:textId="02C895FB"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5" w:history="1">
        <w:r w:rsidRPr="004312A6">
          <w:rPr>
            <w:rStyle w:val="Hyperlink"/>
            <w:noProof/>
          </w:rPr>
          <w:t>Table 10: Bourg Flight Control Instructions for Test Five</w:t>
        </w:r>
        <w:r>
          <w:rPr>
            <w:noProof/>
            <w:webHidden/>
          </w:rPr>
          <w:tab/>
        </w:r>
        <w:r>
          <w:rPr>
            <w:noProof/>
            <w:webHidden/>
          </w:rPr>
          <w:fldChar w:fldCharType="begin"/>
        </w:r>
        <w:r>
          <w:rPr>
            <w:noProof/>
            <w:webHidden/>
          </w:rPr>
          <w:instrText xml:space="preserve"> PAGEREF _Toc61301125 \h </w:instrText>
        </w:r>
        <w:r>
          <w:rPr>
            <w:noProof/>
            <w:webHidden/>
          </w:rPr>
        </w:r>
        <w:r>
          <w:rPr>
            <w:noProof/>
            <w:webHidden/>
          </w:rPr>
          <w:fldChar w:fldCharType="separate"/>
        </w:r>
        <w:r>
          <w:rPr>
            <w:noProof/>
            <w:webHidden/>
          </w:rPr>
          <w:t>54</w:t>
        </w:r>
        <w:r>
          <w:rPr>
            <w:noProof/>
            <w:webHidden/>
          </w:rPr>
          <w:fldChar w:fldCharType="end"/>
        </w:r>
      </w:hyperlink>
    </w:p>
    <w:p w14:paraId="47CAA4FA" w14:textId="20694E6F"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6" w:history="1">
        <w:r w:rsidRPr="004312A6">
          <w:rPr>
            <w:rStyle w:val="Hyperlink"/>
            <w:noProof/>
          </w:rPr>
          <w:t>Table 11: Bourg Flight Control Instructions for Test Six</w:t>
        </w:r>
        <w:r>
          <w:rPr>
            <w:noProof/>
            <w:webHidden/>
          </w:rPr>
          <w:tab/>
        </w:r>
        <w:r>
          <w:rPr>
            <w:noProof/>
            <w:webHidden/>
          </w:rPr>
          <w:fldChar w:fldCharType="begin"/>
        </w:r>
        <w:r>
          <w:rPr>
            <w:noProof/>
            <w:webHidden/>
          </w:rPr>
          <w:instrText xml:space="preserve"> PAGEREF _Toc61301126 \h </w:instrText>
        </w:r>
        <w:r>
          <w:rPr>
            <w:noProof/>
            <w:webHidden/>
          </w:rPr>
        </w:r>
        <w:r>
          <w:rPr>
            <w:noProof/>
            <w:webHidden/>
          </w:rPr>
          <w:fldChar w:fldCharType="separate"/>
        </w:r>
        <w:r>
          <w:rPr>
            <w:noProof/>
            <w:webHidden/>
          </w:rPr>
          <w:t>55</w:t>
        </w:r>
        <w:r>
          <w:rPr>
            <w:noProof/>
            <w:webHidden/>
          </w:rPr>
          <w:fldChar w:fldCharType="end"/>
        </w:r>
      </w:hyperlink>
    </w:p>
    <w:p w14:paraId="4427F0DF" w14:textId="25B37935"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7" w:history="1">
        <w:r w:rsidRPr="004312A6">
          <w:rPr>
            <w:rStyle w:val="Hyperlink"/>
            <w:noProof/>
          </w:rPr>
          <w:t>Table 12: Numerical Results for Palmer Test One</w:t>
        </w:r>
        <w:r>
          <w:rPr>
            <w:noProof/>
            <w:webHidden/>
          </w:rPr>
          <w:tab/>
        </w:r>
        <w:r>
          <w:rPr>
            <w:noProof/>
            <w:webHidden/>
          </w:rPr>
          <w:fldChar w:fldCharType="begin"/>
        </w:r>
        <w:r>
          <w:rPr>
            <w:noProof/>
            <w:webHidden/>
          </w:rPr>
          <w:instrText xml:space="preserve"> PAGEREF _Toc61301127 \h </w:instrText>
        </w:r>
        <w:r>
          <w:rPr>
            <w:noProof/>
            <w:webHidden/>
          </w:rPr>
        </w:r>
        <w:r>
          <w:rPr>
            <w:noProof/>
            <w:webHidden/>
          </w:rPr>
          <w:fldChar w:fldCharType="separate"/>
        </w:r>
        <w:r>
          <w:rPr>
            <w:noProof/>
            <w:webHidden/>
          </w:rPr>
          <w:t>71</w:t>
        </w:r>
        <w:r>
          <w:rPr>
            <w:noProof/>
            <w:webHidden/>
          </w:rPr>
          <w:fldChar w:fldCharType="end"/>
        </w:r>
      </w:hyperlink>
    </w:p>
    <w:p w14:paraId="4B5083FC" w14:textId="5AF288F0"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8" w:history="1">
        <w:r w:rsidRPr="004312A6">
          <w:rPr>
            <w:rStyle w:val="Hyperlink"/>
            <w:noProof/>
          </w:rPr>
          <w:t>Table 13: Numerical Results for Palmer Test Two</w:t>
        </w:r>
        <w:r>
          <w:rPr>
            <w:noProof/>
            <w:webHidden/>
          </w:rPr>
          <w:tab/>
        </w:r>
        <w:r>
          <w:rPr>
            <w:noProof/>
            <w:webHidden/>
          </w:rPr>
          <w:fldChar w:fldCharType="begin"/>
        </w:r>
        <w:r>
          <w:rPr>
            <w:noProof/>
            <w:webHidden/>
          </w:rPr>
          <w:instrText xml:space="preserve"> PAGEREF _Toc61301128 \h </w:instrText>
        </w:r>
        <w:r>
          <w:rPr>
            <w:noProof/>
            <w:webHidden/>
          </w:rPr>
        </w:r>
        <w:r>
          <w:rPr>
            <w:noProof/>
            <w:webHidden/>
          </w:rPr>
          <w:fldChar w:fldCharType="separate"/>
        </w:r>
        <w:r>
          <w:rPr>
            <w:noProof/>
            <w:webHidden/>
          </w:rPr>
          <w:t>71</w:t>
        </w:r>
        <w:r>
          <w:rPr>
            <w:noProof/>
            <w:webHidden/>
          </w:rPr>
          <w:fldChar w:fldCharType="end"/>
        </w:r>
      </w:hyperlink>
    </w:p>
    <w:p w14:paraId="6AE446BE" w14:textId="0234A370"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29" w:history="1">
        <w:r w:rsidRPr="004312A6">
          <w:rPr>
            <w:rStyle w:val="Hyperlink"/>
            <w:noProof/>
          </w:rPr>
          <w:t>Table 14: Numerical Results for Palmer Test Three</w:t>
        </w:r>
        <w:r>
          <w:rPr>
            <w:noProof/>
            <w:webHidden/>
          </w:rPr>
          <w:tab/>
        </w:r>
        <w:r>
          <w:rPr>
            <w:noProof/>
            <w:webHidden/>
          </w:rPr>
          <w:fldChar w:fldCharType="begin"/>
        </w:r>
        <w:r>
          <w:rPr>
            <w:noProof/>
            <w:webHidden/>
          </w:rPr>
          <w:instrText xml:space="preserve"> PAGEREF _Toc61301129 \h </w:instrText>
        </w:r>
        <w:r>
          <w:rPr>
            <w:noProof/>
            <w:webHidden/>
          </w:rPr>
        </w:r>
        <w:r>
          <w:rPr>
            <w:noProof/>
            <w:webHidden/>
          </w:rPr>
          <w:fldChar w:fldCharType="separate"/>
        </w:r>
        <w:r>
          <w:rPr>
            <w:noProof/>
            <w:webHidden/>
          </w:rPr>
          <w:t>71</w:t>
        </w:r>
        <w:r>
          <w:rPr>
            <w:noProof/>
            <w:webHidden/>
          </w:rPr>
          <w:fldChar w:fldCharType="end"/>
        </w:r>
      </w:hyperlink>
    </w:p>
    <w:p w14:paraId="527ACBF3" w14:textId="0BEE2082"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30" w:history="1">
        <w:r w:rsidRPr="004312A6">
          <w:rPr>
            <w:rStyle w:val="Hyperlink"/>
            <w:noProof/>
          </w:rPr>
          <w:t>Table 15: Numerical Results for Palmer Test Four</w:t>
        </w:r>
        <w:r>
          <w:rPr>
            <w:noProof/>
            <w:webHidden/>
          </w:rPr>
          <w:tab/>
        </w:r>
        <w:r>
          <w:rPr>
            <w:noProof/>
            <w:webHidden/>
          </w:rPr>
          <w:fldChar w:fldCharType="begin"/>
        </w:r>
        <w:r>
          <w:rPr>
            <w:noProof/>
            <w:webHidden/>
          </w:rPr>
          <w:instrText xml:space="preserve"> PAGEREF _Toc61301130 \h </w:instrText>
        </w:r>
        <w:r>
          <w:rPr>
            <w:noProof/>
            <w:webHidden/>
          </w:rPr>
        </w:r>
        <w:r>
          <w:rPr>
            <w:noProof/>
            <w:webHidden/>
          </w:rPr>
          <w:fldChar w:fldCharType="separate"/>
        </w:r>
        <w:r>
          <w:rPr>
            <w:noProof/>
            <w:webHidden/>
          </w:rPr>
          <w:t>72</w:t>
        </w:r>
        <w:r>
          <w:rPr>
            <w:noProof/>
            <w:webHidden/>
          </w:rPr>
          <w:fldChar w:fldCharType="end"/>
        </w:r>
      </w:hyperlink>
    </w:p>
    <w:p w14:paraId="4BEF1CE4" w14:textId="26CF329E"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31" w:history="1">
        <w:r w:rsidRPr="004312A6">
          <w:rPr>
            <w:rStyle w:val="Hyperlink"/>
            <w:noProof/>
          </w:rPr>
          <w:t>Table 16: Numerical Results for Bourg Test One</w:t>
        </w:r>
        <w:r>
          <w:rPr>
            <w:noProof/>
            <w:webHidden/>
          </w:rPr>
          <w:tab/>
        </w:r>
        <w:r>
          <w:rPr>
            <w:noProof/>
            <w:webHidden/>
          </w:rPr>
          <w:fldChar w:fldCharType="begin"/>
        </w:r>
        <w:r>
          <w:rPr>
            <w:noProof/>
            <w:webHidden/>
          </w:rPr>
          <w:instrText xml:space="preserve"> PAGEREF _Toc61301131 \h </w:instrText>
        </w:r>
        <w:r>
          <w:rPr>
            <w:noProof/>
            <w:webHidden/>
          </w:rPr>
        </w:r>
        <w:r>
          <w:rPr>
            <w:noProof/>
            <w:webHidden/>
          </w:rPr>
          <w:fldChar w:fldCharType="separate"/>
        </w:r>
        <w:r>
          <w:rPr>
            <w:noProof/>
            <w:webHidden/>
          </w:rPr>
          <w:t>73</w:t>
        </w:r>
        <w:r>
          <w:rPr>
            <w:noProof/>
            <w:webHidden/>
          </w:rPr>
          <w:fldChar w:fldCharType="end"/>
        </w:r>
      </w:hyperlink>
    </w:p>
    <w:p w14:paraId="2F343B15" w14:textId="5A85B367"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32" w:history="1">
        <w:r w:rsidRPr="004312A6">
          <w:rPr>
            <w:rStyle w:val="Hyperlink"/>
            <w:noProof/>
          </w:rPr>
          <w:t>Table 17: Numerical Results for Bourg Test Two</w:t>
        </w:r>
        <w:r>
          <w:rPr>
            <w:noProof/>
            <w:webHidden/>
          </w:rPr>
          <w:tab/>
        </w:r>
        <w:r>
          <w:rPr>
            <w:noProof/>
            <w:webHidden/>
          </w:rPr>
          <w:fldChar w:fldCharType="begin"/>
        </w:r>
        <w:r>
          <w:rPr>
            <w:noProof/>
            <w:webHidden/>
          </w:rPr>
          <w:instrText xml:space="preserve"> PAGEREF _Toc61301132 \h </w:instrText>
        </w:r>
        <w:r>
          <w:rPr>
            <w:noProof/>
            <w:webHidden/>
          </w:rPr>
        </w:r>
        <w:r>
          <w:rPr>
            <w:noProof/>
            <w:webHidden/>
          </w:rPr>
          <w:fldChar w:fldCharType="separate"/>
        </w:r>
        <w:r>
          <w:rPr>
            <w:noProof/>
            <w:webHidden/>
          </w:rPr>
          <w:t>73</w:t>
        </w:r>
        <w:r>
          <w:rPr>
            <w:noProof/>
            <w:webHidden/>
          </w:rPr>
          <w:fldChar w:fldCharType="end"/>
        </w:r>
      </w:hyperlink>
    </w:p>
    <w:p w14:paraId="01CB6FD2" w14:textId="4F97CD12"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33" w:history="1">
        <w:r w:rsidRPr="004312A6">
          <w:rPr>
            <w:rStyle w:val="Hyperlink"/>
            <w:noProof/>
          </w:rPr>
          <w:t>Table 18: Numerical Results for Bourg Test Three</w:t>
        </w:r>
        <w:r>
          <w:rPr>
            <w:noProof/>
            <w:webHidden/>
          </w:rPr>
          <w:tab/>
        </w:r>
        <w:r>
          <w:rPr>
            <w:noProof/>
            <w:webHidden/>
          </w:rPr>
          <w:fldChar w:fldCharType="begin"/>
        </w:r>
        <w:r>
          <w:rPr>
            <w:noProof/>
            <w:webHidden/>
          </w:rPr>
          <w:instrText xml:space="preserve"> PAGEREF _Toc61301133 \h </w:instrText>
        </w:r>
        <w:r>
          <w:rPr>
            <w:noProof/>
            <w:webHidden/>
          </w:rPr>
        </w:r>
        <w:r>
          <w:rPr>
            <w:noProof/>
            <w:webHidden/>
          </w:rPr>
          <w:fldChar w:fldCharType="separate"/>
        </w:r>
        <w:r>
          <w:rPr>
            <w:noProof/>
            <w:webHidden/>
          </w:rPr>
          <w:t>73</w:t>
        </w:r>
        <w:r>
          <w:rPr>
            <w:noProof/>
            <w:webHidden/>
          </w:rPr>
          <w:fldChar w:fldCharType="end"/>
        </w:r>
      </w:hyperlink>
    </w:p>
    <w:p w14:paraId="748D80EF" w14:textId="38B3FB32"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34" w:history="1">
        <w:r w:rsidRPr="004312A6">
          <w:rPr>
            <w:rStyle w:val="Hyperlink"/>
            <w:noProof/>
          </w:rPr>
          <w:t>Table 19: Numerical Results for Bourg Test Four</w:t>
        </w:r>
        <w:r>
          <w:rPr>
            <w:noProof/>
            <w:webHidden/>
          </w:rPr>
          <w:tab/>
        </w:r>
        <w:r>
          <w:rPr>
            <w:noProof/>
            <w:webHidden/>
          </w:rPr>
          <w:fldChar w:fldCharType="begin"/>
        </w:r>
        <w:r>
          <w:rPr>
            <w:noProof/>
            <w:webHidden/>
          </w:rPr>
          <w:instrText xml:space="preserve"> PAGEREF _Toc61301134 \h </w:instrText>
        </w:r>
        <w:r>
          <w:rPr>
            <w:noProof/>
            <w:webHidden/>
          </w:rPr>
        </w:r>
        <w:r>
          <w:rPr>
            <w:noProof/>
            <w:webHidden/>
          </w:rPr>
          <w:fldChar w:fldCharType="separate"/>
        </w:r>
        <w:r>
          <w:rPr>
            <w:noProof/>
            <w:webHidden/>
          </w:rPr>
          <w:t>74</w:t>
        </w:r>
        <w:r>
          <w:rPr>
            <w:noProof/>
            <w:webHidden/>
          </w:rPr>
          <w:fldChar w:fldCharType="end"/>
        </w:r>
      </w:hyperlink>
    </w:p>
    <w:p w14:paraId="73985320" w14:textId="4AA4121C"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35" w:history="1">
        <w:r w:rsidRPr="004312A6">
          <w:rPr>
            <w:rStyle w:val="Hyperlink"/>
            <w:noProof/>
          </w:rPr>
          <w:t>Table 20: Numerical Results for Bourg Test Five</w:t>
        </w:r>
        <w:r>
          <w:rPr>
            <w:noProof/>
            <w:webHidden/>
          </w:rPr>
          <w:tab/>
        </w:r>
        <w:r>
          <w:rPr>
            <w:noProof/>
            <w:webHidden/>
          </w:rPr>
          <w:fldChar w:fldCharType="begin"/>
        </w:r>
        <w:r>
          <w:rPr>
            <w:noProof/>
            <w:webHidden/>
          </w:rPr>
          <w:instrText xml:space="preserve"> PAGEREF _Toc61301135 \h </w:instrText>
        </w:r>
        <w:r>
          <w:rPr>
            <w:noProof/>
            <w:webHidden/>
          </w:rPr>
        </w:r>
        <w:r>
          <w:rPr>
            <w:noProof/>
            <w:webHidden/>
          </w:rPr>
          <w:fldChar w:fldCharType="separate"/>
        </w:r>
        <w:r>
          <w:rPr>
            <w:noProof/>
            <w:webHidden/>
          </w:rPr>
          <w:t>74</w:t>
        </w:r>
        <w:r>
          <w:rPr>
            <w:noProof/>
            <w:webHidden/>
          </w:rPr>
          <w:fldChar w:fldCharType="end"/>
        </w:r>
      </w:hyperlink>
    </w:p>
    <w:p w14:paraId="35B9DE99" w14:textId="35029704"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36" w:history="1">
        <w:r w:rsidRPr="004312A6">
          <w:rPr>
            <w:rStyle w:val="Hyperlink"/>
            <w:noProof/>
          </w:rPr>
          <w:t>Table 21: Numerical Results for Bourg Test Six</w:t>
        </w:r>
        <w:r>
          <w:rPr>
            <w:noProof/>
            <w:webHidden/>
          </w:rPr>
          <w:tab/>
        </w:r>
        <w:r>
          <w:rPr>
            <w:noProof/>
            <w:webHidden/>
          </w:rPr>
          <w:fldChar w:fldCharType="begin"/>
        </w:r>
        <w:r>
          <w:rPr>
            <w:noProof/>
            <w:webHidden/>
          </w:rPr>
          <w:instrText xml:space="preserve"> PAGEREF _Toc61301136 \h </w:instrText>
        </w:r>
        <w:r>
          <w:rPr>
            <w:noProof/>
            <w:webHidden/>
          </w:rPr>
        </w:r>
        <w:r>
          <w:rPr>
            <w:noProof/>
            <w:webHidden/>
          </w:rPr>
          <w:fldChar w:fldCharType="separate"/>
        </w:r>
        <w:r>
          <w:rPr>
            <w:noProof/>
            <w:webHidden/>
          </w:rPr>
          <w:t>74</w:t>
        </w:r>
        <w:r>
          <w:rPr>
            <w:noProof/>
            <w:webHidden/>
          </w:rPr>
          <w:fldChar w:fldCharType="end"/>
        </w:r>
      </w:hyperlink>
    </w:p>
    <w:p w14:paraId="369D63AE" w14:textId="1F04192A"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37" w:history="1">
        <w:r w:rsidRPr="004312A6">
          <w:rPr>
            <w:rStyle w:val="Hyperlink"/>
            <w:noProof/>
          </w:rPr>
          <w:t>Table 22: Palmer-based Flight Simulator Keyboard Controls</w:t>
        </w:r>
        <w:r>
          <w:rPr>
            <w:noProof/>
            <w:webHidden/>
          </w:rPr>
          <w:tab/>
        </w:r>
        <w:r>
          <w:rPr>
            <w:noProof/>
            <w:webHidden/>
          </w:rPr>
          <w:fldChar w:fldCharType="begin"/>
        </w:r>
        <w:r>
          <w:rPr>
            <w:noProof/>
            <w:webHidden/>
          </w:rPr>
          <w:instrText xml:space="preserve"> PAGEREF _Toc61301137 \h </w:instrText>
        </w:r>
        <w:r>
          <w:rPr>
            <w:noProof/>
            <w:webHidden/>
          </w:rPr>
        </w:r>
        <w:r>
          <w:rPr>
            <w:noProof/>
            <w:webHidden/>
          </w:rPr>
          <w:fldChar w:fldCharType="separate"/>
        </w:r>
        <w:r>
          <w:rPr>
            <w:noProof/>
            <w:webHidden/>
          </w:rPr>
          <w:t>91</w:t>
        </w:r>
        <w:r>
          <w:rPr>
            <w:noProof/>
            <w:webHidden/>
          </w:rPr>
          <w:fldChar w:fldCharType="end"/>
        </w:r>
      </w:hyperlink>
    </w:p>
    <w:p w14:paraId="4F05EAB8" w14:textId="2FC7B33F" w:rsidR="00E311B3" w:rsidRDefault="00E311B3">
      <w:pPr>
        <w:pStyle w:val="TableofFigures"/>
        <w:tabs>
          <w:tab w:val="right" w:leader="dot" w:pos="8630"/>
        </w:tabs>
        <w:rPr>
          <w:rFonts w:asciiTheme="minorHAnsi" w:eastAsiaTheme="minorEastAsia" w:hAnsiTheme="minorHAnsi" w:cstheme="minorBidi"/>
          <w:noProof/>
          <w:sz w:val="22"/>
          <w:szCs w:val="22"/>
        </w:rPr>
      </w:pPr>
      <w:hyperlink w:anchor="_Toc61301138" w:history="1">
        <w:r w:rsidRPr="004312A6">
          <w:rPr>
            <w:rStyle w:val="Hyperlink"/>
            <w:noProof/>
          </w:rPr>
          <w:t>Table 23: Bourg-based Flight Simulator Keyboard Controls</w:t>
        </w:r>
        <w:r>
          <w:rPr>
            <w:noProof/>
            <w:webHidden/>
          </w:rPr>
          <w:tab/>
        </w:r>
        <w:r>
          <w:rPr>
            <w:noProof/>
            <w:webHidden/>
          </w:rPr>
          <w:fldChar w:fldCharType="begin"/>
        </w:r>
        <w:r>
          <w:rPr>
            <w:noProof/>
            <w:webHidden/>
          </w:rPr>
          <w:instrText xml:space="preserve"> PAGEREF _Toc61301138 \h </w:instrText>
        </w:r>
        <w:r>
          <w:rPr>
            <w:noProof/>
            <w:webHidden/>
          </w:rPr>
        </w:r>
        <w:r>
          <w:rPr>
            <w:noProof/>
            <w:webHidden/>
          </w:rPr>
          <w:fldChar w:fldCharType="separate"/>
        </w:r>
        <w:r>
          <w:rPr>
            <w:noProof/>
            <w:webHidden/>
          </w:rPr>
          <w:t>91</w:t>
        </w:r>
        <w:r>
          <w:rPr>
            <w:noProof/>
            <w:webHidden/>
          </w:rPr>
          <w:fldChar w:fldCharType="end"/>
        </w:r>
      </w:hyperlink>
    </w:p>
    <w:p w14:paraId="3923B597" w14:textId="3CA93ECE"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53E668DE" w14:textId="7FD22716" w:rsidR="00D000C0" w:rsidRDefault="00D000C0" w:rsidP="008D778C"/>
    <w:p w14:paraId="3C3283A2" w14:textId="0A6E2E3F" w:rsidR="00D000C0" w:rsidRDefault="00D000C0" w:rsidP="008D778C"/>
    <w:p w14:paraId="3FF0E800" w14:textId="7216838B" w:rsidR="00D000C0" w:rsidRDefault="00D000C0" w:rsidP="008D778C"/>
    <w:p w14:paraId="64C15E49" w14:textId="2A979E57" w:rsidR="00D000C0" w:rsidRDefault="00D000C0" w:rsidP="008D778C"/>
    <w:p w14:paraId="15A23152" w14:textId="0940A211" w:rsidR="00D000C0" w:rsidRDefault="00D000C0" w:rsidP="008D778C"/>
    <w:p w14:paraId="0F961CBA" w14:textId="2CB27CF4" w:rsidR="00D000C0" w:rsidRDefault="00D000C0" w:rsidP="008D778C"/>
    <w:p w14:paraId="56706EE9" w14:textId="56241DFE" w:rsidR="00D000C0" w:rsidRDefault="00D000C0" w:rsidP="008D778C"/>
    <w:p w14:paraId="429F75A9" w14:textId="29BAFB01" w:rsidR="00D000C0" w:rsidRDefault="00D000C0" w:rsidP="008D778C"/>
    <w:p w14:paraId="261D4BF4" w14:textId="2B78FEB1"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30" w:name="_Toc61301252"/>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30"/>
    </w:p>
    <w:p w14:paraId="2FD99AA2" w14:textId="617DEA54"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C7123C">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4]","plainTextFormattedCitation":"[4]","previouslyFormattedCitation":"[4]"},"properties":{"noteIndex":0},"schema":"https://github.com/citation-style-language/schema/raw/master/csl-citation.json"}</w:instrText>
      </w:r>
      <w:r w:rsidR="00D128DD">
        <w:fldChar w:fldCharType="separate"/>
      </w:r>
      <w:r w:rsidR="00A70F92" w:rsidRPr="00A70F92">
        <w:rPr>
          <w:noProof/>
        </w:rPr>
        <w:t>[4]</w:t>
      </w:r>
      <w:r w:rsidR="00D128DD">
        <w:fldChar w:fldCharType="end"/>
      </w:r>
      <w:r>
        <w:t xml:space="preserve">. </w:t>
      </w:r>
      <w:r w:rsidR="000F24BA">
        <w:t xml:space="preserve">The reasons to use a </w:t>
      </w:r>
      <w:r w:rsidR="00313BE0">
        <w:t xml:space="preserve">virtual </w:t>
      </w:r>
      <w:r w:rsidR="000F24BA">
        <w:t>computer simulation over real-life simulation is because it is less expensive, more accessible, more versatile, and completely saf</w:t>
      </w:r>
      <w:r w:rsidR="005308B0">
        <w:t>e. Virtual simula</w:t>
      </w:r>
      <w:r w:rsidR="00741ECE">
        <w:t>tions are cost effective as</w:t>
      </w:r>
      <w:r w:rsidR="005308B0">
        <w:t xml:space="preserve"> they do not require real-life vehicles and equipment, which require fuel, maintenance and manpower to operate.</w:t>
      </w:r>
      <w:r w:rsidR="000F24BA">
        <w:t xml:space="preserve"> T</w:t>
      </w:r>
      <w:r w:rsidR="00191973">
        <w:t xml:space="preserve">hey are more accessible since </w:t>
      </w:r>
      <w:r w:rsidR="000F24BA">
        <w:t xml:space="preserve">all you need is a </w:t>
      </w:r>
      <w:r w:rsidR="008B727F">
        <w:t xml:space="preserve">capable </w:t>
      </w:r>
      <w:r w:rsidR="000F24BA">
        <w:t xml:space="preserve">computer to use it. They are more versatile because you can simulate scenarios that might not be possible to put together in real-life. And finally, </w:t>
      </w:r>
      <w:r w:rsidR="00191973">
        <w:t>they are completely safe due to the fact that</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C7123C">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4]","plainTextFormattedCitation":"[4]","previouslyFormattedCitation":"[4]"},"properties":{"noteIndex":0},"schema":"https://github.com/citation-style-language/schema/raw/master/csl-citation.json"}</w:instrText>
      </w:r>
      <w:r w:rsidR="00D5523E">
        <w:fldChar w:fldCharType="separate"/>
      </w:r>
      <w:r w:rsidR="00A70F92" w:rsidRPr="00A70F92">
        <w:rPr>
          <w:noProof/>
        </w:rPr>
        <w:t>[4]</w:t>
      </w:r>
      <w:r w:rsidR="00D5523E">
        <w:fldChar w:fldCharType="end"/>
      </w:r>
      <w:r w:rsidR="00D5523E">
        <w:t>.</w:t>
      </w:r>
    </w:p>
    <w:p w14:paraId="1CE910A5" w14:textId="5DEBE155" w:rsidR="00383098" w:rsidRDefault="0028544C" w:rsidP="001A72C2">
      <w:pPr>
        <w:spacing w:before="100" w:beforeAutospacing="1" w:after="100" w:afterAutospacing="1"/>
        <w:ind w:firstLine="360"/>
        <w:contextualSpacing/>
      </w:pPr>
      <w:r>
        <w:t>The simulation software used is often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3D294E">
        <w:t xml:space="preserve">and how we can leverage these benefits </w:t>
      </w:r>
      <w:r w:rsidR="00B105E0">
        <w:t>as it relates to flight simulation</w:t>
      </w:r>
      <w:r w:rsidR="003D294E">
        <w:t xml:space="preserve">. We </w:t>
      </w:r>
      <w:r w:rsidR="001118EA">
        <w:t>will</w:t>
      </w:r>
      <w:r w:rsidR="003D294E">
        <w:t xml:space="preserve"> specifically</w:t>
      </w:r>
      <w:r w:rsidR="001118EA">
        <w:t xml:space="preserve"> discuss an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1118EA">
        <w:t xml:space="preserve"> </w:t>
      </w:r>
    </w:p>
    <w:p w14:paraId="4D7C563F" w14:textId="6D5560E3" w:rsidR="00083D99" w:rsidRDefault="00083D99" w:rsidP="001A72C2">
      <w:pPr>
        <w:spacing w:before="100" w:beforeAutospacing="1" w:after="100" w:afterAutospacing="1"/>
        <w:ind w:firstLine="360"/>
        <w:contextualSpacing/>
      </w:pPr>
      <w:r>
        <w:t xml:space="preserve">In this thesis, the leveraging of the ECS design in a military 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 of data, where data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C7123C">
        <w:instrText>ADDIN CSL_CITATION {"citationItems":[{"id":"ITEM-1","itemData":{"URL":"https://unity.com/solutions/game","id":"ITEM-1","issued":{"date-parts":[["2020"]]},"title":"Create a world with more play","type":"webpage"},"uris":["http://www.mendeley.com/documents/?uuid=fd56587f-7bcd-4a05-9521-721a473807a6"]}],"mendeley":{"formattedCitation":"[5]","plainTextFormattedCitation":"[5]","previouslyFormattedCitation":"[5]"},"properties":{"noteIndex":0},"schema":"https://github.com/citation-style-language/schema/raw/master/csl-citation.json"}</w:instrText>
      </w:r>
      <w:r w:rsidR="00D128DD">
        <w:fldChar w:fldCharType="separate"/>
      </w:r>
      <w:r w:rsidR="00A70F92" w:rsidRPr="00A70F92">
        <w:rPr>
          <w:noProof/>
        </w:rPr>
        <w:t>[5]</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C7123C">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6]","plainTextFormattedCitation":"[6]","previouslyFormattedCitation":"[6]"},"properties":{"noteIndex":0},"schema":"https://github.com/citation-style-language/schema/raw/master/csl-citation.json"}</w:instrText>
      </w:r>
      <w:r w:rsidR="00D128DD">
        <w:fldChar w:fldCharType="separate"/>
      </w:r>
      <w:r w:rsidR="00A70F92" w:rsidRPr="00A70F92">
        <w:rPr>
          <w:noProof/>
        </w:rPr>
        <w:t>[6]</w:t>
      </w:r>
      <w:r w:rsidR="00D128DD">
        <w:fldChar w:fldCharType="end"/>
      </w:r>
      <w:r>
        <w:t xml:space="preserve">. </w:t>
      </w:r>
      <w:r w:rsidR="008E4C2D">
        <w:t>The ECS architecture,</w:t>
      </w:r>
      <w:r>
        <w:t xml:space="preserve"> which is discussed in more detail in Chapter 2,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484A2F50"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8B727F">
        <w:t>.</w:t>
      </w:r>
      <w:r w:rsidR="009964DC">
        <w:t xml:space="preserve"> This is </w:t>
      </w:r>
      <w:r w:rsidR="002202B7">
        <w:t xml:space="preserve">th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C7123C">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7]","plainTextFormattedCitation":"[7]","previouslyFormattedCitation":"[7]"},"properties":{"noteIndex":0},"schema":"https://github.com/citation-style-language/schema/raw/master/csl-citation.json"}</w:instrText>
      </w:r>
      <w:r w:rsidR="00D128DD">
        <w:fldChar w:fldCharType="separate"/>
      </w:r>
      <w:r w:rsidR="00A70F92" w:rsidRPr="00A70F92">
        <w:rPr>
          <w:noProof/>
        </w:rPr>
        <w:t>[7]</w:t>
      </w:r>
      <w:r w:rsidR="00D128DD">
        <w:fldChar w:fldCharType="end"/>
      </w:r>
      <w:r w:rsidR="002202B7">
        <w:t>.</w:t>
      </w:r>
      <w:r w:rsidR="00BA3A68">
        <w:t xml:space="preserve"> The sequenc</w:t>
      </w:r>
      <w:r w:rsidR="00C738FF">
        <w:t>e of physics calculations in a</w:t>
      </w:r>
      <w:r w:rsidR="00BA3A68">
        <w:t xml:space="preserve"> </w:t>
      </w:r>
      <w:r w:rsidR="002D491C">
        <w:t>Flight Dynamics M</w:t>
      </w:r>
      <w:r w:rsidR="0079482A">
        <w:t>odel (</w:t>
      </w:r>
      <w:r w:rsidR="00BA3A68">
        <w:t>FDM</w:t>
      </w:r>
      <w:r w:rsidR="0079482A">
        <w:t>)</w:t>
      </w:r>
      <w:r w:rsidR="00BA3A68">
        <w:t xml:space="preserve"> </w:t>
      </w:r>
      <w:r w:rsidR="00C738FF">
        <w:t xml:space="preserve">that </w:t>
      </w:r>
      <w:r w:rsidR="00BA3A68">
        <w:t xml:space="preserve">designed to mimic real-life flight </w:t>
      </w:r>
      <w:r w:rsidR="00AA6498">
        <w:t xml:space="preserve">are </w:t>
      </w:r>
      <w:r w:rsidR="00BF29E5">
        <w:t>referred to as the</w:t>
      </w:r>
      <w:r w:rsidR="00BA3A68">
        <w:t xml:space="preserve"> equations of motion</w:t>
      </w:r>
      <w:r w:rsidR="00AA6498">
        <w:t xml:space="preserve">. Th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C7123C">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8]","plainTextFormattedCitation":"[8]","previouslyFormattedCitation":"[8]"},"properties":{"noteIndex":0},"schema":"https://github.com/citation-style-language/schema/raw/master/csl-citation.json"}</w:instrText>
      </w:r>
      <w:r w:rsidR="00D128DD">
        <w:fldChar w:fldCharType="separate"/>
      </w:r>
      <w:r w:rsidR="00A70F92" w:rsidRPr="00A70F92">
        <w:rPr>
          <w:noProof/>
        </w:rPr>
        <w:t>[8]</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Although a </w:t>
      </w:r>
      <w:r w:rsidR="007B5553">
        <w:t>FDM is</w:t>
      </w:r>
      <w:r w:rsidR="00116907">
        <w:t xml:space="preserve"> the piece of code that calculates how an airplane flies, we </w:t>
      </w:r>
      <w:r w:rsidR="00087931">
        <w:t xml:space="preserve">subsequently </w:t>
      </w:r>
      <w:r w:rsidR="00116907">
        <w:t xml:space="preserve">connect both FDMs to a </w:t>
      </w:r>
      <w:r w:rsidR="00087931">
        <w:t xml:space="preserve">keyboard </w:t>
      </w:r>
      <w:r w:rsidR="00116907">
        <w:t xml:space="preserve">flight control system,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0C769626" w:rsidR="00BE2B9F" w:rsidRDefault="009F2C00" w:rsidP="001A72C2">
      <w:pPr>
        <w:spacing w:before="100" w:beforeAutospacing="1" w:after="100" w:afterAutospacing="1"/>
        <w:ind w:firstLine="360"/>
        <w:contextualSpacing/>
      </w:pPr>
      <w:r>
        <w:t xml:space="preserve">To actually implement the ECS architecture in a FDM, the </w:t>
      </w:r>
      <w:r w:rsidR="009A01C9">
        <w:t>Rust programming language</w:t>
      </w:r>
      <w:r>
        <w:t xml:space="preserve"> was chosen</w:t>
      </w:r>
      <w:r w:rsidR="00D07C89">
        <w:t>.</w:t>
      </w:r>
      <w:r w:rsidR="003E094E">
        <w:t xml:space="preserve"> Rust, </w:t>
      </w:r>
      <w:r w:rsidR="003E094E" w:rsidRPr="00EB06EB">
        <w:t>created in 2</w:t>
      </w:r>
      <w:r w:rsidR="003E094E">
        <w:t xml:space="preserve">015, introduces a combination of important features not available in any other language. These provided features stem from two concepts that Rust focuses on: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 be sure the software is memory safe. </w:t>
      </w:r>
      <w:r w:rsidR="002C36A2">
        <w:t>Although</w:t>
      </w:r>
      <w:r w:rsidR="00F21006">
        <w:t xml:space="preserve"> s</w:t>
      </w:r>
      <w:r w:rsidR="003E094E">
        <w:t>ome languages are also memory safe like Rust,</w:t>
      </w:r>
      <w:r w:rsidR="002C36A2">
        <w:t xml:space="preserve"> they </w:t>
      </w:r>
      <w:r w:rsidR="00F96598">
        <w:t xml:space="preserve">sacrifice </w:t>
      </w:r>
      <w:r w:rsidR="003E094E">
        <w:t>performance in o</w:t>
      </w:r>
      <w:r w:rsidR="00DF0336">
        <w:t xml:space="preserve">rder 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74366A">
        <w:t xml:space="preserve">a </w:t>
      </w:r>
      <w:r w:rsidR="00DE5831">
        <w:t>significant</w:t>
      </w:r>
      <w:r w:rsidR="009771AD">
        <w:t xml:space="preserve"> processing time required </w:t>
      </w:r>
      <w:r w:rsidR="00D128DD">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D128DD">
        <w:fldChar w:fldCharType="separate"/>
      </w:r>
      <w:r w:rsidR="00A70F92" w:rsidRPr="00A70F92">
        <w:rPr>
          <w:noProof/>
        </w:rPr>
        <w:t>[9]</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 </w:t>
      </w:r>
      <w:r w:rsidR="00D07C89">
        <w:t>In order to implement the ECS design within the R</w:t>
      </w:r>
      <w:r w:rsidR="00C30B4F">
        <w:t>ust language, the</w:t>
      </w:r>
      <w:r w:rsidR="00D07C89">
        <w:t xml:space="preserve"> framework, </w:t>
      </w:r>
      <w:r w:rsidR="00103591">
        <w:t>Specs Parallel ECS (SPECS)</w:t>
      </w:r>
      <w:r w:rsidR="00D07C89">
        <w:t>, is the library, or, as the Rust programming language calls it, crate, that is imported in code.</w:t>
      </w:r>
    </w:p>
    <w:p w14:paraId="66F06979" w14:textId="7D12183F" w:rsidR="009C54CE" w:rsidRDefault="009C54CE" w:rsidP="001A72C2">
      <w:pPr>
        <w:pStyle w:val="Heading2"/>
        <w:numPr>
          <w:ilvl w:val="1"/>
          <w:numId w:val="8"/>
        </w:numPr>
        <w:spacing w:before="100" w:beforeAutospacing="1" w:after="100" w:afterAutospacing="1"/>
        <w:contextualSpacing/>
      </w:pPr>
      <w:bookmarkStart w:id="31" w:name="_Toc493484472"/>
      <w:bookmarkStart w:id="32" w:name="_Toc493484713"/>
      <w:bookmarkStart w:id="33" w:name="_Toc494527307"/>
      <w:bookmarkStart w:id="34" w:name="_Toc495221473"/>
      <w:bookmarkStart w:id="35" w:name="_Toc495663184"/>
      <w:bookmarkStart w:id="36" w:name="_Toc495826206"/>
      <w:bookmarkStart w:id="37" w:name="_Toc495826314"/>
      <w:bookmarkStart w:id="38" w:name="_Toc495999054"/>
      <w:bookmarkStart w:id="39" w:name="_Toc496074852"/>
      <w:bookmarkStart w:id="40" w:name="_Toc496074947"/>
      <w:bookmarkStart w:id="41" w:name="_Toc496075121"/>
      <w:bookmarkStart w:id="42" w:name="_Toc496075279"/>
      <w:bookmarkStart w:id="43" w:name="_Toc496075343"/>
      <w:bookmarkStart w:id="44" w:name="_Toc496080585"/>
      <w:bookmarkStart w:id="45" w:name="_Toc503248582"/>
      <w:bookmarkStart w:id="46" w:name="_Toc504131158"/>
      <w:bookmarkStart w:id="47" w:name="_Toc504131360"/>
      <w:bookmarkStart w:id="48" w:name="_Toc504131515"/>
      <w:bookmarkStart w:id="49" w:name="_Toc61301253"/>
      <w:r>
        <w:t>Problem Statement</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ACD1DB0" w14:textId="46522CF6" w:rsidR="003705BF" w:rsidRDefault="00C344AE" w:rsidP="001A72C2">
      <w:pPr>
        <w:pStyle w:val="BodyText"/>
        <w:spacing w:before="100" w:beforeAutospacing="1" w:after="100" w:afterAutospacing="1"/>
        <w:ind w:firstLine="360"/>
        <w:contextualSpacing/>
      </w:pPr>
      <w:bookmarkStart w:id="50" w:name="_Toc493484473"/>
      <w:bookmarkStart w:id="51" w:name="_Toc493484714"/>
      <w:bookmarkStart w:id="52" w:name="_Toc494527308"/>
      <w:bookmarkStart w:id="53" w:name="_Toc495221474"/>
      <w:bookmarkStart w:id="54" w:name="_Toc495663185"/>
      <w:bookmarkStart w:id="55" w:name="_Toc495826207"/>
      <w:bookmarkStart w:id="56" w:name="_Toc495826315"/>
      <w:bookmarkStart w:id="57" w:name="_Toc495999055"/>
      <w:bookmarkStart w:id="58" w:name="_Toc496074853"/>
      <w:bookmarkStart w:id="59" w:name="_Toc496074948"/>
      <w:bookmarkStart w:id="60" w:name="_Toc496075122"/>
      <w:bookmarkStart w:id="61" w:name="_Toc496075280"/>
      <w:bookmarkStart w:id="62" w:name="_Toc496075344"/>
      <w:bookmarkStart w:id="63" w:name="_Toc496080586"/>
      <w:bookmarkStart w:id="64" w:name="_Toc503248583"/>
      <w:bookmarkStart w:id="65" w:name="_Toc504131159"/>
      <w:bookmarkStart w:id="66" w:name="_Toc504131361"/>
      <w:bookmarkStart w:id="67"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075330">
        <w:t>written in a systems level programming language like C++</w:t>
      </w:r>
      <w:r w:rsidR="00E5120C">
        <w:t>, similarly to most software</w:t>
      </w:r>
      <w:r w:rsidR="00075330">
        <w:t xml:space="preserve">. </w:t>
      </w:r>
      <w:r w:rsidR="00593114">
        <w:t xml:space="preserve">It is likely that the </w:t>
      </w:r>
      <w:r w:rsidR="006967EE">
        <w:t>simulation could employ</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D128DD">
        <w:fldChar w:fldCharType="separate"/>
      </w:r>
      <w:r w:rsidR="00A70F92" w:rsidRPr="00A70F92">
        <w:rPr>
          <w:noProof/>
        </w:rPr>
        <w:t>[10]</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D128DD">
        <w:fldChar w:fldCharType="separate"/>
      </w:r>
      <w:r w:rsidR="00A70F92" w:rsidRPr="00A70F92">
        <w:rPr>
          <w:noProof/>
        </w:rPr>
        <w:t>[10]</w:t>
      </w:r>
      <w:r w:rsidR="00D128DD">
        <w:fldChar w:fldCharType="end"/>
      </w:r>
      <w:r w:rsidR="00A13F97">
        <w:t>.</w:t>
      </w:r>
      <w:r w:rsidR="008F0E28">
        <w:t xml:space="preserve"> </w:t>
      </w:r>
      <w:r w:rsidR="00505B33">
        <w:t>Furthermore</w:t>
      </w:r>
      <w:r w:rsidR="008B454F">
        <w:t xml:space="preserve">, when </w:t>
      </w:r>
      <w:r w:rsidR="00E77543">
        <w:t xml:space="preserve">programming with </w:t>
      </w:r>
      <w:r w:rsidR="006822A1">
        <w:t xml:space="preserve">a </w:t>
      </w:r>
      <w:r w:rsidR="00257CBF">
        <w:t>sy</w:t>
      </w:r>
      <w:r w:rsidR="007C29B9">
        <w:t xml:space="preserve">stems </w:t>
      </w:r>
      <w:r w:rsidR="00E77543">
        <w:t xml:space="preserve">level </w:t>
      </w:r>
      <w:r w:rsidR="007C29B9">
        <w:t>programming languages, i</w:t>
      </w:r>
      <w:r w:rsidR="00966618">
        <w:t xml:space="preserve">t </w:t>
      </w:r>
      <w:r w:rsidR="00811685">
        <w:t>is</w:t>
      </w:r>
      <w:r w:rsidR="00E77543">
        <w:t xml:space="preserve"> </w:t>
      </w:r>
      <w:r w:rsidR="00564240">
        <w:t xml:space="preserve">common for beginner and intermediate 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37715E95" w:rsidR="00251273" w:rsidRDefault="009C54CE" w:rsidP="001A72C2">
      <w:pPr>
        <w:pStyle w:val="Heading2"/>
        <w:numPr>
          <w:ilvl w:val="1"/>
          <w:numId w:val="8"/>
        </w:numPr>
        <w:spacing w:before="100" w:beforeAutospacing="1" w:after="100" w:afterAutospacing="1"/>
        <w:contextualSpacing/>
      </w:pPr>
      <w:bookmarkStart w:id="68" w:name="_Toc61301254"/>
      <w:r>
        <w:t xml:space="preserve">Research </w:t>
      </w:r>
      <w:r w:rsidR="00EC3664">
        <w:t>Objective</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0DCAB79C" w14:textId="147562CA" w:rsidR="00345FDB" w:rsidRDefault="005C373F" w:rsidP="001A72C2">
      <w:pPr>
        <w:pStyle w:val="BodyText"/>
        <w:spacing w:before="100" w:beforeAutospacing="1" w:after="100" w:afterAutospacing="1"/>
        <w:ind w:firstLine="360"/>
        <w:contextualSpacing/>
      </w:pPr>
      <w:bookmarkStart w:id="69" w:name="_Toc493484474"/>
      <w:bookmarkStart w:id="70" w:name="_Toc493484715"/>
      <w:bookmarkStart w:id="71" w:name="_Toc494527309"/>
      <w:bookmarkStart w:id="72" w:name="_Toc495221475"/>
      <w:bookmarkStart w:id="73" w:name="_Toc495663186"/>
      <w:bookmarkStart w:id="74" w:name="_Toc495826208"/>
      <w:bookmarkStart w:id="75" w:name="_Toc495826316"/>
      <w:bookmarkStart w:id="76" w:name="_Toc495999056"/>
      <w:bookmarkStart w:id="77" w:name="_Toc496074854"/>
      <w:bookmarkStart w:id="78" w:name="_Toc496074949"/>
      <w:bookmarkStart w:id="79" w:name="_Toc496075123"/>
      <w:bookmarkStart w:id="80" w:name="_Toc496075281"/>
      <w:bookmarkStart w:id="81" w:name="_Toc496075345"/>
      <w:bookmarkStart w:id="82" w:name="_Toc496080587"/>
      <w:bookmarkStart w:id="83" w:name="_Toc503248584"/>
      <w:bookmarkStart w:id="84" w:name="_Toc504131160"/>
      <w:bookmarkStart w:id="85" w:name="_Toc504131362"/>
      <w:bookmarkStart w:id="86"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D128DD">
        <w:t xml:space="preserve"> each other in order to work </w:t>
      </w:r>
      <w:r w:rsidR="00D128DD">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D128DD">
        <w:fldChar w:fldCharType="separate"/>
      </w:r>
      <w:r w:rsidR="00A70F92" w:rsidRPr="00A70F92">
        <w:rPr>
          <w:noProof/>
        </w:rPr>
        <w:t>[10]</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3F7F55">
        <w:t xml:space="preserve"> </w:t>
      </w:r>
      <w:r w:rsidR="00190EE0">
        <w:t>which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ety burden that plagues systems 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584EDF">
        <w:t xml:space="preserve">two </w:t>
      </w:r>
      <w:r w:rsidR="006F2C51">
        <w:t>interactive</w:t>
      </w:r>
      <w:r w:rsidR="0029063D">
        <w:t>,</w:t>
      </w:r>
      <w:r w:rsidR="00E84EF4">
        <w:t xml:space="preserve"> easily extensible</w:t>
      </w:r>
      <w:r w:rsidR="003F7F55">
        <w:t xml:space="preserve"> FDM</w:t>
      </w:r>
      <w:r w:rsidR="00584EDF">
        <w:t>s</w:t>
      </w:r>
      <w:r w:rsidR="004B7FCB">
        <w:t xml:space="preserve"> implemented as</w:t>
      </w:r>
      <w:r w:rsidR="003F7F55">
        <w:t xml:space="preserve"> Rust</w:t>
      </w:r>
      <w:r w:rsidR="00C204CB">
        <w:t>-</w:t>
      </w:r>
      <w:r w:rsidR="003F7F55">
        <w:t>based, ECS</w:t>
      </w:r>
      <w:r w:rsidR="00DE368C">
        <w:t>-based</w:t>
      </w:r>
      <w:r w:rsidR="0029754F">
        <w:t xml:space="preserve"> architecture</w:t>
      </w:r>
      <w:r w:rsidR="004B7FCB">
        <w:t>s</w:t>
      </w:r>
      <w:r w:rsidR="00FA308B">
        <w:t xml:space="preserve">. </w:t>
      </w:r>
      <w:r w:rsidR="004B7FCB">
        <w:t>T</w:t>
      </w:r>
      <w:r w:rsidR="0061740E">
        <w:t xml:space="preserve">he </w:t>
      </w:r>
      <w:r w:rsidR="00D31959">
        <w:t>first model is</w:t>
      </w:r>
      <w:r w:rsidR="004B7FCB">
        <w:t xml:space="preserve"> based on </w:t>
      </w:r>
      <w:r w:rsidR="00755A2B">
        <w:t>the works by Grant Palmer in</w:t>
      </w:r>
      <w:r w:rsidR="00B20AC5">
        <w:t xml:space="preserve"> </w:t>
      </w:r>
      <w:r w:rsidR="00B20AC5">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B20AC5">
        <w:fldChar w:fldCharType="separate"/>
      </w:r>
      <w:r w:rsidR="00786569" w:rsidRPr="00786569">
        <w:rPr>
          <w:noProof/>
        </w:rPr>
        <w:t>[1]</w:t>
      </w:r>
      <w:r w:rsidR="00B20AC5">
        <w:fldChar w:fldCharType="end"/>
      </w:r>
      <w:r w:rsidR="0077657F">
        <w:t>, while t</w:t>
      </w:r>
      <w:r w:rsidR="003F7F55">
        <w:t xml:space="preserve">he </w:t>
      </w:r>
      <w:r w:rsidR="00DE5FDD">
        <w:t xml:space="preserve">second </w:t>
      </w:r>
      <w:r w:rsidR="00D31959">
        <w:t xml:space="preserve">model is </w:t>
      </w:r>
      <w:r w:rsidR="003F7F55">
        <w:t>based on</w:t>
      </w:r>
      <w:r w:rsidR="00B20AC5">
        <w:t xml:space="preserve"> the works by David Bourg in </w:t>
      </w:r>
      <w:r w:rsidR="00B20AC5">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20AC5">
        <w:fldChar w:fldCharType="separate"/>
      </w:r>
      <w:r w:rsidR="00786569" w:rsidRPr="00786569">
        <w:rPr>
          <w:noProof/>
        </w:rPr>
        <w:t>[2]</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7" w:name="_Toc61301255"/>
      <w:r>
        <w:t>Hypothesis</w:t>
      </w:r>
      <w:bookmarkEnd w:id="87"/>
    </w:p>
    <w:p w14:paraId="2D4760B6" w14:textId="5EEFCE36"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6C1CE1">
        <w:t xml:space="preserve">lternative, 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6A1BA3">
        <w:fldChar w:fldCharType="separate"/>
      </w:r>
      <w:r w:rsidR="00A70F92" w:rsidRPr="00A70F92">
        <w:rPr>
          <w:noProof/>
        </w:rPr>
        <w:t>[10]</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 and fast.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50993252" w:rsidR="00637605" w:rsidRDefault="00275D7F" w:rsidP="001A72C2">
      <w:pPr>
        <w:pStyle w:val="BodyText"/>
        <w:spacing w:before="100" w:beforeAutospacing="1" w:after="100" w:afterAutospacing="1"/>
        <w:ind w:firstLine="360"/>
        <w:contextualSpacing/>
      </w:pPr>
      <w:r>
        <w:t xml:space="preserve">This thesis also hypothesizes that </w:t>
      </w:r>
      <w:r w:rsidR="008A57CD">
        <w:t>when both re-implemented Rust-based, ECS-based FDMs</w:t>
      </w:r>
      <w:r w:rsidR="005A3861">
        <w:t>, based on Bourg’s model and Palmer’s model,</w:t>
      </w:r>
      <w:r w:rsidR="008A57CD">
        <w:t xml:space="preserve"> are compared </w:t>
      </w:r>
      <w:r>
        <w:t xml:space="preserve">against their </w:t>
      </w:r>
      <w:r w:rsidR="00983B29">
        <w:t xml:space="preserve">software </w:t>
      </w:r>
      <w:r>
        <w:t xml:space="preserve">benchmark counterparts </w:t>
      </w:r>
      <w:r w:rsidR="008A57CD">
        <w:t xml:space="preserve">in a series of flight tests, the flight data outputted will </w:t>
      </w:r>
      <w:r>
        <w:t xml:space="preserve">be exactly the same. </w:t>
      </w:r>
    </w:p>
    <w:p w14:paraId="06964C7B" w14:textId="3F6670B5" w:rsidR="00862480" w:rsidRDefault="00832AAF" w:rsidP="001A72C2">
      <w:pPr>
        <w:pStyle w:val="Heading2"/>
        <w:numPr>
          <w:ilvl w:val="1"/>
          <w:numId w:val="8"/>
        </w:numPr>
        <w:spacing w:before="100" w:beforeAutospacing="1" w:after="100" w:afterAutospacing="1"/>
        <w:contextualSpacing/>
      </w:pPr>
      <w:bookmarkStart w:id="88" w:name="_Toc61301256"/>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t>Approach</w:t>
      </w:r>
      <w:bookmarkEnd w:id="88"/>
    </w:p>
    <w:p w14:paraId="130E60AC" w14:textId="2A8D8FE4"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Pr="002D7B07">
        <w:t>in full detail in Chapter 3,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28851A3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6A1BA3">
        <w:fldChar w:fldCharType="separate"/>
      </w:r>
      <w:r w:rsidR="00786569" w:rsidRPr="00786569">
        <w:rPr>
          <w:noProof/>
        </w:rPr>
        <w:t>[1]</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9D5392">
        <w:t xml:space="preserve">. </w:t>
      </w:r>
    </w:p>
    <w:p w14:paraId="33C00880" w14:textId="64124113"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ane Entitie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all of the data used </w:t>
      </w:r>
      <w:r w:rsidR="00857393">
        <w:t>by the Systems is</w:t>
      </w:r>
      <w:r w:rsidR="005A1DD2">
        <w:t>: DataFDM</w:t>
      </w:r>
      <w:r w:rsidR="00857393">
        <w:t>.</w:t>
      </w:r>
      <w:r>
        <w:t xml:space="preserve"> The System, which adds functionality to the Component data of </w:t>
      </w:r>
      <w:r w:rsidR="00857393">
        <w:t>the airplane Entities,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A560B4">
        <w:t xml:space="preserve"> generated by its benchmark FDM written in </w:t>
      </w:r>
      <w:r w:rsidR="00627CFD">
        <w:t xml:space="preserve">the </w:t>
      </w:r>
      <w:r w:rsidR="00A560B4">
        <w:t xml:space="preserve">C </w:t>
      </w:r>
      <w:r w:rsidR="00627CFD">
        <w:t xml:space="preserve">programming language </w:t>
      </w:r>
      <w:r w:rsidR="00A560B4">
        <w:t>by Grant Palmer.</w:t>
      </w:r>
    </w:p>
    <w:p w14:paraId="74BB96FC" w14:textId="764AE861"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EA32C8">
        <w:t xml:space="preserve">: </w:t>
      </w:r>
      <w:r w:rsidR="00FD58CB">
        <w:t>DataFDM</w:t>
      </w:r>
      <w:r w:rsidR="00F46C04">
        <w:t>. The System</w:t>
      </w:r>
      <w:r>
        <w:t xml:space="preserve"> </w:t>
      </w:r>
      <w:r w:rsidR="00214703">
        <w:t>is</w:t>
      </w:r>
      <w:r w:rsidR="006847BE">
        <w:t xml:space="preserve"> also</w:t>
      </w:r>
      <w:r w:rsidR="00776C17">
        <w:t>:</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 generated by its C++ benchmark</w:t>
      </w:r>
      <w:r w:rsidR="00590EE6">
        <w:t xml:space="preserve"> FDM</w:t>
      </w:r>
      <w:r w:rsidR="008012ED">
        <w:t xml:space="preserve"> as described in Bourg’s textbook.</w:t>
      </w:r>
      <w:r w:rsidR="002D7B07">
        <w:t xml:space="preserve"> </w:t>
      </w:r>
    </w:p>
    <w:p w14:paraId="3F1CFAA1" w14:textId="7800E096"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FE6954">
        <w:t xml:space="preserve"> input, and networking</w:t>
      </w:r>
      <w:r>
        <w:t xml:space="preserve"> to </w:t>
      </w:r>
      <w:r w:rsidR="007E4109">
        <w:t xml:space="preserve">send User Datagram Protocol (UDP) packets to </w:t>
      </w:r>
      <w:r w:rsidR="00FE6954">
        <w:t>provide graphics within the FlightGear visualization system. The three Systems are: FlightControl, MakePacket, and SendPacket. The Systems operate on the Components</w:t>
      </w:r>
      <w:r w:rsidR="008D21C2">
        <w:t xml:space="preserve"> named</w:t>
      </w:r>
      <w:r w:rsidR="00FE6954">
        <w:t xml:space="preserve">: </w:t>
      </w:r>
      <w:r w:rsidR="00510BBE">
        <w:t xml:space="preserve">KeyboardState, </w:t>
      </w:r>
      <w:r w:rsidR="00BE641A">
        <w:t>DataFDM</w:t>
      </w:r>
      <w:r w:rsidR="000458D7">
        <w:t>,</w:t>
      </w:r>
      <w:r w:rsidR="00FE6954">
        <w:t xml:space="preserve"> and Packet.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ECS design</w:t>
      </w:r>
      <w:r w:rsidR="004341F1">
        <w:t xml:space="preserve"> in conjunction with the EquationsOfMotion System</w:t>
      </w:r>
      <w:r w:rsidR="00CB5640">
        <w:t xml:space="preserve"> and the DataFDM Component </w:t>
      </w:r>
      <w:r w:rsidR="00637D70">
        <w:t xml:space="preserve">for each FDM – two </w:t>
      </w:r>
      <w:r w:rsidR="00CB5640">
        <w:t>flight simulator</w:t>
      </w:r>
      <w:r w:rsidR="00637D70">
        <w:t xml:space="preserve">s are </w:t>
      </w:r>
      <w:r w:rsidR="00CB5640">
        <w:t xml:space="preserve">created. </w:t>
      </w:r>
      <w:bookmarkStart w:id="89" w:name="_Toc493484475"/>
      <w:bookmarkStart w:id="90" w:name="_Toc493484716"/>
      <w:bookmarkStart w:id="91" w:name="_Toc494527310"/>
      <w:bookmarkStart w:id="92" w:name="_Toc495221476"/>
      <w:bookmarkStart w:id="93" w:name="_Toc495663187"/>
      <w:bookmarkStart w:id="94" w:name="_Toc495826209"/>
      <w:bookmarkStart w:id="95" w:name="_Toc495826317"/>
      <w:bookmarkStart w:id="96" w:name="_Toc495999057"/>
      <w:bookmarkStart w:id="97" w:name="_Toc496074855"/>
      <w:bookmarkStart w:id="98" w:name="_Toc496074950"/>
      <w:bookmarkStart w:id="99" w:name="_Toc496075124"/>
      <w:bookmarkStart w:id="100" w:name="_Toc496075282"/>
      <w:bookmarkStart w:id="101" w:name="_Toc496075346"/>
      <w:bookmarkStart w:id="102" w:name="_Toc496080588"/>
      <w:bookmarkStart w:id="103" w:name="_Toc503248585"/>
      <w:bookmarkStart w:id="104" w:name="_Toc504131161"/>
      <w:bookmarkStart w:id="105" w:name="_Toc504131363"/>
      <w:bookmarkStart w:id="106"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7" w:name="_Toc61301257"/>
      <w:r>
        <w:t>Assumptions/</w:t>
      </w:r>
      <w:r w:rsidR="00251273">
        <w:t>Limitations</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B08727F" w14:textId="1BAF44B8" w:rsidR="00EB043D" w:rsidRDefault="00EB043D" w:rsidP="001A72C2">
      <w:pPr>
        <w:pStyle w:val="BodyText"/>
        <w:spacing w:before="100" w:beforeAutospacing="1" w:after="100" w:afterAutospacing="1"/>
        <w:ind w:firstLine="360"/>
        <w:contextualSpacing/>
      </w:pPr>
      <w:r w:rsidRPr="00EB043D">
        <w:t xml:space="preserve">The following assumptions/limitations are understood </w:t>
      </w:r>
      <w:r>
        <w:t>about the two FDMs and their respective flight simulators:</w:t>
      </w:r>
    </w:p>
    <w:p w14:paraId="49073AAF" w14:textId="0DFFD158" w:rsidR="00852FEE" w:rsidRDefault="00852FEE" w:rsidP="001A72C2">
      <w:pPr>
        <w:pStyle w:val="BodyText"/>
        <w:numPr>
          <w:ilvl w:val="0"/>
          <w:numId w:val="16"/>
        </w:numPr>
        <w:spacing w:before="100" w:beforeAutospacing="1" w:after="100" w:afterAutospacing="1"/>
        <w:contextualSpacing/>
      </w:pPr>
      <w:r>
        <w:t xml:space="preserve">A FDM is simply what is able to calculate the equations of motion determining flight behavior of a rigid-body airplane. With that said, it is assumed that an FDM does not support any of the </w:t>
      </w:r>
      <w:r w:rsidR="00D0621D">
        <w:t xml:space="preserve">interactive </w:t>
      </w:r>
      <w:r>
        <w:t>functions that a flight simulator</w:t>
      </w:r>
      <w:r w:rsidR="00D0621D">
        <w:t xml:space="preserve"> handles</w:t>
      </w:r>
      <w:r>
        <w:t>, like keyboard input and graphics. Although this thesis does connect those aspects of a flight simulator to the resulting FDMs, the raw FDMs are not configured to be interactive. T</w:t>
      </w:r>
      <w:r w:rsidR="0072478C">
        <w:t xml:space="preserve">o execute the software containing </w:t>
      </w:r>
      <w:r>
        <w:t>the Component and System defining the raw FDM, the flight parameters</w:t>
      </w:r>
      <w:r w:rsidR="003C28F8">
        <w:t xml:space="preserve"> or components</w:t>
      </w:r>
      <w:r>
        <w:t xml:space="preserve"> normally modified during flight simulation</w:t>
      </w:r>
      <w:r w:rsidR="007971F1">
        <w:t xml:space="preserve"> to evoke flight behavior </w:t>
      </w:r>
      <w:r>
        <w:t xml:space="preserve">must be defined </w:t>
      </w:r>
      <w:r w:rsidR="007971F1">
        <w:t xml:space="preserve">in code </w:t>
      </w:r>
      <w:r>
        <w:t>prior</w:t>
      </w:r>
      <w:r w:rsidR="0072478C">
        <w:t xml:space="preserve"> to execution</w:t>
      </w:r>
      <w:r w:rsidR="009E1607">
        <w:t xml:space="preserve"> </w:t>
      </w:r>
      <w:r>
        <w:t>– causing t</w:t>
      </w:r>
      <w:r w:rsidR="00F85571">
        <w:t>he airplane to fly on a determined</w:t>
      </w:r>
      <w:r>
        <w:t xml:space="preserve"> flight path. </w:t>
      </w:r>
    </w:p>
    <w:p w14:paraId="7B8CD278" w14:textId="10F2ADEE" w:rsidR="00251273" w:rsidRDefault="00480784" w:rsidP="001A72C2">
      <w:pPr>
        <w:pStyle w:val="BodyText"/>
        <w:numPr>
          <w:ilvl w:val="0"/>
          <w:numId w:val="16"/>
        </w:numPr>
        <w:spacing w:before="100" w:beforeAutospacing="1" w:after="100" w:afterAutospacing="1"/>
        <w:contextualSpacing/>
      </w:pPr>
      <w:r>
        <w:t>Th</w:t>
      </w:r>
      <w:r w:rsidR="00F1258D">
        <w:t xml:space="preserve">e </w:t>
      </w:r>
      <w:r w:rsidR="00C531C4">
        <w:t xml:space="preserve">first limitation is that </w:t>
      </w:r>
      <w:r w:rsidR="0019092B">
        <w:t>both</w:t>
      </w:r>
      <w:r w:rsidR="00986FF2">
        <w:t xml:space="preserve"> </w:t>
      </w:r>
      <w:r w:rsidR="006F26F6">
        <w:t>flight simulator</w:t>
      </w:r>
      <w:r w:rsidR="0019092B">
        <w:t xml:space="preserve">s built are </w:t>
      </w:r>
      <w:r w:rsidR="005645F2">
        <w:t>not</w:t>
      </w:r>
      <w:r>
        <w:t xml:space="preserve"> standalone application</w:t>
      </w:r>
      <w:r w:rsidR="005645F2">
        <w:t>s</w:t>
      </w:r>
      <w:r w:rsidR="00824342">
        <w:t xml:space="preserve">; a graphics generation program is needed to display the </w:t>
      </w:r>
      <w:r w:rsidR="00226987">
        <w:t xml:space="preserve">resulting </w:t>
      </w:r>
      <w:r w:rsidR="00824342">
        <w:t xml:space="preserve">simulation. However, if a </w:t>
      </w:r>
      <w:r w:rsidR="007D682C">
        <w:t>user does</w:t>
      </w:r>
      <w:r w:rsidR="001E3721">
        <w:t xml:space="preserve"> not</w:t>
      </w:r>
      <w:r w:rsidR="007D682C">
        <w:t xml:space="preserve"> </w:t>
      </w:r>
      <w:r w:rsidR="00824342">
        <w:t>require graphics</w:t>
      </w:r>
      <w:r w:rsidR="00932F3A">
        <w:t xml:space="preserve"> and only the flight data text output is needed</w:t>
      </w:r>
      <w:r w:rsidR="00824342">
        <w:t>, t</w:t>
      </w:r>
      <w:r>
        <w:t xml:space="preserve">he </w:t>
      </w:r>
      <w:r w:rsidR="0019092B">
        <w:t>flight simulators</w:t>
      </w:r>
      <w:r w:rsidR="00F1258D">
        <w:t xml:space="preserve"> </w:t>
      </w:r>
      <w:r w:rsidR="00226987">
        <w:t>can be executed</w:t>
      </w:r>
      <w:r w:rsidR="00824342">
        <w:t xml:space="preserve"> without a</w:t>
      </w:r>
      <w:r w:rsidR="00517D2C">
        <w:t xml:space="preserve">n external </w:t>
      </w:r>
      <w:r>
        <w:t>visualization system</w:t>
      </w:r>
      <w:r w:rsidR="00824342">
        <w:t>.</w:t>
      </w:r>
      <w:r w:rsidR="0019092B">
        <w:t xml:space="preserve"> But otherwise, the flight simulators</w:t>
      </w:r>
      <w:r w:rsidR="00824342">
        <w:t xml:space="preserve"> </w:t>
      </w:r>
      <w:r w:rsidR="0019092B">
        <w:t>are</w:t>
      </w:r>
      <w:r w:rsidR="007710FC">
        <w:t xml:space="preserve"> only configured to work with </w:t>
      </w:r>
      <w:r>
        <w:t xml:space="preserve">FlightGear </w:t>
      </w:r>
      <w:r w:rsidR="00644539">
        <w:t>as the visualization system. A specific packet structure is required by FlightGear to be able to interpret the data</w:t>
      </w:r>
      <w:r w:rsidR="00517D2C">
        <w:t xml:space="preserve">, however, </w:t>
      </w:r>
      <w:r w:rsidR="00644539">
        <w:t xml:space="preserve">th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708E5DBF" w:rsidR="00652C87" w:rsidRDefault="00DE5E41" w:rsidP="001A72C2">
      <w:pPr>
        <w:pStyle w:val="BodyText"/>
        <w:numPr>
          <w:ilvl w:val="0"/>
          <w:numId w:val="16"/>
        </w:numPr>
        <w:spacing w:before="100" w:beforeAutospacing="1" w:after="100" w:afterAutospacing="1"/>
        <w:contextualSpacing/>
      </w:pPr>
      <w:r>
        <w:t>W</w:t>
      </w:r>
      <w:r w:rsidR="00DB1650">
        <w:t>e assume the simulation</w:t>
      </w:r>
      <w:r w:rsidR="00BF4B33">
        <w:t>s are</w:t>
      </w:r>
      <w:r w:rsidR="00CF65ED">
        <w:t xml:space="preserve"> running on</w:t>
      </w:r>
      <w:r w:rsidR="00DA49AF">
        <w:t xml:space="preserve"> a modern computer</w:t>
      </w:r>
      <w:r w:rsidR="002254E4">
        <w:t xml:space="preserve">. The </w:t>
      </w:r>
      <w:r>
        <w:t>simulation loop</w:t>
      </w:r>
      <w:r w:rsidR="00BF4B33">
        <w:t>s are</w:t>
      </w:r>
      <w:r>
        <w:t xml:space="preserve"> designed to run at a fixed frame rate, and a very slow computer may not be able to keep up</w:t>
      </w:r>
      <w:r w:rsidR="002254E4">
        <w:t xml:space="preserve"> with the p</w:t>
      </w:r>
      <w:r w:rsidR="001E50AC">
        <w:t>reset</w:t>
      </w:r>
      <w:r w:rsidR="00DE07D2">
        <w:t xml:space="preserve"> frame rate of 30 Frames Per Second (FPS).</w:t>
      </w:r>
    </w:p>
    <w:p w14:paraId="50076F43" w14:textId="2F399843" w:rsidR="00986FF2" w:rsidRDefault="00624F84" w:rsidP="001A72C2">
      <w:pPr>
        <w:pStyle w:val="BodyText"/>
        <w:numPr>
          <w:ilvl w:val="0"/>
          <w:numId w:val="16"/>
        </w:numPr>
        <w:spacing w:before="100" w:beforeAutospacing="1" w:after="100" w:afterAutospacing="1"/>
        <w:contextualSpacing/>
      </w:pPr>
      <w:r>
        <w:t xml:space="preserve">Either </w:t>
      </w:r>
      <w:r w:rsidR="0085783A">
        <w:t xml:space="preserve">FDM and their respective FDMs are </w:t>
      </w:r>
      <w:r w:rsidR="00C531C4">
        <w:t xml:space="preserve">only set up to model the flight of a specific airplane configuration. </w:t>
      </w:r>
      <w:r w:rsidR="0085783A">
        <w:t xml:space="preserve">The Palmer-based FDM and simulator are set up to model a </w:t>
      </w:r>
      <w:r w:rsidR="00C531C4">
        <w:t>Cessna 172P Skyhawk, whereas Bourg</w:t>
      </w:r>
      <w:r w:rsidR="0085783A">
        <w:t>-based FDM and simulator ar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in either FDM</w:t>
      </w:r>
      <w:r w:rsidR="00FC3E38">
        <w:t>/simulator</w:t>
      </w:r>
      <w:r w:rsidR="00C531C4">
        <w:t xml:space="preserve"> </w:t>
      </w:r>
      <w:r w:rsidR="006B038D">
        <w:t>could be modified</w:t>
      </w:r>
      <w:r w:rsidR="00B879C2">
        <w:t xml:space="preserve"> in </w:t>
      </w:r>
      <w:r w:rsidR="00967A01">
        <w:t xml:space="preserve">the </w:t>
      </w:r>
      <w:r w:rsidR="00B879C2">
        <w:t>code</w:t>
      </w:r>
      <w:r w:rsidR="006B038D">
        <w:t>, however.</w:t>
      </w:r>
    </w:p>
    <w:p w14:paraId="452A5AD1" w14:textId="11E4D586" w:rsidR="009343E6" w:rsidRDefault="00BD4318" w:rsidP="00906E52">
      <w:pPr>
        <w:pStyle w:val="BodyText"/>
        <w:numPr>
          <w:ilvl w:val="0"/>
          <w:numId w:val="16"/>
        </w:numPr>
        <w:spacing w:before="100" w:beforeAutospacing="1" w:after="100" w:afterAutospacing="1"/>
        <w:contextualSpacing/>
      </w:pPr>
      <w:r>
        <w:t>For</w:t>
      </w:r>
      <w:r w:rsidR="004911D8">
        <w:t xml:space="preserve"> either</w:t>
      </w:r>
      <w:r>
        <w:t xml:space="preserve"> flight simulation</w:t>
      </w:r>
      <w:r w:rsidR="004911D8">
        <w:t>s</w:t>
      </w:r>
      <w:r>
        <w:t>, t</w:t>
      </w:r>
      <w:r w:rsidR="0056150D">
        <w:t>he airplane is set to fly at a pr</w:t>
      </w:r>
      <w:r w:rsidR="00BF4B33">
        <w:t>edetermined location</w:t>
      </w:r>
      <w:r w:rsidR="00A16CA0">
        <w:t>, specifically</w:t>
      </w:r>
      <w:r>
        <w:t xml:space="preserve"> at Wright-Patterson Air Force Base</w:t>
      </w:r>
      <w:r w:rsidR="00BF4B33">
        <w:t xml:space="preserve">. </w:t>
      </w:r>
      <w:r w:rsidR="004911D8">
        <w:t xml:space="preserve">Although the user may alter the starting position coordinates. </w:t>
      </w:r>
      <w:r w:rsidR="00BF4B33">
        <w:t>T</w:t>
      </w:r>
      <w:r w:rsidR="0056150D">
        <w:t>he latitud</w:t>
      </w:r>
      <w:r w:rsidR="00EB043D">
        <w:t>e, longitude, and altitude</w:t>
      </w:r>
      <w:r w:rsidR="0056150D">
        <w:t xml:space="preserve"> of a desired </w:t>
      </w:r>
      <w:r w:rsidR="00BF4B33">
        <w:t>location is needed to fly there. Those values need to be plugged in to</w:t>
      </w:r>
      <w:r w:rsidR="0056150D">
        <w:t xml:space="preserve"> th</w:t>
      </w:r>
      <w:r w:rsidR="00763919">
        <w:t>e starting position coordinates</w:t>
      </w:r>
      <w:r w:rsidR="00967A56">
        <w:t xml:space="preserve"> in the main.rs code file.</w:t>
      </w:r>
      <w:r w:rsidR="00EA403C">
        <w:t xml:space="preserve"> </w:t>
      </w:r>
      <w:r w:rsidR="00870E16">
        <w:t>Also, t</w:t>
      </w:r>
      <w:r w:rsidR="00EA403C">
        <w:t xml:space="preserve">he </w:t>
      </w:r>
      <w:r w:rsidR="00D455BF">
        <w:t>simulators are set up to</w:t>
      </w:r>
      <w:r w:rsidR="00D256C6">
        <w:t xml:space="preserve"> update</w:t>
      </w:r>
      <w:r w:rsidR="00A84B96">
        <w:t xml:space="preserve"> the</w:t>
      </w:r>
      <w:r w:rsidR="00D455BF">
        <w:t xml:space="preserve"> position coordinates of </w:t>
      </w:r>
      <w:r w:rsidR="00EA403C">
        <w:t>the airplane located on the Earth at 38 degrees North latitude</w:t>
      </w:r>
      <w:r w:rsidR="00D455BF">
        <w:t>.</w:t>
      </w:r>
      <w:r w:rsidR="00870E16">
        <w:t xml:space="preserve"> If the starting position is modified, the displacement calculation of the position coordinates </w:t>
      </w:r>
      <w:r w:rsidR="004911D8">
        <w:t>may be off due to a change in the distance of a degree of latitude/longitude.</w:t>
      </w:r>
      <w:r w:rsidR="00870E16">
        <w:t xml:space="preserve"> </w:t>
      </w:r>
    </w:p>
    <w:p w14:paraId="51159619" w14:textId="414602AA" w:rsidR="007E0124" w:rsidRDefault="008B570F" w:rsidP="001A72C2">
      <w:pPr>
        <w:pStyle w:val="Heading2"/>
        <w:numPr>
          <w:ilvl w:val="1"/>
          <w:numId w:val="8"/>
        </w:numPr>
        <w:spacing w:before="100" w:beforeAutospacing="1" w:after="100" w:afterAutospacing="1"/>
        <w:contextualSpacing/>
      </w:pPr>
      <w:bookmarkStart w:id="108" w:name="_Toc61301258"/>
      <w:r>
        <w:t>Thesis Overview</w:t>
      </w:r>
      <w:bookmarkEnd w:id="108"/>
    </w:p>
    <w:p w14:paraId="3C743E3F" w14:textId="6FD3385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xml:space="preserve">. Chapter II explains relevant background information on </w:t>
      </w:r>
      <w:r w:rsidR="005835E6">
        <w:t>the physics of flight modeling</w:t>
      </w:r>
      <w:r>
        <w:t>, Entity</w:t>
      </w:r>
      <w:r w:rsidR="005C0255">
        <w:t>-</w:t>
      </w:r>
      <w:r>
        <w:t>Componen</w:t>
      </w:r>
      <w:r w:rsidR="005C0255">
        <w:t>t-</w:t>
      </w:r>
      <w:r w:rsidR="00C27219">
        <w:t xml:space="preserve">Systems, Rust programming, </w:t>
      </w:r>
      <w:r>
        <w:t>FlightGear</w:t>
      </w:r>
      <w:r w:rsidR="00C27219">
        <w:t>, and networking with Rust</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73BF2D4D" w:rsidR="00183EA2" w:rsidRDefault="00183EA2"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9" w:name="_Toc61301259"/>
      <w:r w:rsidRPr="00E914BE">
        <w:rPr>
          <w:sz w:val="29"/>
          <w:szCs w:val="29"/>
        </w:rPr>
        <w:t>Background</w:t>
      </w:r>
      <w:bookmarkEnd w:id="109"/>
    </w:p>
    <w:p w14:paraId="170B1C7C" w14:textId="6AB83A63"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 their respective flight simulators</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103591">
        <w:t>Specs Parallel ECS (SPECS)</w:t>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10" w:name="_Toc60590533"/>
      <w:bookmarkStart w:id="111" w:name="_Toc60590916"/>
      <w:bookmarkStart w:id="112" w:name="_Toc60591023"/>
      <w:bookmarkStart w:id="113" w:name="_Toc60591130"/>
      <w:bookmarkStart w:id="114" w:name="_Toc60594779"/>
      <w:bookmarkStart w:id="115" w:name="_Toc60594921"/>
      <w:bookmarkStart w:id="116" w:name="_Toc60595027"/>
      <w:bookmarkStart w:id="117" w:name="_Toc60595144"/>
      <w:bookmarkStart w:id="118" w:name="_Toc61301260"/>
      <w:bookmarkEnd w:id="110"/>
      <w:bookmarkEnd w:id="111"/>
      <w:bookmarkEnd w:id="112"/>
      <w:bookmarkEnd w:id="113"/>
      <w:bookmarkEnd w:id="114"/>
      <w:bookmarkEnd w:id="115"/>
      <w:bookmarkEnd w:id="116"/>
      <w:bookmarkEnd w:id="117"/>
      <w:bookmarkEnd w:id="118"/>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19" w:name="_Toc61301261"/>
      <w:r>
        <w:rPr>
          <w:rFonts w:eastAsiaTheme="minorHAnsi"/>
        </w:rPr>
        <w:t>Physics of Flight Modeling</w:t>
      </w:r>
      <w:bookmarkEnd w:id="119"/>
    </w:p>
    <w:p w14:paraId="4E758485" w14:textId="2191639E"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C7123C">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7]","plainTextFormattedCitation":"[7]","previouslyFormattedCitation":"[7]"},"properties":{"noteIndex":0},"schema":"https://github.com/citation-style-language/schema/raw/master/csl-citation.json"}</w:instrText>
      </w:r>
      <w:r w:rsidR="006A1BA3">
        <w:fldChar w:fldCharType="separate"/>
      </w:r>
      <w:r w:rsidR="00A70F92" w:rsidRPr="00A70F92">
        <w:rPr>
          <w:noProof/>
        </w:rPr>
        <w:t>[7]</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 xml:space="preserve">hysics of a rigid-body airplane. </w:t>
      </w:r>
    </w:p>
    <w:p w14:paraId="21F55358" w14:textId="09B41515"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925352">
        <w:t xml:space="preserve">. This </w:t>
      </w:r>
      <w:r w:rsidR="00673FE1">
        <w:t>boil</w:t>
      </w:r>
      <w:r w:rsidR="00925352">
        <w:t>s</w:t>
      </w:r>
      <w:r w:rsidR="00673FE1">
        <w:t xml:space="preserve"> 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C7123C">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1]","plainTextFormattedCitation":"[11]","previouslyFormattedCitation":"[11]"},"properties":{"noteIndex":0},"schema":"https://github.com/citation-style-language/schema/raw/master/csl-citation.json"}</w:instrText>
      </w:r>
      <w:r w:rsidR="006A1BA3">
        <w:fldChar w:fldCharType="separate"/>
      </w:r>
      <w:r w:rsidR="00A70F92" w:rsidRPr="00A70F92">
        <w:rPr>
          <w:noProof/>
        </w:rPr>
        <w:t>[11]</w:t>
      </w:r>
      <w:r w:rsidR="006A1BA3">
        <w:fldChar w:fldCharType="end"/>
      </w:r>
      <w:r w:rsidR="00673FE1">
        <w:t>.</w:t>
      </w:r>
      <w:r w:rsidR="004C4BDE">
        <w:t xml:space="preserve"> </w:t>
      </w:r>
      <w:r w:rsidR="006346AC">
        <w:t xml:space="preserve">But before the equations of motion are solved, </w:t>
      </w:r>
      <w:r w:rsidR="003C00B8">
        <w:t xml:space="preserve">an 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0" w:name="_Toc61301262"/>
      <w:r>
        <w:t>Degrees of Freedom</w:t>
      </w:r>
      <w:bookmarkEnd w:id="120"/>
    </w:p>
    <w:p w14:paraId="3915168E" w14:textId="25799992"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C7123C">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2]","plainTextFormattedCitation":"[12]","previouslyFormattedCitation":"[12]"},"properties":{"noteIndex":0},"schema":"https://github.com/citation-style-language/schema/raw/master/csl-citation.json"}</w:instrText>
      </w:r>
      <w:r w:rsidR="006A1BA3">
        <w:fldChar w:fldCharType="separate"/>
      </w:r>
      <w:r w:rsidR="00A70F92" w:rsidRPr="00A70F92">
        <w:rPr>
          <w:noProof/>
        </w:rPr>
        <w:t>[12]</w:t>
      </w:r>
      <w:r w:rsidR="006A1BA3">
        <w:fldChar w:fldCharType="end"/>
      </w:r>
      <w:r w:rsidRPr="00295287">
        <w:t>. Flight dynamics models 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C7123C">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8]","plainTextFormattedCitation":"[8]","previouslyFormattedCitation":"[8]"},"properties":{"noteIndex":0},"schema":"https://github.com/citation-style-language/schema/raw/master/csl-citation.json"}</w:instrText>
      </w:r>
      <w:r w:rsidR="006A1BA3">
        <w:fldChar w:fldCharType="separate"/>
      </w:r>
      <w:r w:rsidR="00A70F92" w:rsidRPr="00A70F92">
        <w:rPr>
          <w:noProof/>
        </w:rPr>
        <w:t>[8]</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276C5CBA"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6A1BA3">
        <w:fldChar w:fldCharType="separate"/>
      </w:r>
      <w:r w:rsidR="00786569" w:rsidRPr="00786569">
        <w:rPr>
          <w:noProof/>
        </w:rPr>
        <w:t>[1]</w:t>
      </w:r>
      <w:r w:rsidR="006A1BA3">
        <w:fldChar w:fldCharType="end"/>
      </w:r>
      <w:r w:rsidRPr="00295287">
        <w:t xml:space="preserve"> </w:t>
      </w:r>
      <w:r w:rsidR="006A1BA3">
        <w:t xml:space="preserve">and Bourg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4D725C">
        <w:t xml:space="preserve"> define a 6-DOF model that is able to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1" w:name="_Toc61301263"/>
      <w:r>
        <w:t>Forces</w:t>
      </w:r>
      <w:bookmarkEnd w:id="121"/>
    </w:p>
    <w:p w14:paraId="02CEA027" w14:textId="1EB25367" w:rsidR="00E20B4B" w:rsidRPr="00657AC6" w:rsidRDefault="00E20B4B" w:rsidP="00906E52">
      <w:pPr>
        <w:spacing w:before="100" w:beforeAutospacing="1" w:after="100" w:afterAutospacing="1"/>
        <w:ind w:firstLine="360"/>
        <w:contextualSpacing/>
      </w:pPr>
      <w:r w:rsidRPr="00297696">
        <w:rPr>
          <w:iCs/>
        </w:rPr>
        <w:t>There are four major forces that act on an airplane in flight: g</w:t>
      </w:r>
      <w:r>
        <w:rPr>
          <w:iCs/>
        </w:rPr>
        <w:t>ravity, lift, thrust, and drag.</w:t>
      </w:r>
      <w:r w:rsidR="00B52039">
        <w:rPr>
          <w:iCs/>
        </w:rPr>
        <w:t xml:space="preserve"> These forces govern the motion of the airplane.</w:t>
      </w:r>
      <w:r>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Pr="005D3F12">
        <w:rPr>
          <w:iCs/>
        </w:rPr>
        <w:t>Gravity</w:t>
      </w:r>
      <w:r>
        <w:rPr>
          <w:iCs/>
        </w:rPr>
        <w:t xml:space="preserve"> </w:t>
      </w:r>
      <w:r w:rsidRPr="005D3F12">
        <w:rPr>
          <w:iCs/>
        </w:rPr>
        <w:t>pull</w:t>
      </w:r>
      <w:r>
        <w:rPr>
          <w:iCs/>
        </w:rPr>
        <w:t>s the airplane to the ground and lift is generated by the airplane wings to counteract gravity to keep the airplane aloft. T</w:t>
      </w:r>
      <w:r w:rsidRPr="005D3F12">
        <w:rPr>
          <w:iCs/>
        </w:rPr>
        <w:t xml:space="preserve">hrust </w:t>
      </w:r>
      <w:r>
        <w:rPr>
          <w:iCs/>
        </w:rPr>
        <w:t>is generated by the airplane</w:t>
      </w:r>
      <w:r w:rsidR="00FB028B">
        <w:rPr>
          <w:iCs/>
        </w:rPr>
        <w:t>’</w:t>
      </w:r>
      <w:r>
        <w:rPr>
          <w:iCs/>
        </w:rPr>
        <w:t xml:space="preserve">s jet engine or propeller to increase </w:t>
      </w:r>
      <w:r w:rsidRPr="005D3F12">
        <w:rPr>
          <w:iCs/>
        </w:rPr>
        <w:t xml:space="preserve">velocity and </w:t>
      </w:r>
      <w:r>
        <w:rPr>
          <w:iCs/>
        </w:rPr>
        <w:t>to keep the airplane generating lift. Drag is the opposite of thrust; drag impedes an airpla</w:t>
      </w:r>
      <w:r w:rsidR="0078144B">
        <w:rPr>
          <w:iCs/>
        </w:rPr>
        <w:t>ne</w:t>
      </w:r>
      <w:r w:rsidR="00FB028B">
        <w:rPr>
          <w:iCs/>
        </w:rPr>
        <w:t>’</w:t>
      </w:r>
      <w:r w:rsidR="0078144B">
        <w:rPr>
          <w:iCs/>
        </w:rPr>
        <w:t>s motion.</w:t>
      </w:r>
      <w:r>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Pr="00FF6D50">
        <w:rPr>
          <w:iCs/>
        </w:rPr>
        <w:t>In order to fly, an airplane must have a lift force acting upon it greater than or equal to gravity</w:t>
      </w:r>
      <w:r w:rsidR="006A1BA3">
        <w:rPr>
          <w:iCs/>
        </w:rPr>
        <w:t xml:space="preserve">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sidRPr="00FF6D50">
        <w:rPr>
          <w:iCs/>
        </w:rPr>
        <w:t>.</w:t>
      </w:r>
      <w:r>
        <w:rPr>
          <w:iCs/>
        </w:rPr>
        <w:t xml:space="preserve"> Figure </w:t>
      </w:r>
      <w:r w:rsidR="009014C0">
        <w:rPr>
          <w:iCs/>
        </w:rPr>
        <w:t>1</w:t>
      </w:r>
      <w:r>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34AD4667" w:rsidR="00D51371" w:rsidRPr="00906E52" w:rsidRDefault="00E20B4B" w:rsidP="00906E52">
      <w:pPr>
        <w:pStyle w:val="Caption"/>
        <w:spacing w:before="100" w:beforeAutospacing="1" w:after="100" w:afterAutospacing="1"/>
        <w:ind w:firstLine="360"/>
        <w:contextualSpacing/>
        <w:jc w:val="center"/>
        <w:rPr>
          <w:b w:val="0"/>
        </w:rPr>
      </w:pPr>
      <w:bookmarkStart w:id="122" w:name="_Toc60676656"/>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B379F8">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E603D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b w:val="0"/>
        </w:rPr>
        <w:fldChar w:fldCharType="separate"/>
      </w:r>
      <w:bookmarkEnd w:id="122"/>
      <w:r w:rsidR="00786569" w:rsidRPr="00786569">
        <w:rPr>
          <w:b w:val="0"/>
          <w:noProof/>
        </w:rPr>
        <w:t>[2]</w:t>
      </w:r>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3" w:name="_Toc61301264"/>
      <w:r>
        <w:t>Airplane Components</w:t>
      </w:r>
      <w:bookmarkEnd w:id="123"/>
    </w:p>
    <w:p w14:paraId="66A7FA31" w14:textId="6982601E"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The ailerons are on the outside end of the wings, and the flaps are on the inside of the wings. The elevators are on the tail, and look like small flaps. The rudder is the vertical flap on the tail</w:t>
      </w:r>
      <w:r w:rsidR="006A1BA3">
        <w:rPr>
          <w:iCs/>
        </w:rPr>
        <w:t xml:space="preserve">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3AFE809D" w:rsidR="00165E0B" w:rsidRPr="00906E52" w:rsidRDefault="00E20B4B" w:rsidP="00906E52">
      <w:pPr>
        <w:pStyle w:val="Caption"/>
        <w:spacing w:before="100" w:beforeAutospacing="1" w:after="100" w:afterAutospacing="1"/>
        <w:ind w:firstLine="360"/>
        <w:contextualSpacing/>
        <w:jc w:val="center"/>
        <w:rPr>
          <w:b w:val="0"/>
        </w:rPr>
      </w:pPr>
      <w:bookmarkStart w:id="124" w:name="_Toc60676657"/>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B379F8">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E603D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b w:val="0"/>
        </w:rPr>
        <w:fldChar w:fldCharType="separate"/>
      </w:r>
      <w:bookmarkEnd w:id="124"/>
      <w:r w:rsidR="00786569" w:rsidRPr="00786569">
        <w:rPr>
          <w:b w:val="0"/>
          <w:noProof/>
        </w:rPr>
        <w:t>[2]</w:t>
      </w:r>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5" w:name="_Toc61301265"/>
      <w:r>
        <w:t>Airfoil</w:t>
      </w:r>
      <w:bookmarkEnd w:id="125"/>
    </w:p>
    <w:p w14:paraId="6FDEFEA1" w14:textId="195FD43A"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angle of attack is the angle between 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camber </w:t>
      </w:r>
      <w:r w:rsidR="000240F5">
        <w:rPr>
          <w:iCs/>
        </w:rPr>
        <w:t>and the</w:t>
      </w:r>
      <w:r w:rsidR="006A1BA3">
        <w:t xml:space="preserve"> angle of attack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19775770">
            <wp:simplePos x="0" y="0"/>
            <wp:positionH relativeFrom="margin">
              <wp:align>center</wp:align>
            </wp:positionH>
            <wp:positionV relativeFrom="paragraph">
              <wp:posOffset>0</wp:posOffset>
            </wp:positionV>
            <wp:extent cx="4419600" cy="181800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6564F76B" w:rsidR="00BB79E9" w:rsidRPr="00906E52" w:rsidRDefault="00C502F5" w:rsidP="00906E52">
      <w:pPr>
        <w:pStyle w:val="Caption"/>
        <w:spacing w:before="100" w:beforeAutospacing="1" w:after="100" w:afterAutospacing="1"/>
        <w:ind w:firstLine="360"/>
        <w:contextualSpacing/>
        <w:jc w:val="center"/>
        <w:rPr>
          <w:b w:val="0"/>
        </w:rPr>
      </w:pPr>
      <w:bookmarkStart w:id="126" w:name="_Toc60676658"/>
      <w:r>
        <w:rPr>
          <w:b w:val="0"/>
        </w:rPr>
        <w:t xml:space="preserve">Figure </w:t>
      </w:r>
      <w:r>
        <w:fldChar w:fldCharType="begin"/>
      </w:r>
      <w:r>
        <w:rPr>
          <w:b w:val="0"/>
        </w:rPr>
        <w:instrText xml:space="preserve"> SEQ Figure \* ARABIC </w:instrText>
      </w:r>
      <w:r>
        <w:fldChar w:fldCharType="separate"/>
      </w:r>
      <w:r w:rsidR="00B379F8">
        <w:rPr>
          <w:b w:val="0"/>
          <w:noProof/>
        </w:rPr>
        <w:t>3</w:t>
      </w:r>
      <w:r>
        <w:fldChar w:fldCharType="end"/>
      </w:r>
      <w:r>
        <w:rPr>
          <w:b w:val="0"/>
        </w:rPr>
        <w:t>: Airfoil Cross-section</w:t>
      </w:r>
      <w:r w:rsidR="00527F72">
        <w:rPr>
          <w:b w:val="0"/>
        </w:rPr>
        <w:t xml:space="preserve"> </w:t>
      </w:r>
      <w:r w:rsidR="006A1BA3">
        <w:rPr>
          <w:b w:val="0"/>
        </w:rPr>
        <w:fldChar w:fldCharType="begin" w:fldLock="1"/>
      </w:r>
      <w:r w:rsidR="00C7123C">
        <w:rPr>
          <w:b w:val="0"/>
        </w:rPr>
        <w:instrText>ADDIN CSL_CITATION {"citationItems":[{"id":"ITEM-1","itemData":{"URL":"https://en.wikipedia.org/wiki/Airfoil","container-title":"Wikipedia","id":"ITEM-1","issued":{"date-parts":[["2020"]]},"title":"Airfoil","type":"webpage"},"uris":["http://www.mendeley.com/documents/?uuid=f3ce2e33-73c8-4d51-a777-5e5156b7f062"]}],"mendeley":{"formattedCitation":"[13]","plainTextFormattedCitation":"[13]","previouslyFormattedCitation":"[13]"},"properties":{"noteIndex":0},"schema":"https://github.com/citation-style-language/schema/raw/master/csl-citation.json"}</w:instrText>
      </w:r>
      <w:r w:rsidR="006A1BA3">
        <w:rPr>
          <w:b w:val="0"/>
        </w:rPr>
        <w:fldChar w:fldCharType="separate"/>
      </w:r>
      <w:bookmarkEnd w:id="126"/>
      <w:r w:rsidR="00A70F92" w:rsidRPr="00A70F92">
        <w:rPr>
          <w:b w:val="0"/>
          <w:noProof/>
        </w:rPr>
        <w:t>[13]</w:t>
      </w:r>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7" w:name="_Toc61301266"/>
      <w:r>
        <w:t>Rotations</w:t>
      </w:r>
      <w:bookmarkEnd w:id="127"/>
    </w:p>
    <w:p w14:paraId="6A16033C" w14:textId="1F7C8FDD" w:rsidR="00C153D8" w:rsidRDefault="00E20B4B" w:rsidP="00906E52">
      <w:pPr>
        <w:spacing w:before="100" w:beforeAutospacing="1" w:after="100" w:afterAutospacing="1"/>
        <w:ind w:firstLine="360"/>
        <w:contextualSpacing/>
        <w:rPr>
          <w:iCs/>
        </w:rPr>
      </w:pPr>
      <w:r>
        <w:rPr>
          <w:iCs/>
        </w:rPr>
        <w:t xml:space="preserve">The orientation of the airplane when it is rotating can be described by three angles: pitch, roll, and yaw. These angles are called the Euler angles and represent the x, y, and z axis, </w:t>
      </w:r>
      <w:r w:rsidR="00E96A36">
        <w:rPr>
          <w:iCs/>
        </w:rPr>
        <w:t xml:space="preserve">on a coordinate plane, </w:t>
      </w:r>
      <w:r>
        <w:rPr>
          <w:iCs/>
        </w:rPr>
        <w:t xml:space="preserve">respectively.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C7123C">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4]","plainTextFormattedCitation":"[14]","previouslyFormattedCitation":"[14]"},"properties":{"noteIndex":0},"schema":"https://github.com/citation-style-language/schema/raw/master/csl-citation.json"}</w:instrText>
      </w:r>
      <w:r w:rsidR="006A1BA3">
        <w:rPr>
          <w:iCs/>
        </w:rPr>
        <w:fldChar w:fldCharType="separate"/>
      </w:r>
      <w:r w:rsidR="00A70F92" w:rsidRPr="00A70F92">
        <w:rPr>
          <w:iCs/>
          <w:noProof/>
        </w:rPr>
        <w:t>[14]</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36A6B186" w:rsidR="00E20B4B" w:rsidRPr="00B379F8" w:rsidRDefault="00B379F8" w:rsidP="00B379F8">
      <w:pPr>
        <w:pStyle w:val="Caption"/>
        <w:jc w:val="center"/>
        <w:rPr>
          <w:b w:val="0"/>
        </w:rPr>
      </w:pPr>
      <w:bookmarkStart w:id="128" w:name="_Toc60676659"/>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Pr="00B379F8">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E603D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b w:val="0"/>
        </w:rPr>
        <w:fldChar w:fldCharType="separate"/>
      </w:r>
      <w:bookmarkEnd w:id="128"/>
      <w:r w:rsidR="00786569" w:rsidRPr="00786569">
        <w:rPr>
          <w:b w:val="0"/>
          <w:noProof/>
        </w:rPr>
        <w:t>[2]</w:t>
      </w:r>
      <w:r w:rsidR="006A1BA3">
        <w:rPr>
          <w:b w:val="0"/>
        </w:rPr>
        <w:fldChar w:fldCharType="end"/>
      </w:r>
    </w:p>
    <w:p w14:paraId="72707B83" w14:textId="66EADE71"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 is called roll, whereas a bank is the angular displacement about this axis. The pitch is the motion about the axis controlling pitch, whereas the angle of attack is</w:t>
      </w:r>
      <w:r w:rsidRPr="00AB3EC7">
        <w:rPr>
          <w:iCs/>
        </w:rPr>
        <w:t xml:space="preserve"> </w:t>
      </w:r>
      <w:r>
        <w:rPr>
          <w:iCs/>
        </w:rPr>
        <w:t>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29" w:name="_Toc61301267"/>
      <w:r>
        <w:t>Coordinate Systems</w:t>
      </w:r>
      <w:bookmarkEnd w:id="129"/>
    </w:p>
    <w:p w14:paraId="4D22489C" w14:textId="232F972C" w:rsidR="00250352" w:rsidRDefault="00700942" w:rsidP="00906E52">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B56730">
        <w:rPr>
          <w:iCs/>
        </w:rPr>
        <w:t xml:space="preserve">The Cartesian coordinate system uses the x, y, z axes </w:t>
      </w:r>
      <w:r w:rsidR="003B3ACA">
        <w:rPr>
          <w:iCs/>
        </w:rPr>
        <w:t xml:space="preserve">to define </w:t>
      </w:r>
      <w:r w:rsidR="00B56730">
        <w:rPr>
          <w:iCs/>
        </w:rPr>
        <w:t>location and orientation</w:t>
      </w:r>
      <w:r w:rsidR="003449A1">
        <w:rPr>
          <w:iCs/>
        </w:rPr>
        <w:t xml:space="preserve"> on a Cartesian plane</w:t>
      </w:r>
      <w:r w:rsidR="00B56730">
        <w:rPr>
          <w:iCs/>
        </w:rPr>
        <w:t xml:space="preserve">. </w:t>
      </w:r>
      <w:r w:rsidR="003B3ACA">
        <w:rPr>
          <w:iCs/>
        </w:rPr>
        <w:t xml:space="preserve">The axes are straight lines that are perpendicular to </w:t>
      </w:r>
      <w:r w:rsidR="002B40DD">
        <w:rPr>
          <w:iCs/>
        </w:rPr>
        <w:t>each other</w:t>
      </w:r>
      <w:r w:rsidR="006A1BA3">
        <w:rPr>
          <w:iCs/>
        </w:rPr>
        <w:t xml:space="preserve"> </w:t>
      </w:r>
      <w:r w:rsidR="006A1BA3">
        <w:rPr>
          <w:iCs/>
        </w:rPr>
        <w:fldChar w:fldCharType="begin" w:fldLock="1"/>
      </w:r>
      <w:r w:rsidR="00786569">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6A1BA3">
        <w:rPr>
          <w:iCs/>
        </w:rPr>
        <w:fldChar w:fldCharType="separate"/>
      </w:r>
      <w:r w:rsidR="00786569" w:rsidRPr="00786569">
        <w:rPr>
          <w:iCs/>
          <w:noProof/>
        </w:rPr>
        <w:t>[1]</w:t>
      </w:r>
      <w:r w:rsidR="006A1BA3">
        <w:rPr>
          <w:iCs/>
        </w:rPr>
        <w:fldChar w:fldCharType="end"/>
      </w:r>
      <w:r w:rsidR="003B3ACA">
        <w:rPr>
          <w:iCs/>
        </w:rPr>
        <w:t xml:space="preserve">. </w:t>
      </w:r>
      <w:r w:rsidR="00776AA0">
        <w:rPr>
          <w:iCs/>
        </w:rPr>
        <w:t>The</w:t>
      </w:r>
      <w:r w:rsidR="00662CE0">
        <w:rPr>
          <w:iCs/>
        </w:rPr>
        <w:t>se</w:t>
      </w:r>
      <w:r w:rsidR="00776AA0">
        <w:rPr>
          <w:iCs/>
        </w:rPr>
        <w:t xml:space="preserve"> 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 space</w:t>
      </w:r>
      <w:r w:rsidR="00747012">
        <w:rPr>
          <w:iCs/>
        </w:rPr>
        <w:t xml:space="preserve"> frame of reference</w:t>
      </w:r>
      <w:r w:rsidR="00776AA0">
        <w:rPr>
          <w:iCs/>
        </w:rPr>
        <w:t xml:space="preserve">. </w:t>
      </w:r>
      <w:r w:rsidR="003B3ACA">
        <w:rPr>
          <w:iCs/>
        </w:rPr>
        <w:t xml:space="preserve">The coordinates </w:t>
      </w:r>
      <w:r w:rsidR="00BC0E89">
        <w:rPr>
          <w:iCs/>
        </w:rPr>
        <w:t>describ</w:t>
      </w:r>
      <w:r w:rsidR="003B3ACA">
        <w:rPr>
          <w:iCs/>
        </w:rPr>
        <w:t>ing</w:t>
      </w:r>
      <w:r w:rsidR="00BC0E89">
        <w:rPr>
          <w:iCs/>
        </w:rPr>
        <w:t xml:space="preserve"> </w:t>
      </w:r>
      <w:r w:rsidR="003B3ACA">
        <w:rPr>
          <w:iCs/>
        </w:rPr>
        <w:t xml:space="preserve">the </w:t>
      </w:r>
      <w:r w:rsidR="00A119FF">
        <w:rPr>
          <w:iCs/>
        </w:rPr>
        <w:t xml:space="preserve">rotations about the three axes </w:t>
      </w:r>
      <w:r w:rsidR="003B3ACA">
        <w:rPr>
          <w:iCs/>
        </w:rPr>
        <w:t>is called the body frame of reference.</w:t>
      </w:r>
      <w:r w:rsidR="00BC0E89">
        <w:rPr>
          <w:iCs/>
        </w:rPr>
        <w:t xml:space="preserve"> </w:t>
      </w:r>
      <w:r w:rsidR="002A09D6">
        <w:rPr>
          <w:iCs/>
        </w:rPr>
        <w:t xml:space="preserve">The Earth space is fixed to an arbitrary place on the Earth. </w:t>
      </w:r>
      <w:r w:rsidR="00776AA0">
        <w:rPr>
          <w:iCs/>
        </w:rPr>
        <w:t>The</w:t>
      </w:r>
      <w:r w:rsidR="008908B0">
        <w:rPr>
          <w:iCs/>
        </w:rPr>
        <w:t xml:space="preserve"> body space</w:t>
      </w:r>
      <w:r w:rsidR="00BC0E89">
        <w:rPr>
          <w:iCs/>
        </w:rPr>
        <w:t xml:space="preserve"> is fixed to the center of gravity o</w:t>
      </w:r>
      <w:r w:rsidR="00776AA0">
        <w:rPr>
          <w:iCs/>
        </w:rPr>
        <w:t>f the rigid body airplane and</w:t>
      </w:r>
      <w:r w:rsidR="006A1BA3">
        <w:rPr>
          <w:iCs/>
        </w:rPr>
        <w:t xml:space="preserve"> moves with the airplane </w:t>
      </w:r>
      <w:r w:rsidR="006A1BA3">
        <w:rPr>
          <w:iCs/>
        </w:rPr>
        <w:fldChar w:fldCharType="begin" w:fldLock="1"/>
      </w:r>
      <w:r w:rsidR="00C7123C">
        <w:rPr>
          <w:iCs/>
        </w:rPr>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1]","plainTextFormattedCitation":"[11]","previouslyFormattedCitation":"[11]"},"properties":{"noteIndex":0},"schema":"https://github.com/citation-style-language/schema/raw/master/csl-citation.json"}</w:instrText>
      </w:r>
      <w:r w:rsidR="006A1BA3">
        <w:rPr>
          <w:iCs/>
        </w:rPr>
        <w:fldChar w:fldCharType="separate"/>
      </w:r>
      <w:r w:rsidR="00A70F92" w:rsidRPr="00A70F92">
        <w:rPr>
          <w:iCs/>
          <w:noProof/>
        </w:rPr>
        <w:t>[11]</w:t>
      </w:r>
      <w:r w:rsidR="006A1BA3">
        <w:rPr>
          <w:iCs/>
        </w:rPr>
        <w:fldChar w:fldCharType="end"/>
      </w:r>
      <w:r w:rsidR="00BC0E89">
        <w:rPr>
          <w:iCs/>
        </w:rPr>
        <w:t>.</w:t>
      </w:r>
      <w:r w:rsidR="002B40DD">
        <w:rPr>
          <w:iCs/>
        </w:rPr>
        <w:t xml:space="preserve"> </w:t>
      </w:r>
      <w:r w:rsidR="00E171C3">
        <w:rPr>
          <w:iCs/>
        </w:rPr>
        <w:t xml:space="preserve">Earth space coordinates are created when </w:t>
      </w:r>
      <w:r w:rsidR="00250352">
        <w:rPr>
          <w:iCs/>
        </w:rPr>
        <w:t>the C</w:t>
      </w:r>
      <w:r w:rsidR="0084614F">
        <w:rPr>
          <w:iCs/>
        </w:rPr>
        <w:t xml:space="preserve">artesian coordinates </w:t>
      </w:r>
      <w:r w:rsidR="00250352">
        <w:rPr>
          <w:iCs/>
        </w:rPr>
        <w:t>cross each other perpendicularly</w:t>
      </w:r>
      <w:r w:rsidR="008C2AEA">
        <w:rPr>
          <w:iCs/>
        </w:rPr>
        <w:t xml:space="preserve"> to create a</w:t>
      </w:r>
      <w:r w:rsidR="00250352">
        <w:rPr>
          <w:iCs/>
        </w:rPr>
        <w:t xml:space="preserve"> position coordinate. It is assumed that the x-axis points North, the y-axis points West, and the z-axis points upward</w:t>
      </w:r>
      <w:r w:rsidR="006A1BA3">
        <w:rPr>
          <w:iCs/>
        </w:rPr>
        <w:t xml:space="preserve">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id":"ITEM-2","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2","issued":{"date-parts":[["2005"]]},"publisher":"Apress","title":"Physics for game programmers","type":"book"},"uris":["http://www.mendeley.com/documents/?uuid=2d7017ca-ea3f-49cb-b92d-902f8dab4f61"]}],"mendeley":{"formattedCitation":"[1], [2]","plainTextFormattedCitation":"[1], [2]","previouslyFormattedCitation":"[1], [2]"},"properties":{"noteIndex":0},"schema":"https://github.com/citation-style-language/schema/raw/master/csl-citation.json"}</w:instrText>
      </w:r>
      <w:r w:rsidR="006A1BA3">
        <w:rPr>
          <w:iCs/>
        </w:rPr>
        <w:fldChar w:fldCharType="separate"/>
      </w:r>
      <w:r w:rsidR="00786569" w:rsidRPr="00786569">
        <w:rPr>
          <w:iCs/>
          <w:noProof/>
        </w:rPr>
        <w:t>[1], [2]</w:t>
      </w:r>
      <w:r w:rsidR="006A1BA3">
        <w:rPr>
          <w:iCs/>
        </w:rPr>
        <w:fldChar w:fldCharType="end"/>
      </w:r>
      <w:r w:rsidR="00250352">
        <w:rPr>
          <w:iCs/>
        </w:rPr>
        <w:t>.</w:t>
      </w:r>
    </w:p>
    <w:p w14:paraId="258E5DEE" w14:textId="3C4FD7A7" w:rsidR="00E9224C" w:rsidRDefault="00FC2C0D" w:rsidP="00906E52">
      <w:pPr>
        <w:spacing w:before="100" w:beforeAutospacing="1" w:after="100" w:afterAutospacing="1"/>
        <w:ind w:firstLine="360"/>
        <w:contextualSpacing/>
        <w:rPr>
          <w:iCs/>
        </w:rPr>
      </w:pPr>
      <w:r>
        <w:rPr>
          <w:iCs/>
        </w:rPr>
        <w:t>The</w:t>
      </w:r>
      <w:r w:rsidR="00E171C3">
        <w:rPr>
          <w:iCs/>
        </w:rPr>
        <w:t xml:space="preserve"> x, y, z axes </w:t>
      </w:r>
      <w:r>
        <w:rPr>
          <w:iCs/>
        </w:rPr>
        <w:t xml:space="preserve">representing body space coordinate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 xml:space="preserve">A Cartesian coordinate system </w:t>
      </w:r>
      <w:r w:rsidR="00E171C3">
        <w:rPr>
          <w:iCs/>
        </w:rPr>
        <w:t xml:space="preserve">defining body space </w:t>
      </w:r>
      <w:r w:rsidR="0034366D">
        <w:rPr>
          <w:iCs/>
        </w:rPr>
        <w:t>can be defined as</w:t>
      </w:r>
      <w:r w:rsidR="005F6AE2">
        <w:rPr>
          <w:iCs/>
        </w:rPr>
        <w:t xml:space="preserve"> left handed or right </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sidR="0034366D">
        <w:rPr>
          <w:iCs/>
        </w:rPr>
        <w:t xml:space="preserve"> uses </w:t>
      </w:r>
      <w:r w:rsidR="0034366D" w:rsidRPr="0034366D">
        <w:rPr>
          <w:iCs/>
        </w:rPr>
        <w:t>a left 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786569">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6A1BA3">
        <w:rPr>
          <w:iCs/>
        </w:rPr>
        <w:fldChar w:fldCharType="separate"/>
      </w:r>
      <w:r w:rsidR="00786569" w:rsidRPr="00786569">
        <w:rPr>
          <w:iCs/>
          <w:noProof/>
        </w:rPr>
        <w:t>[1]</w:t>
      </w:r>
      <w:r w:rsidR="006A1BA3">
        <w:rPr>
          <w:iCs/>
        </w:rPr>
        <w:fldChar w:fldCharType="end"/>
      </w:r>
      <w:r w:rsidR="005F6AE2">
        <w:rPr>
          <w:iCs/>
        </w:rPr>
        <w:t xml:space="preserve"> uses a right 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is important because</w:t>
      </w:r>
      <w:r w:rsidR="00A855A5">
        <w:rPr>
          <w:iCs/>
        </w:rPr>
        <w:t xml:space="preserve"> rotations on</w:t>
      </w:r>
      <w:r w:rsidR="00A119FF">
        <w:rPr>
          <w:iCs/>
        </w:rPr>
        <w:t xml:space="preserve"> an airplane are</w:t>
      </w:r>
      <w:r w:rsidR="00D84E63">
        <w:rPr>
          <w:iCs/>
        </w:rPr>
        <w:t xml:space="preserve"> expressed differently depending on the 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might be inversed</w:t>
      </w:r>
      <w:r w:rsidR="00A119FF">
        <w:rPr>
          <w:iCs/>
        </w:rPr>
        <w:t xml:space="preserve"> when using a different system.</w:t>
      </w:r>
    </w:p>
    <w:p w14:paraId="7524BAEC" w14:textId="6A7554CB" w:rsidR="005B0314" w:rsidRDefault="00E9224C" w:rsidP="00906E52">
      <w:pPr>
        <w:keepNext/>
        <w:tabs>
          <w:tab w:val="left" w:pos="2160"/>
          <w:tab w:val="left" w:pos="6480"/>
        </w:tabs>
        <w:spacing w:before="100" w:beforeAutospacing="1" w:after="100" w:afterAutospacing="1"/>
        <w:ind w:firstLine="360"/>
        <w:contextualSpacing/>
        <w:jc w:val="center"/>
      </w:pPr>
      <w:r>
        <w:rPr>
          <w:iCs/>
          <w:noProof/>
        </w:rPr>
        <w:drawing>
          <wp:inline distT="0" distB="0" distL="0" distR="0" wp14:anchorId="42FBBB00" wp14:editId="26FE1E4B">
            <wp:extent cx="2032000" cy="164093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rgcoord.PNG"/>
                    <pic:cNvPicPr/>
                  </pic:nvPicPr>
                  <pic:blipFill>
                    <a:blip r:embed="rId18">
                      <a:extLst>
                        <a:ext uri="{28A0092B-C50C-407E-A947-70E740481C1C}">
                          <a14:useLocalDpi xmlns:a14="http://schemas.microsoft.com/office/drawing/2010/main" val="0"/>
                        </a:ext>
                      </a:extLst>
                    </a:blip>
                    <a:stretch>
                      <a:fillRect/>
                    </a:stretch>
                  </pic:blipFill>
                  <pic:spPr>
                    <a:xfrm>
                      <a:off x="0" y="0"/>
                      <a:ext cx="2133870" cy="1723202"/>
                    </a:xfrm>
                    <a:prstGeom prst="rect">
                      <a:avLst/>
                    </a:prstGeom>
                  </pic:spPr>
                </pic:pic>
              </a:graphicData>
            </a:graphic>
          </wp:inline>
        </w:drawing>
      </w:r>
    </w:p>
    <w:p w14:paraId="1D23F2A3" w14:textId="7A6D1A36" w:rsidR="005B0314" w:rsidRPr="00E97BAA" w:rsidRDefault="005B0314" w:rsidP="00906E52">
      <w:pPr>
        <w:pStyle w:val="Caption"/>
        <w:spacing w:before="100" w:beforeAutospacing="1" w:after="100" w:afterAutospacing="1"/>
        <w:ind w:firstLine="360"/>
        <w:contextualSpacing/>
        <w:jc w:val="center"/>
        <w:rPr>
          <w:b w:val="0"/>
          <w:szCs w:val="24"/>
        </w:rPr>
      </w:pPr>
      <w:bookmarkStart w:id="130" w:name="_Toc60676660"/>
      <w:r w:rsidRPr="00E97BAA">
        <w:rPr>
          <w:b w:val="0"/>
          <w:szCs w:val="24"/>
        </w:rPr>
        <w:t xml:space="preserve">Figure </w:t>
      </w:r>
      <w:r w:rsidRPr="00E97BAA">
        <w:rPr>
          <w:b w:val="0"/>
          <w:szCs w:val="24"/>
        </w:rPr>
        <w:fldChar w:fldCharType="begin"/>
      </w:r>
      <w:r w:rsidRPr="00E97BAA">
        <w:rPr>
          <w:b w:val="0"/>
          <w:szCs w:val="24"/>
        </w:rPr>
        <w:instrText xml:space="preserve"> SEQ Figure \* ARABIC </w:instrText>
      </w:r>
      <w:r w:rsidRPr="00E97BAA">
        <w:rPr>
          <w:b w:val="0"/>
          <w:szCs w:val="24"/>
        </w:rPr>
        <w:fldChar w:fldCharType="separate"/>
      </w:r>
      <w:r w:rsidR="00B379F8">
        <w:rPr>
          <w:b w:val="0"/>
          <w:noProof/>
          <w:szCs w:val="24"/>
        </w:rPr>
        <w:t>5</w:t>
      </w:r>
      <w:r w:rsidRPr="00E97BAA">
        <w:rPr>
          <w:b w:val="0"/>
          <w:szCs w:val="24"/>
        </w:rPr>
        <w:fldChar w:fldCharType="end"/>
      </w:r>
      <w:r w:rsidRPr="00E97BAA">
        <w:rPr>
          <w:b w:val="0"/>
          <w:szCs w:val="24"/>
        </w:rPr>
        <w:t>: Bourg Cartesian Coordinate System</w:t>
      </w:r>
      <w:r w:rsidR="0081062E">
        <w:rPr>
          <w:b w:val="0"/>
          <w:szCs w:val="24"/>
        </w:rPr>
        <w:t xml:space="preserve"> </w:t>
      </w:r>
      <w:r w:rsidR="006A1BA3">
        <w:rPr>
          <w:b w:val="0"/>
          <w:szCs w:val="24"/>
        </w:rPr>
        <w:fldChar w:fldCharType="begin" w:fldLock="1"/>
      </w:r>
      <w:r w:rsidR="00E603D3">
        <w:rPr>
          <w:b w:val="0"/>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b w:val="0"/>
          <w:szCs w:val="24"/>
        </w:rPr>
        <w:fldChar w:fldCharType="separate"/>
      </w:r>
      <w:bookmarkEnd w:id="130"/>
      <w:r w:rsidR="00786569" w:rsidRPr="00786569">
        <w:rPr>
          <w:b w:val="0"/>
          <w:noProof/>
          <w:szCs w:val="24"/>
        </w:rPr>
        <w:t>[2]</w:t>
      </w:r>
      <w:r w:rsidR="006A1BA3">
        <w:rPr>
          <w:b w:val="0"/>
          <w:szCs w:val="24"/>
        </w:rPr>
        <w:fldChar w:fldCharType="end"/>
      </w:r>
    </w:p>
    <w:p w14:paraId="5C14B7A7" w14:textId="2ED0E567" w:rsidR="00E97BAA" w:rsidRDefault="00E9224C" w:rsidP="00906E52">
      <w:pPr>
        <w:keepNext/>
        <w:spacing w:before="100" w:beforeAutospacing="1" w:after="100" w:afterAutospacing="1"/>
        <w:ind w:firstLine="360"/>
        <w:contextualSpacing/>
        <w:jc w:val="center"/>
      </w:pPr>
      <w:r>
        <w:rPr>
          <w:iCs/>
          <w:noProof/>
        </w:rPr>
        <w:drawing>
          <wp:inline distT="0" distB="0" distL="0" distR="0" wp14:anchorId="34D689B4" wp14:editId="444BEE7B">
            <wp:extent cx="2235008" cy="1663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coord.PNG"/>
                    <pic:cNvPicPr/>
                  </pic:nvPicPr>
                  <pic:blipFill>
                    <a:blip r:embed="rId19">
                      <a:extLst>
                        <a:ext uri="{28A0092B-C50C-407E-A947-70E740481C1C}">
                          <a14:useLocalDpi xmlns:a14="http://schemas.microsoft.com/office/drawing/2010/main" val="0"/>
                        </a:ext>
                      </a:extLst>
                    </a:blip>
                    <a:stretch>
                      <a:fillRect/>
                    </a:stretch>
                  </pic:blipFill>
                  <pic:spPr>
                    <a:xfrm>
                      <a:off x="0" y="0"/>
                      <a:ext cx="2272106" cy="1691315"/>
                    </a:xfrm>
                    <a:prstGeom prst="rect">
                      <a:avLst/>
                    </a:prstGeom>
                  </pic:spPr>
                </pic:pic>
              </a:graphicData>
            </a:graphic>
          </wp:inline>
        </w:drawing>
      </w:r>
    </w:p>
    <w:p w14:paraId="5AF29149" w14:textId="47D0A397" w:rsidR="00130999" w:rsidRPr="00292865" w:rsidRDefault="00E97BAA" w:rsidP="00906E52">
      <w:pPr>
        <w:pStyle w:val="Caption"/>
        <w:spacing w:before="100" w:beforeAutospacing="1" w:after="100" w:afterAutospacing="1"/>
        <w:ind w:firstLine="360"/>
        <w:contextualSpacing/>
        <w:jc w:val="center"/>
        <w:rPr>
          <w:b w:val="0"/>
          <w:szCs w:val="24"/>
        </w:rPr>
      </w:pPr>
      <w:bookmarkStart w:id="131" w:name="_Toc60676661"/>
      <w:r w:rsidRPr="00E97BAA">
        <w:rPr>
          <w:b w:val="0"/>
          <w:szCs w:val="24"/>
        </w:rPr>
        <w:t xml:space="preserve">Figure </w:t>
      </w:r>
      <w:r w:rsidRPr="00E97BAA">
        <w:rPr>
          <w:b w:val="0"/>
          <w:szCs w:val="24"/>
        </w:rPr>
        <w:fldChar w:fldCharType="begin"/>
      </w:r>
      <w:r w:rsidRPr="00E97BAA">
        <w:rPr>
          <w:b w:val="0"/>
          <w:szCs w:val="24"/>
        </w:rPr>
        <w:instrText xml:space="preserve"> SEQ Figure \* ARABIC </w:instrText>
      </w:r>
      <w:r w:rsidRPr="00E97BAA">
        <w:rPr>
          <w:b w:val="0"/>
          <w:szCs w:val="24"/>
        </w:rPr>
        <w:fldChar w:fldCharType="separate"/>
      </w:r>
      <w:r w:rsidR="00B379F8">
        <w:rPr>
          <w:b w:val="0"/>
          <w:noProof/>
          <w:szCs w:val="24"/>
        </w:rPr>
        <w:t>6</w:t>
      </w:r>
      <w:r w:rsidRPr="00E97BAA">
        <w:rPr>
          <w:b w:val="0"/>
          <w:szCs w:val="24"/>
        </w:rPr>
        <w:fldChar w:fldCharType="end"/>
      </w:r>
      <w:r w:rsidRPr="00E97BAA">
        <w:rPr>
          <w:b w:val="0"/>
          <w:szCs w:val="24"/>
        </w:rPr>
        <w:t>: Palmer Cartesian Coordinate System</w:t>
      </w:r>
      <w:r w:rsidR="0081062E">
        <w:rPr>
          <w:b w:val="0"/>
          <w:szCs w:val="24"/>
        </w:rPr>
        <w:t xml:space="preserve"> </w:t>
      </w:r>
      <w:r w:rsidR="006A1BA3">
        <w:rPr>
          <w:b w:val="0"/>
          <w:szCs w:val="24"/>
        </w:rPr>
        <w:fldChar w:fldCharType="begin" w:fldLock="1"/>
      </w:r>
      <w:r w:rsidR="00786569">
        <w:rPr>
          <w:b w:val="0"/>
          <w:szCs w:val="24"/>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6A1BA3">
        <w:rPr>
          <w:b w:val="0"/>
          <w:szCs w:val="24"/>
        </w:rPr>
        <w:fldChar w:fldCharType="separate"/>
      </w:r>
      <w:bookmarkEnd w:id="131"/>
      <w:r w:rsidR="00786569" w:rsidRPr="00786569">
        <w:rPr>
          <w:b w:val="0"/>
          <w:noProof/>
          <w:szCs w:val="24"/>
        </w:rPr>
        <w:t>[1]</w:t>
      </w:r>
      <w:r w:rsidR="006A1BA3">
        <w:rPr>
          <w:b w:val="0"/>
          <w:szCs w:val="24"/>
        </w:rPr>
        <w:fldChar w:fldCharType="end"/>
      </w:r>
    </w:p>
    <w:p w14:paraId="6E858C7F" w14:textId="7378ABF0" w:rsidR="0050270D" w:rsidRPr="006C1F46" w:rsidRDefault="00292865" w:rsidP="006E6EF8">
      <w:pPr>
        <w:spacing w:before="100" w:beforeAutospacing="1" w:after="100" w:afterAutospacing="1"/>
        <w:ind w:firstLine="360"/>
        <w:contextualSpacing/>
      </w:pPr>
      <w:r>
        <w:t xml:space="preserve">The </w:t>
      </w:r>
      <w:r w:rsidR="006C1F46">
        <w:t>Cartesian coordinates used to</w:t>
      </w:r>
      <w:r>
        <w:t xml:space="preserve"> calculate</w:t>
      </w:r>
      <w:r w:rsidR="006C1F46">
        <w:t xml:space="preserve"> an airplane’s position </w:t>
      </w:r>
      <w:r>
        <w:t xml:space="preserve">in this thesis </w:t>
      </w:r>
      <w:r w:rsidR="006C1F46">
        <w:t>will</w:t>
      </w:r>
      <w:r w:rsidR="00E540BC">
        <w:t xml:space="preserve"> ultimately</w:t>
      </w:r>
      <w:r w:rsidR="006C1F46">
        <w:t xml:space="preserve"> be expressed as a geodetic coordinate</w:t>
      </w:r>
      <w:r w:rsidR="00E540BC">
        <w:t xml:space="preserve"> in order to display the airplane on the Earth during flight simulation</w:t>
      </w:r>
      <w:r w:rsidR="006C1F46">
        <w:t>. The geodetic coordinate system expresses position as</w:t>
      </w:r>
      <w:r w:rsidR="00700942">
        <w:t xml:space="preserve"> latitude, longitude, and altitude</w:t>
      </w:r>
      <w:r w:rsidR="00087133">
        <w:t xml:space="preserve">, and </w:t>
      </w:r>
      <w:r>
        <w:t xml:space="preserve">takes into account the </w:t>
      </w:r>
      <w:r w:rsidR="00087133">
        <w:t xml:space="preserve">fact that the Earth is spherical </w:t>
      </w:r>
      <w:r w:rsidR="006A1BA3">
        <w:fldChar w:fldCharType="begin" w:fldLock="1"/>
      </w:r>
      <w:r w:rsidR="00C7123C">
        <w:instrText>ADDIN CSL_CITATION {"citationItems":[{"id":"ITEM-1","itemData":{"URL":"http://danceswithcode.net/engineeringnotes/geodetic_to_ecef/geodetic","author":[{"dropping-particle":"","family":"Rose","given":"D","non-dropping-particle":"","parse-names":false,"suffix":""}],"id":"ITEM-1","issued":{"date-parts":[["2014"]]},"title":"Converting Between Earth-Centered, Earth-Fixed and Geodetic Coordinates","type":"webpage"},"uris":["http://www.mendeley.com/documents/?uuid=5d01d5b0-049a-46ab-9321-f72e5b8552de"]}],"mendeley":{"formattedCitation":"[15]","plainTextFormattedCitation":"[15]","previouslyFormattedCitation":"[15]"},"properties":{"noteIndex":0},"schema":"https://github.com/citation-style-language/schema/raw/master/csl-citation.json"}</w:instrText>
      </w:r>
      <w:r w:rsidR="006A1BA3">
        <w:fldChar w:fldCharType="separate"/>
      </w:r>
      <w:r w:rsidR="00A70F92" w:rsidRPr="00A70F92">
        <w:rPr>
          <w:noProof/>
        </w:rPr>
        <w:t>[15]</w:t>
      </w:r>
      <w:r w:rsidR="006A1BA3">
        <w:fldChar w:fldCharType="end"/>
      </w:r>
      <w:r w:rsidR="00700942">
        <w:t>.</w:t>
      </w:r>
      <w:r w:rsidR="00F33DC4" w:rsidRPr="00F33DC4">
        <w:t xml:space="preserve"> </w:t>
      </w:r>
      <w:r w:rsidR="00A62912">
        <w:t xml:space="preserve">Latitude, longitude, and altitude are the coordinates native to the software we will use to position the airplane on the Earth during </w:t>
      </w:r>
      <w:r w:rsidR="00F21A1F">
        <w:t xml:space="preserve">visual </w:t>
      </w:r>
      <w:r w:rsidR="00A62912">
        <w:t>flight simulation.</w:t>
      </w:r>
    </w:p>
    <w:p w14:paraId="270908EA" w14:textId="3CFB71CA" w:rsidR="00242B32" w:rsidRPr="00242B32" w:rsidRDefault="00242B32" w:rsidP="00906E52">
      <w:pPr>
        <w:pStyle w:val="Heading3"/>
        <w:numPr>
          <w:ilvl w:val="2"/>
          <w:numId w:val="8"/>
        </w:numPr>
        <w:spacing w:before="100" w:beforeAutospacing="1" w:after="100" w:afterAutospacing="1"/>
        <w:ind w:left="1080"/>
        <w:contextualSpacing/>
        <w:jc w:val="left"/>
      </w:pPr>
      <w:bookmarkStart w:id="132" w:name="_Toc61301268"/>
      <w:r>
        <w:t>FDM Calculation Steps</w:t>
      </w:r>
      <w:bookmarkEnd w:id="132"/>
    </w:p>
    <w:p w14:paraId="579F0875" w14:textId="7182C3A8"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6E8C5A61" w:rsidR="00B3042A" w:rsidRPr="00EE0571" w:rsidRDefault="00346DAE" w:rsidP="00906E52">
      <w:pPr>
        <w:pStyle w:val="ListParagraph"/>
        <w:numPr>
          <w:ilvl w:val="0"/>
          <w:numId w:val="5"/>
        </w:numPr>
        <w:spacing w:before="100" w:beforeAutospacing="1" w:after="100" w:afterAutospacing="1"/>
        <w:rPr>
          <w:iCs/>
        </w:rPr>
      </w:pPr>
      <w:r w:rsidRPr="00EE0571">
        <w:rPr>
          <w:iCs/>
        </w:rPr>
        <w:t>The load, or forces</w:t>
      </w:r>
      <w:r w:rsidR="007D441C" w:rsidRPr="00EE0571">
        <w:rPr>
          <w:iCs/>
        </w:rPr>
        <w:t xml:space="preserve"> and moments</w:t>
      </w:r>
      <w:r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3" w:name="_Toc61301269"/>
      <w:r>
        <w:t>Mass Properties</w:t>
      </w:r>
      <w:bookmarkEnd w:id="133"/>
    </w:p>
    <w:p w14:paraId="5A39AAAD" w14:textId="39520472" w:rsidR="001C7C66" w:rsidRDefault="00644ACE" w:rsidP="00906E52">
      <w:pPr>
        <w:spacing w:before="100" w:beforeAutospacing="1" w:after="100" w:afterAutospacing="1"/>
        <w:ind w:firstLine="360"/>
        <w:contextualSpacing/>
      </w:pPr>
      <w:r>
        <w:t xml:space="preserve">The mass properties of an airplanes components are important because they affect how the airplane interacts with forces. T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4B4875">
        <w:t xml:space="preserve">. </w:t>
      </w:r>
    </w:p>
    <w:p w14:paraId="53D98BD8" w14:textId="311AC2B3"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here the mass properties are simply chosen. In Bourg’s model, t</w:t>
      </w:r>
      <w:r w:rsidR="006248A2">
        <w:t>he airfoil performance data, inertia</w:t>
      </w:r>
      <w:r w:rsidR="003208B1">
        <w:t>l</w:t>
      </w:r>
      <w:r w:rsidR="006248A2">
        <w:t xml:space="preserve"> moments </w:t>
      </w:r>
      <w:r w:rsidR="003208B1">
        <w:t xml:space="preserve">of </w:t>
      </w:r>
      <w:r w:rsidR="006248A2">
        <w:t xml:space="preserve">each component, and mass of each component is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E603D3">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rFonts w:eastAsiaTheme="minorHAnsi"/>
        </w:rPr>
        <w:fldChar w:fldCharType="separate"/>
      </w:r>
      <w:r w:rsidR="00786569" w:rsidRPr="00786569">
        <w:rPr>
          <w:rFonts w:eastAsiaTheme="minorHAnsi"/>
          <w:noProof/>
        </w:rPr>
        <w:t>[2]</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052B27">
        <w:rPr>
          <w:rFonts w:eastAsiaTheme="minorHAnsi"/>
        </w:rPr>
        <w:t>center of mass</w:t>
      </w:r>
      <w:r w:rsidR="00802935">
        <w:rPr>
          <w:rFonts w:eastAsiaTheme="minorHAnsi"/>
        </w:rPr>
        <w:t xml:space="preserve">). </w:t>
      </w:r>
      <w:r w:rsidR="004D02AB">
        <w:rPr>
          <w:rFonts w:eastAsiaTheme="minorHAnsi"/>
        </w:rPr>
        <w:t xml:space="preserve">The measure of how </w:t>
      </w:r>
      <w:r w:rsidR="00802935">
        <w:rPr>
          <w:rFonts w:eastAsiaTheme="minorHAnsi"/>
        </w:rPr>
        <w:t>fast the airplane</w:t>
      </w:r>
      <w:r w:rsidR="00012305">
        <w:rPr>
          <w:rFonts w:eastAsiaTheme="minorHAnsi"/>
        </w:rPr>
        <w:t xml:space="preserve"> actually</w:t>
      </w:r>
      <w:r w:rsidR="00802935">
        <w:rPr>
          <w:rFonts w:eastAsiaTheme="minorHAnsi"/>
        </w:rPr>
        <w:t xml:space="preserv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C7123C">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6]","plainTextFormattedCitation":"[16]","previouslyFormattedCitation":"[16]"},"properties":{"noteIndex":0},"schema":"https://github.com/citation-style-language/schema/raw/master/csl-citation.json"}</w:instrText>
      </w:r>
      <w:r w:rsidR="006A1BA3">
        <w:rPr>
          <w:rFonts w:eastAsiaTheme="minorHAnsi"/>
        </w:rPr>
        <w:fldChar w:fldCharType="separate"/>
      </w:r>
      <w:r w:rsidR="00A70F92" w:rsidRPr="00A70F92">
        <w:rPr>
          <w:rFonts w:eastAsiaTheme="minorHAnsi"/>
          <w:noProof/>
        </w:rPr>
        <w:t>[16]</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CB255A">
        <w:t>and holds</w:t>
      </w:r>
      <w:r w:rsidR="000F1D5D">
        <w:t xml:space="preserve"> the values of the moments of inertia</w:t>
      </w:r>
      <w:r w:rsidR="00DD55B3">
        <w:t xml:space="preserve"> as body coordinates</w:t>
      </w:r>
      <w:r w:rsidR="006A1BA3">
        <w:t xml:space="preserve">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DD55B3">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4" w:name="_Toc61301270"/>
      <w:r>
        <w:t>Forces</w:t>
      </w:r>
      <w:bookmarkEnd w:id="134"/>
    </w:p>
    <w:p w14:paraId="3536D289" w14:textId="13C53C3F"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2B44BE">
        <w:rPr>
          <w:rFonts w:eastAsiaTheme="minorHAnsi"/>
        </w:rPr>
        <w:t xml:space="preserve"> Next, based on air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alt</w:t>
      </w:r>
      <w:r w:rsidR="007348CC">
        <w:rPr>
          <w:iCs/>
          <w:szCs w:val="24"/>
        </w:rPr>
        <w:t>er camber</w:t>
      </w:r>
      <w:r w:rsidR="00703699">
        <w:rPr>
          <w:iCs/>
          <w:szCs w:val="24"/>
        </w:rPr>
        <w:t xml:space="preserve"> to create lift</w:t>
      </w:r>
      <w:r w:rsidR="007348CC">
        <w:rPr>
          <w:iCs/>
          <w:szCs w:val="24"/>
        </w:rPr>
        <w:t>. Usually the flaps are used at</w:t>
      </w:r>
      <w:r w:rsidR="00785BB4" w:rsidRPr="00785BB4">
        <w:rPr>
          <w:iCs/>
          <w:szCs w:val="24"/>
        </w:rPr>
        <w:t xml:space="preserve"> low speeds to increase lift. Drag increases with increased angle of attack.</w:t>
      </w:r>
      <w:r w:rsidR="000630D9">
        <w:rPr>
          <w:iCs/>
          <w:szCs w:val="24"/>
        </w:rPr>
        <w:t xml:space="preserve"> If an airplane is flying at an angle of attack high enough, it will not be able to create any lift and wil</w:t>
      </w:r>
      <w:r w:rsidR="001812B6">
        <w:rPr>
          <w:iCs/>
          <w:szCs w:val="24"/>
        </w:rPr>
        <w:t xml:space="preserve">l stall. Figure 6 </w:t>
      </w:r>
      <w:r w:rsidR="000142DF">
        <w:rPr>
          <w:iCs/>
          <w:szCs w:val="24"/>
        </w:rPr>
        <w:t>is a visual</w:t>
      </w:r>
      <w:r w:rsidR="001812B6">
        <w:rPr>
          <w:iCs/>
          <w:szCs w:val="24"/>
        </w:rPr>
        <w:t xml:space="preserve"> that</w:t>
      </w:r>
      <w:r w:rsidR="00730CCA">
        <w:rPr>
          <w:iCs/>
          <w:szCs w:val="24"/>
        </w:rPr>
        <w:t xml:space="preserve"> shows </w:t>
      </w:r>
      <w:r w:rsidR="008C5ED6">
        <w:rPr>
          <w:iCs/>
          <w:szCs w:val="24"/>
        </w:rPr>
        <w:t>lift coefficient versus attack angle, and that when attack angle is increased, lift increases. H</w:t>
      </w:r>
      <w:r w:rsidR="000630D9">
        <w:rPr>
          <w:iCs/>
          <w:szCs w:val="24"/>
        </w:rPr>
        <w:t xml:space="preserve">owever, at some point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E603D3">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szCs w:val="24"/>
        </w:rPr>
        <w:fldChar w:fldCharType="separate"/>
      </w:r>
      <w:r w:rsidR="00786569" w:rsidRPr="00786569">
        <w:rPr>
          <w:iCs/>
          <w:noProof/>
          <w:szCs w:val="24"/>
        </w:rPr>
        <w:t>[2]</w:t>
      </w:r>
      <w:r w:rsidR="006A1BA3">
        <w:rPr>
          <w:iCs/>
          <w:szCs w:val="24"/>
        </w:rPr>
        <w:fldChar w:fldCharType="end"/>
      </w:r>
      <w:r w:rsidR="006A1BA3">
        <w:rPr>
          <w:iCs/>
          <w:szCs w:val="24"/>
        </w:rPr>
        <w:t>.</w:t>
      </w:r>
      <w:r w:rsidR="000630D9">
        <w:rPr>
          <w:iCs/>
          <w:szCs w:val="24"/>
        </w:rPr>
        <w:t xml:space="preserve"> Also, shown in Figure 6 is that with flaps lo</w:t>
      </w:r>
      <w:r w:rsidR="009F5A48">
        <w:rPr>
          <w:iCs/>
          <w:szCs w:val="24"/>
        </w:rPr>
        <w:t>wered, lift is increased.</w:t>
      </w:r>
    </w:p>
    <w:p w14:paraId="5BDF610B" w14:textId="52427AA1" w:rsidR="000630D9" w:rsidRDefault="000630D9" w:rsidP="00906E52">
      <w:pPr>
        <w:keepNext/>
        <w:spacing w:before="100" w:beforeAutospacing="1" w:after="100" w:afterAutospacing="1"/>
        <w:ind w:firstLine="360"/>
        <w:contextualSpacing/>
        <w:jc w:val="center"/>
      </w:pPr>
      <w:r w:rsidRPr="000630D9">
        <w:rPr>
          <w:iCs/>
          <w:noProof/>
          <w:szCs w:val="24"/>
        </w:rPr>
        <w:drawing>
          <wp:inline distT="0" distB="0" distL="0" distR="0" wp14:anchorId="1A37CB40" wp14:editId="7AD90581">
            <wp:extent cx="2393583" cy="203835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3583" cy="2038350"/>
                    </a:xfrm>
                    <a:prstGeom prst="rect">
                      <a:avLst/>
                    </a:prstGeom>
                    <a:noFill/>
                    <a:ln>
                      <a:noFill/>
                    </a:ln>
                  </pic:spPr>
                </pic:pic>
              </a:graphicData>
            </a:graphic>
          </wp:inline>
        </w:drawing>
      </w:r>
    </w:p>
    <w:p w14:paraId="786424A1" w14:textId="04F05ED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5" w:name="_Toc60676662"/>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B379F8">
        <w:rPr>
          <w:b w:val="0"/>
          <w:noProof/>
        </w:rPr>
        <w:t>7</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E603D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D60DE1">
        <w:rPr>
          <w:b w:val="0"/>
        </w:rPr>
        <w:fldChar w:fldCharType="separate"/>
      </w:r>
      <w:bookmarkEnd w:id="135"/>
      <w:r w:rsidR="00786569" w:rsidRPr="00786569">
        <w:rPr>
          <w:b w:val="0"/>
          <w:noProof/>
        </w:rPr>
        <w:t>[2]</w:t>
      </w:r>
      <w:r w:rsidR="00D60DE1">
        <w:rPr>
          <w:b w:val="0"/>
        </w:rPr>
        <w:fldChar w:fldCharType="end"/>
      </w:r>
    </w:p>
    <w:p w14:paraId="1AFC20F0" w14:textId="7419FC2C" w:rsidR="00DF6E0C" w:rsidRDefault="00785BB4" w:rsidP="00906E52">
      <w:pPr>
        <w:spacing w:before="100" w:beforeAutospacing="1" w:after="100" w:afterAutospacing="1"/>
        <w:ind w:firstLine="360"/>
        <w:contextualSpacing/>
        <w:rPr>
          <w:rFonts w:eastAsiaTheme="minorHAnsi"/>
        </w:rPr>
      </w:pPr>
      <w:r w:rsidRPr="00785BB4">
        <w:rPr>
          <w:rFonts w:eastAsiaTheme="minorHAnsi"/>
          <w:iCs/>
          <w:szCs w:val="24"/>
        </w:rPr>
        <w:t xml:space="preserve">There are also other variables that </w:t>
      </w:r>
      <w:r w:rsidR="0008526D">
        <w:rPr>
          <w:rFonts w:eastAsiaTheme="minorHAnsi"/>
          <w:iCs/>
          <w:szCs w:val="24"/>
        </w:rPr>
        <w:t>affect lift, and that are considered in the FDM</w:t>
      </w:r>
      <w:r w:rsidR="002A0B53">
        <w:rPr>
          <w:rFonts w:eastAsiaTheme="minorHAnsi"/>
          <w:iCs/>
          <w:szCs w:val="24"/>
        </w:rPr>
        <w:t>s</w:t>
      </w:r>
      <w:r w:rsidR="0008526D">
        <w:rPr>
          <w:rFonts w:eastAsiaTheme="minorHAnsi"/>
          <w:iCs/>
          <w:szCs w:val="24"/>
        </w:rPr>
        <w:t xml:space="preserve">, </w:t>
      </w:r>
      <w:r>
        <w:rPr>
          <w:rFonts w:eastAsiaTheme="minorHAnsi"/>
          <w:iCs/>
          <w:szCs w:val="24"/>
        </w:rPr>
        <w:t>such as</w:t>
      </w:r>
      <w:r w:rsidR="0008526D">
        <w:rPr>
          <w:iCs/>
          <w:szCs w:val="24"/>
        </w:rPr>
        <w:t xml:space="preserve"> air density,</w:t>
      </w:r>
      <w:r w:rsidRPr="00785BB4">
        <w:rPr>
          <w:iCs/>
          <w:szCs w:val="24"/>
        </w:rPr>
        <w:t xml:space="preserve"> </w:t>
      </w:r>
      <w:r w:rsidR="005A0183">
        <w:rPr>
          <w:iCs/>
          <w:szCs w:val="24"/>
        </w:rPr>
        <w:t xml:space="preserve">component </w:t>
      </w:r>
      <w:r w:rsidRPr="00785BB4">
        <w:rPr>
          <w:iCs/>
          <w:szCs w:val="24"/>
        </w:rPr>
        <w:t xml:space="preserve">surface area, </w:t>
      </w:r>
      <w:r>
        <w:rPr>
          <w:iCs/>
          <w:szCs w:val="24"/>
        </w:rPr>
        <w:t>and</w:t>
      </w:r>
      <w:r w:rsidR="00913368">
        <w:rPr>
          <w:iCs/>
          <w:szCs w:val="24"/>
        </w:rPr>
        <w:t xml:space="preserve"> wing</w:t>
      </w:r>
      <w:r>
        <w:rPr>
          <w:iCs/>
          <w:szCs w:val="24"/>
        </w:rPr>
        <w:t xml:space="preserve"> </w:t>
      </w:r>
      <w:r w:rsidRPr="00785BB4">
        <w:rPr>
          <w:iCs/>
          <w:szCs w:val="24"/>
        </w:rPr>
        <w:t>aspect ratio</w:t>
      </w:r>
      <w:r>
        <w:rPr>
          <w:iCs/>
          <w:szCs w:val="24"/>
        </w:rPr>
        <w:t xml:space="preserve">. </w:t>
      </w:r>
      <w:r w:rsidR="00EA1724">
        <w:rPr>
          <w:iCs/>
          <w:szCs w:val="24"/>
        </w:rPr>
        <w:t>Another e</w:t>
      </w:r>
      <w:r w:rsidR="00A43273">
        <w:rPr>
          <w:rFonts w:eastAsiaTheme="minorHAnsi"/>
        </w:rPr>
        <w:t>xternal forces</w:t>
      </w:r>
      <w:r w:rsidR="00EA1724">
        <w:rPr>
          <w:rFonts w:eastAsiaTheme="minorHAnsi"/>
        </w:rPr>
        <w:t xml:space="preserve">, wind,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EA1724">
        <w:rPr>
          <w:rFonts w:eastAsiaTheme="minorHAnsi"/>
        </w:rPr>
        <w:t>, but these two FDMs do not consider wind.</w:t>
      </w:r>
    </w:p>
    <w:p w14:paraId="160AD3DF" w14:textId="53261A4E"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 axis (down). Similarly, thrust, expressed in pounds, is force added to the x axis (forward). Without thrust propulsion, the airplane cannot make lift</w:t>
      </w:r>
      <w:r w:rsidR="00D60DE1">
        <w:rPr>
          <w:rFonts w:eastAsiaTheme="minorHAnsi"/>
        </w:rPr>
        <w:t xml:space="preserve"> </w:t>
      </w:r>
      <w:r w:rsidR="00D60DE1">
        <w:rPr>
          <w:rFonts w:eastAsiaTheme="minorHAnsi"/>
        </w:rPr>
        <w:fldChar w:fldCharType="begin" w:fldLock="1"/>
      </w:r>
      <w:r w:rsidR="00E603D3">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D60DE1">
        <w:rPr>
          <w:rFonts w:eastAsiaTheme="minorHAnsi"/>
        </w:rPr>
        <w:fldChar w:fldCharType="separate"/>
      </w:r>
      <w:r w:rsidR="00786569" w:rsidRPr="00786569">
        <w:rPr>
          <w:rFonts w:eastAsiaTheme="minorHAnsi"/>
          <w:noProof/>
        </w:rPr>
        <w:t>[2]</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6" w:name="_Toc61301271"/>
      <w:r>
        <w:t>Equations of Motion</w:t>
      </w:r>
      <w:bookmarkEnd w:id="136"/>
    </w:p>
    <w:p w14:paraId="2001EC10" w14:textId="22A4D83A"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updated</w:t>
      </w:r>
      <w:r w:rsidR="00D46C58">
        <w:t xml:space="preserve"> position of the airplane, as well as the airplane’s velocity</w:t>
      </w:r>
      <w:r w:rsidR="00F221E9">
        <w:t xml:space="preserve"> in each step of time</w:t>
      </w:r>
      <w:r w:rsidR="00D46C58">
        <w:t>.</w:t>
      </w:r>
      <w:r w:rsidR="00B648AA">
        <w:t xml:space="preserve"> The velocity is the speed and direction of the airplane</w:t>
      </w:r>
      <w:r w:rsidR="00D60DE1">
        <w:t xml:space="preserve"> </w:t>
      </w:r>
      <w:r w:rsidR="00D60DE1">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D60DE1">
        <w:fldChar w:fldCharType="separate"/>
      </w:r>
      <w:r w:rsidR="00786569" w:rsidRPr="00786569">
        <w:rPr>
          <w:noProof/>
        </w:rPr>
        <w:t>[2]</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C7123C">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1]","plainTextFormattedCitation":"[11]","previouslyFormattedCitation":"[11]"},"properties":{"noteIndex":0},"schema":"https://github.com/citation-style-language/schema/raw/master/csl-citation.json"}</w:instrText>
      </w:r>
      <w:r w:rsidR="00D60DE1">
        <w:fldChar w:fldCharType="separate"/>
      </w:r>
      <w:r w:rsidR="00A70F92" w:rsidRPr="00A70F92">
        <w:rPr>
          <w:noProof/>
        </w:rPr>
        <w:t>[11]</w:t>
      </w:r>
      <w:r w:rsidR="00D60DE1">
        <w:fldChar w:fldCharType="end"/>
      </w:r>
      <w:r w:rsidR="0050585B">
        <w:t>. The integration of the equations of motion are considered an approximation because there is always some error introduced depen</w:t>
      </w:r>
      <w:r w:rsidR="00F85F0D">
        <w:t>ding o</w:t>
      </w:r>
      <w:r w:rsidR="00B613EC">
        <w:t xml:space="preserve">n the technique chosen </w:t>
      </w:r>
      <w:r w:rsidR="00B613EC">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613EC">
        <w:fldChar w:fldCharType="separate"/>
      </w:r>
      <w:r w:rsidR="00786569" w:rsidRPr="00786569">
        <w:rPr>
          <w:noProof/>
        </w:rPr>
        <w:t>[2]</w:t>
      </w:r>
      <w:r w:rsidR="00B613EC">
        <w:fldChar w:fldCharType="end"/>
      </w:r>
      <w:r w:rsidR="0050585B">
        <w:t xml:space="preserve">. </w:t>
      </w:r>
      <w:r w:rsidR="009546C9">
        <w:t>Simply put, the integration of the equations of motion, given everything else talked about, approximates the future velocity and position based on the previous values from th</w:t>
      </w:r>
      <w:r w:rsidR="00EA5157">
        <w:t>e last frame</w:t>
      </w:r>
      <w:r w:rsidR="00B613EC">
        <w:t xml:space="preserve"> of the simulation </w:t>
      </w:r>
      <w:r w:rsidR="00B613EC">
        <w:fldChar w:fldCharType="begin" w:fldLock="1"/>
      </w:r>
      <w:r w:rsidR="00C7123C">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7]","plainTextFormattedCitation":"[17]","previouslyFormattedCitation":"[17]"},"properties":{"noteIndex":0},"schema":"https://github.com/citation-style-language/schema/raw/master/csl-citation.json"}</w:instrText>
      </w:r>
      <w:r w:rsidR="00B613EC">
        <w:fldChar w:fldCharType="separate"/>
      </w:r>
      <w:r w:rsidR="00A70F92" w:rsidRPr="00A70F92">
        <w:rPr>
          <w:noProof/>
        </w:rPr>
        <w:t>[17]</w:t>
      </w:r>
      <w:r w:rsidR="00B613EC">
        <w:fldChar w:fldCharType="end"/>
      </w:r>
      <w:r w:rsidR="009546C9">
        <w:t xml:space="preserve">.  </w:t>
      </w:r>
    </w:p>
    <w:p w14:paraId="717A532A" w14:textId="3138EA69"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613EC">
        <w:fldChar w:fldCharType="separate"/>
      </w:r>
      <w:r w:rsidR="00786569" w:rsidRPr="00786569">
        <w:rPr>
          <w:noProof/>
        </w:rPr>
        <w:t>[2]</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C7123C">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8]","plainTextFormattedCitation":"[18]","previouslyFormattedCitation":"[18]"},"properties":{"noteIndex":0},"schema":"https://github.com/citation-style-language/schema/raw/master/csl-citation.json"}</w:instrText>
      </w:r>
      <w:r w:rsidR="00B613EC">
        <w:fldChar w:fldCharType="separate"/>
      </w:r>
      <w:r w:rsidR="00A70F92" w:rsidRPr="00A70F92">
        <w:rPr>
          <w:noProof/>
        </w:rPr>
        <w:t>[18]</w:t>
      </w:r>
      <w:r w:rsidR="00B613EC">
        <w:fldChar w:fldCharType="end"/>
      </w:r>
      <w:r w:rsidR="00B613EC">
        <w:t>.</w:t>
      </w:r>
      <w:r w:rsidR="00E9723F">
        <w:t xml:space="preserve"> </w:t>
      </w:r>
      <w:r>
        <w:t xml:space="preserve">With that said, there is a practical balance as </w:t>
      </w:r>
      <w:r w:rsidR="0084041B">
        <w:t>to what</w:t>
      </w:r>
      <w:r>
        <w:t xml:space="preserve"> the time step should be to achieve a stable solution, and also </w:t>
      </w:r>
      <w:r w:rsidR="00DF0FB2">
        <w:t xml:space="preserve">to </w:t>
      </w:r>
      <w:r>
        <w:t>minimize the buildup of error</w:t>
      </w:r>
      <w:r w:rsidR="00B613EC">
        <w:t xml:space="preserve"> </w:t>
      </w:r>
      <w:r w:rsidR="00B613EC">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613EC">
        <w:fldChar w:fldCharType="separate"/>
      </w:r>
      <w:r w:rsidR="00786569" w:rsidRPr="00786569">
        <w:rPr>
          <w:noProof/>
        </w:rPr>
        <w:t>[2]</w:t>
      </w:r>
      <w:r w:rsidR="00B613EC">
        <w:fldChar w:fldCharType="end"/>
      </w:r>
      <w:r>
        <w:t xml:space="preserve">. </w:t>
      </w:r>
    </w:p>
    <w:p w14:paraId="54BED384" w14:textId="7E03AC67" w:rsidR="00BE71F8" w:rsidRDefault="009546C9" w:rsidP="00906E52">
      <w:pPr>
        <w:spacing w:before="100" w:beforeAutospacing="1" w:after="100" w:afterAutospacing="1"/>
        <w:ind w:firstLine="360"/>
        <w:contextualSpacing/>
      </w:pPr>
      <w:r>
        <w:tab/>
        <w:t>There are multiple methods to</w:t>
      </w:r>
      <w:r w:rsidR="003D5478">
        <w:t xml:space="preserve"> actually</w:t>
      </w:r>
      <w:r>
        <w:t xml:space="preserve">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C7123C">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1]","plainTextFormattedCitation":"[11]","previouslyFormattedCitation":"[11]"},"properties":{"noteIndex":0},"schema":"https://github.com/citation-style-language/schema/raw/master/csl-citation.json"}</w:instrText>
      </w:r>
      <w:r w:rsidR="00B613EC">
        <w:fldChar w:fldCharType="separate"/>
      </w:r>
      <w:r w:rsidR="00A70F92" w:rsidRPr="00A70F92">
        <w:rPr>
          <w:noProof/>
        </w:rPr>
        <w:t>[11]</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 </w:t>
      </w:r>
      <w:r w:rsidR="000E2B25">
        <w:t>In</w:t>
      </w:r>
      <w:r w:rsidR="00C323FC">
        <w:t xml:space="preserve"> Palmer’s model, </w:t>
      </w:r>
      <w:r w:rsidR="0050585B">
        <w:t>an improved</w:t>
      </w:r>
      <w:r w:rsidR="00A77CF5">
        <w:t xml:space="preserve"> and more accurate version </w:t>
      </w:r>
      <w:r w:rsidR="00ED2C8A">
        <w:t>of</w:t>
      </w:r>
      <w:r w:rsidR="00CB3301">
        <w:t xml:space="preserve"> Euler’s method,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281055">
        <w:t xml:space="preserve"> </w:t>
      </w:r>
    </w:p>
    <w:p w14:paraId="11147624" w14:textId="48AFC911" w:rsidR="00BB6984" w:rsidRPr="00977ADB" w:rsidRDefault="00EE7782" w:rsidP="00906E52">
      <w:pPr>
        <w:spacing w:before="100" w:beforeAutospacing="1" w:after="100" w:afterAutospacing="1"/>
        <w:ind w:firstLine="360"/>
        <w:contextualSpacing/>
        <w:rPr>
          <w:iCs/>
        </w:rPr>
      </w:pPr>
      <w:r>
        <w:tab/>
      </w:r>
      <w:r w:rsidR="00A4161A">
        <w:t xml:space="preserve"> </w:t>
      </w:r>
      <w:r w:rsidR="00901022">
        <w:t xml:space="preserve">An important </w:t>
      </w:r>
      <w:r w:rsidR="003B10F9">
        <w:t>role</w:t>
      </w:r>
      <w:r w:rsidR="00901022">
        <w:t xml:space="preserve"> of the equations of motion is that,</w:t>
      </w:r>
      <w:r w:rsidR="001A5848">
        <w:t xml:space="preserve"> </w:t>
      </w:r>
      <w:r w:rsidR="00300EA0">
        <w:t>in</w:t>
      </w:r>
      <w:r w:rsidR="00C972B3">
        <w:t xml:space="preserve"> Bourg’s model</w:t>
      </w:r>
      <w:r w:rsidR="00554719">
        <w:t>,</w:t>
      </w:r>
      <w:r w:rsidR="00A4161A">
        <w:t xml:space="preserve"> the</w:t>
      </w:r>
      <w:r w:rsidR="00CF2041">
        <w:t xml:space="preserve"> orientation of the plane is tracked</w:t>
      </w:r>
      <w:r w:rsidR="00A4161A">
        <w:t xml:space="preserve"> with the use of a quaternion.</w:t>
      </w:r>
      <w:r w:rsidR="00CD14A7">
        <w:t xml:space="preserve"> </w:t>
      </w:r>
      <w:r w:rsidR="00CD14A7">
        <w:rPr>
          <w:iCs/>
        </w:rPr>
        <w:t xml:space="preserve">A quaternion is a way to represent orientation of something </w:t>
      </w:r>
      <w:r w:rsidR="00DD2544">
        <w:rPr>
          <w:iCs/>
        </w:rPr>
        <w:t>about three axes</w:t>
      </w:r>
      <w:r w:rsidR="00CD14A7">
        <w:rPr>
          <w:iCs/>
        </w:rPr>
        <w:t xml:space="preserve">. </w:t>
      </w:r>
      <w:r w:rsidR="002B5BA1">
        <w:rPr>
          <w:iCs/>
        </w:rPr>
        <w:t>Quaternions get updated with new Euler angles in each time step to reflect the new orientation using the angular velocities of that instant</w:t>
      </w:r>
      <w:r w:rsidR="00B613EC">
        <w:rPr>
          <w:iCs/>
        </w:rPr>
        <w:t xml:space="preserve"> </w:t>
      </w:r>
      <w:r w:rsidR="00B613EC">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613EC">
        <w:rPr>
          <w:iCs/>
        </w:rPr>
        <w:fldChar w:fldCharType="separate"/>
      </w:r>
      <w:r w:rsidR="00786569" w:rsidRPr="00786569">
        <w:rPr>
          <w:iCs/>
          <w:noProof/>
        </w:rPr>
        <w:t>[2]</w:t>
      </w:r>
      <w:r w:rsidR="00B613EC">
        <w:rPr>
          <w:iCs/>
        </w:rPr>
        <w:fldChar w:fldCharType="end"/>
      </w:r>
      <w:r w:rsidR="002B5BA1">
        <w:rPr>
          <w:iCs/>
        </w:rPr>
        <w:t>.</w:t>
      </w:r>
      <w:r w:rsidR="00C972B3">
        <w:rPr>
          <w:iCs/>
        </w:rPr>
        <w:t xml:space="preserve"> </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37" w:name="_Toc61301272"/>
      <w:r w:rsidRPr="00977ADB">
        <w:rPr>
          <w:b/>
        </w:rPr>
        <w:t>Simulation Loop</w:t>
      </w:r>
      <w:r w:rsidR="00B31936">
        <w:rPr>
          <w:b/>
        </w:rPr>
        <w:t xml:space="preserve"> Methods</w:t>
      </w:r>
      <w:bookmarkEnd w:id="137"/>
    </w:p>
    <w:p w14:paraId="55D5B9D6" w14:textId="0BB6D4BC" w:rsidR="00FD2F03" w:rsidRPr="00977ADB" w:rsidRDefault="00977ADB" w:rsidP="00906E52">
      <w:pPr>
        <w:spacing w:before="100" w:beforeAutospacing="1" w:after="100" w:afterAutospacing="1"/>
        <w:ind w:firstLine="360"/>
        <w:contextualSpacing/>
      </w:pPr>
      <w:r>
        <w:t xml:space="preserve">Another thing to think about when choosing a time step is that there are different design strategies to actually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C7123C">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9]","plainTextFormattedCitation":"[19]","previouslyFormattedCitation":"[19]"},"properties":{"noteIndex":0},"schema":"https://github.com/citation-style-language/schema/raw/master/csl-citation.json"}</w:instrText>
      </w:r>
      <w:r w:rsidR="00B613EC">
        <w:fldChar w:fldCharType="separate"/>
      </w:r>
      <w:r w:rsidR="00A70F92" w:rsidRPr="00A70F92">
        <w:rPr>
          <w:noProof/>
        </w:rPr>
        <w:t>[19]</w:t>
      </w:r>
      <w:r w:rsidR="00B613EC">
        <w:fldChar w:fldCharType="end"/>
      </w:r>
      <w:r>
        <w:t xml:space="preserve">. But, as stated before, this is not how we want to run the simulation loop because we want a fixed time step. The next easiest way to manage the loop, and the strategy we chose, is to have a fixed time step. This is ideal when it is known that the </w:t>
      </w:r>
      <w:r w:rsidRPr="00D230AB">
        <w:t>update loop takes less than one frame worth of real time</w:t>
      </w:r>
      <w:r w:rsidR="00B613EC">
        <w:t xml:space="preserve"> </w:t>
      </w:r>
      <w:r w:rsidR="00B613EC">
        <w:fldChar w:fldCharType="begin" w:fldLock="1"/>
      </w:r>
      <w:r w:rsidR="00C7123C">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8]","plainTextFormattedCitation":"[18]","previouslyFormattedCitation":"[18]"},"properties":{"noteIndex":0},"schema":"https://github.com/citation-style-language/schema/raw/master/csl-citation.json"}</w:instrText>
      </w:r>
      <w:r w:rsidR="00B613EC">
        <w:fldChar w:fldCharType="separate"/>
      </w:r>
      <w:r w:rsidR="00A70F92" w:rsidRPr="00A70F92">
        <w:rPr>
          <w:noProof/>
        </w:rPr>
        <w:t>[18]</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 the program will go to sleep until it</w:t>
      </w:r>
      <w:r w:rsidR="00177843">
        <w:t xml:space="preserve"> is time for</w:t>
      </w:r>
      <w:r w:rsidR="00B613EC">
        <w:t xml:space="preserve"> the next update </w:t>
      </w:r>
      <w:r w:rsidR="00B613EC">
        <w:fldChar w:fldCharType="begin" w:fldLock="1"/>
      </w:r>
      <w:r w:rsidR="00C7123C">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9]","plainTextFormattedCitation":"[19]","previouslyFormattedCitation":"[19]"},"properties":{"noteIndex":0},"schema":"https://github.com/citation-style-language/schema/raw/master/csl-citation.json"}</w:instrText>
      </w:r>
      <w:r w:rsidR="00B613EC">
        <w:fldChar w:fldCharType="separate"/>
      </w:r>
      <w:r w:rsidR="00A70F92" w:rsidRPr="00A70F92">
        <w:rPr>
          <w:noProof/>
        </w:rPr>
        <w:t>[19]</w:t>
      </w:r>
      <w:r w:rsidR="00B613EC">
        <w:fldChar w:fldCharType="end"/>
      </w:r>
      <w:r>
        <w:t xml:space="preserve">. The more advanced way to employ a simulation loop is to have a variable time step. It involves choosing a time step based on how much real processing time the current update takes versus the previous update’s real processing time </w:t>
      </w:r>
      <w:r w:rsidR="00B613EC">
        <w:fldChar w:fldCharType="begin" w:fldLock="1"/>
      </w:r>
      <w:r w:rsidR="00C7123C">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9]","plainTextFormattedCitation":"[19]","previouslyFormattedCitation":"[19]"},"properties":{"noteIndex":0},"schema":"https://github.com/citation-style-language/schema/raw/master/csl-citation.json"}</w:instrText>
      </w:r>
      <w:r w:rsidR="00B613EC">
        <w:fldChar w:fldCharType="separate"/>
      </w:r>
      <w:r w:rsidR="00A70F92" w:rsidRPr="00A70F92">
        <w:rPr>
          <w:noProof/>
        </w:rPr>
        <w:t>[19]</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38" w:name="_Toc61301273"/>
      <w:r>
        <w:t>Fidelity</w:t>
      </w:r>
      <w:bookmarkEnd w:id="138"/>
    </w:p>
    <w:p w14:paraId="20A4FD79" w14:textId="2133EAF4" w:rsidR="008E0EB9" w:rsidRDefault="0090740B" w:rsidP="00906E52">
      <w:pPr>
        <w:spacing w:before="100" w:beforeAutospacing="1" w:after="100" w:afterAutospacing="1"/>
        <w:ind w:firstLine="360"/>
        <w:contextualSpacing/>
      </w:pPr>
      <w:r>
        <w:t>With</w:t>
      </w:r>
      <w:r w:rsidR="00F76A93">
        <w:t xml:space="preserve"> </w:t>
      </w:r>
      <w:r w:rsidR="00AD4188">
        <w:t xml:space="preserve">what a </w:t>
      </w:r>
      <w:r w:rsidR="00F76A93">
        <w:t>FDM</w:t>
      </w:r>
      <w:r w:rsidR="00AD4188">
        <w:t xml:space="preserve"> is and does </w:t>
      </w:r>
      <w:r w:rsidR="00F76A93">
        <w:t xml:space="preserve">described, fidelity is the degree to which the characteristics of a flight simulation </w:t>
      </w:r>
      <w:r w:rsidR="00B613EC">
        <w:t xml:space="preserve">matches that of the real world </w:t>
      </w:r>
      <w:r w:rsidR="00B613EC">
        <w:fldChar w:fldCharType="begin" w:fldLock="1"/>
      </w:r>
      <w:r w:rsidR="00C7123C">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0]","plainTextFormattedCitation":"[20]","previouslyFormattedCitation":"[20]"},"properties":{"noteIndex":0},"schema":"https://github.com/citation-style-language/schema/raw/master/csl-citation.json"}</w:instrText>
      </w:r>
      <w:r w:rsidR="00B613EC">
        <w:fldChar w:fldCharType="separate"/>
      </w:r>
      <w:r w:rsidR="00A70F92" w:rsidRPr="00A70F92">
        <w:rPr>
          <w:noProof/>
        </w:rPr>
        <w:t>[20]</w:t>
      </w:r>
      <w:r w:rsidR="00B613EC">
        <w:fldChar w:fldCharType="end"/>
      </w:r>
      <w:r w:rsidR="00F76A93">
        <w:t xml:space="preserve">. In this case, </w:t>
      </w:r>
      <w:r w:rsidR="00B237D6">
        <w:t xml:space="preserve">we characterized this </w:t>
      </w:r>
      <w:r w:rsidR="00F76A93">
        <w:t>FDM</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C7123C">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1]","plainTextFormattedCitation":"[21]","previouslyFormattedCitation":"[21]"},"properties":{"noteIndex":0},"schema":"https://github.com/citation-style-language/schema/raw/master/csl-citation.json"}</w:instrText>
      </w:r>
      <w:r w:rsidR="00B613EC">
        <w:fldChar w:fldCharType="separate"/>
      </w:r>
      <w:r w:rsidR="00A70F92" w:rsidRPr="00A70F92">
        <w:rPr>
          <w:noProof/>
        </w:rPr>
        <w:t>[21]</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 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C7123C">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2]","plainTextFormattedCitation":"[22]","previouslyFormattedCitation":"[22]"},"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22]</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39" w:name="_Toc61301274"/>
      <w:r>
        <w:rPr>
          <w:rFonts w:eastAsiaTheme="minorHAnsi"/>
        </w:rPr>
        <w:t>Entity-Component-</w:t>
      </w:r>
      <w:r w:rsidR="00E20B4B">
        <w:rPr>
          <w:rFonts w:eastAsiaTheme="minorHAnsi"/>
        </w:rPr>
        <w:t>System</w:t>
      </w:r>
      <w:bookmarkEnd w:id="139"/>
    </w:p>
    <w:p w14:paraId="23BEA3A0" w14:textId="7F9951CF"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C7123C">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23]</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10]</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0" w:name="_Toc61301275"/>
      <w:r>
        <w:t>Object-Oriented Problem</w:t>
      </w:r>
      <w:bookmarkEnd w:id="140"/>
    </w:p>
    <w:p w14:paraId="6F1B9146" w14:textId="1F27948C"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The limitation is that one child class can only inherit directly from one parent. For example, a Mammal type may have a child Dog which inherits a fur attribute, and a Bird may have a child Duck which 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C7123C">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24]</w:t>
      </w:r>
      <w:r w:rsidR="00B613EC">
        <w:rPr>
          <w:rFonts w:eastAsiaTheme="minorHAnsi"/>
        </w:rPr>
        <w:fldChar w:fldCharType="end"/>
      </w:r>
      <w:r w:rsidR="00EC5D3B">
        <w:rPr>
          <w:rFonts w:eastAsiaTheme="minorHAnsi"/>
        </w:rPr>
        <w:t xml:space="preserve">. This complicates things,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B22A11">
        <w:rPr>
          <w:rFonts w:eastAsiaTheme="minorHAnsi"/>
        </w:rPr>
        <w:t>where</w:t>
      </w:r>
      <w:r w:rsidR="00B10561">
        <w:rPr>
          <w:rFonts w:eastAsiaTheme="minorHAnsi"/>
        </w:rPr>
        <w:t xml:space="preserve"> code becomes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10]</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4A747ED6"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anagement in terms of the cach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efficiently put into cache. When an object is created, all its data is pu</w:t>
      </w:r>
      <w:r w:rsidR="007B7CBD">
        <w:rPr>
          <w:rFonts w:eastAsiaTheme="minorHAnsi"/>
        </w:rPr>
        <w:t>t into 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And when unneeded data is in cache, the chance of cache misses happening increases</w:t>
      </w:r>
      <w:r w:rsidR="00B613EC">
        <w:rPr>
          <w:rFonts w:eastAsiaTheme="minorHAnsi"/>
        </w:rPr>
        <w:t xml:space="preserve"> </w:t>
      </w:r>
      <w:r w:rsidR="00B613EC">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10]</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1" w:name="_Toc61301276"/>
      <w:r>
        <w:t xml:space="preserve">ECS </w:t>
      </w:r>
      <w:r w:rsidR="00AA7087">
        <w:t>Explained</w:t>
      </w:r>
      <w:bookmarkEnd w:id="141"/>
    </w:p>
    <w:p w14:paraId="57BB9ADE" w14:textId="2575E4CA"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17567B">
        <w:rPr>
          <w:rFonts w:eastAsiaTheme="minorHAnsi"/>
        </w:rPr>
        <w:t>just a unique id used to access data elsewhere</w:t>
      </w:r>
      <w:r w:rsidR="00B613EC">
        <w:rPr>
          <w:rFonts w:eastAsiaTheme="minorHAnsi"/>
        </w:rPr>
        <w:t xml:space="preserve"> </w:t>
      </w:r>
      <w:r w:rsidR="00B613EC">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10]</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 xml:space="preserve">Render System’s filter wants to find every Entity with the Render data Component and Position data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C7123C">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25]</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3407B84E" w:rsidR="00E20B4B" w:rsidRPr="00D0790D" w:rsidRDefault="00E20B4B" w:rsidP="00906E52">
      <w:pPr>
        <w:pStyle w:val="Caption"/>
        <w:spacing w:before="100" w:beforeAutospacing="1" w:after="100" w:afterAutospacing="1"/>
        <w:ind w:firstLine="360"/>
        <w:contextualSpacing/>
        <w:jc w:val="center"/>
        <w:rPr>
          <w:b w:val="0"/>
        </w:rPr>
      </w:pPr>
      <w:bookmarkStart w:id="142" w:name="_Toc60676663"/>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B379F8">
        <w:rPr>
          <w:b w:val="0"/>
          <w:noProof/>
        </w:rPr>
        <w:t>8</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C7123C">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5]","plainTextFormattedCitation":"[25]","previouslyFormattedCitation":"[25]"},"properties":{"noteIndex":0},"schema":"https://github.com/citation-style-language/schema/raw/master/csl-citation.json"}</w:instrText>
      </w:r>
      <w:r w:rsidR="00B613EC">
        <w:rPr>
          <w:b w:val="0"/>
        </w:rPr>
        <w:fldChar w:fldCharType="separate"/>
      </w:r>
      <w:bookmarkEnd w:id="142"/>
      <w:r w:rsidR="00A70F92" w:rsidRPr="00A70F92">
        <w:rPr>
          <w:b w:val="0"/>
          <w:noProof/>
        </w:rPr>
        <w:t>[25]</w:t>
      </w:r>
      <w:r w:rsidR="00B613EC">
        <w:rPr>
          <w:b w:val="0"/>
        </w:rPr>
        <w:fldChar w:fldCharType="end"/>
      </w:r>
    </w:p>
    <w:p w14:paraId="67546788" w14:textId="6290A7E0" w:rsidR="00E20B4B" w:rsidRDefault="007D1785" w:rsidP="00906E52">
      <w:pPr>
        <w:spacing w:before="100" w:beforeAutospacing="1" w:after="100" w:afterAutospacing="1"/>
        <w:ind w:firstLine="360"/>
        <w:contextualSpacing/>
        <w:rPr>
          <w:rFonts w:eastAsiaTheme="minorHAnsi"/>
        </w:rPr>
      </w:pPr>
      <w:r>
        <w:rPr>
          <w:rFonts w:eastAsiaTheme="minorHAnsi"/>
        </w:rPr>
        <w:t>As seen in Figure 8</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 xml:space="preserve">imple to implement concurrency where </w:t>
      </w:r>
      <w:r w:rsidR="00F73B2C">
        <w:rPr>
          <w:rFonts w:eastAsiaTheme="minorHAnsi"/>
        </w:rPr>
        <w:t xml:space="preserve">a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 xml:space="preserve"> 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C7123C">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26]</w:t>
      </w:r>
      <w:r w:rsidR="00B613EC">
        <w:rPr>
          <w:rFonts w:eastAsiaTheme="minorHAnsi"/>
        </w:rPr>
        <w:fldChar w:fldCharType="end"/>
      </w:r>
      <w:r w:rsidR="00B613EC">
        <w:rPr>
          <w:rFonts w:eastAsiaTheme="minorHAnsi"/>
        </w:rPr>
        <w:t>.</w:t>
      </w:r>
    </w:p>
    <w:p w14:paraId="1C4449AE" w14:textId="37A20B3F"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 xml:space="preserve">quick as </w:t>
      </w:r>
      <w:r w:rsidR="00775A93">
        <w:rPr>
          <w:rFonts w:eastAsiaTheme="minorHAnsi"/>
        </w:rPr>
        <w:t>possible, and this is an</w:t>
      </w:r>
      <w:r>
        <w:rPr>
          <w:rFonts w:eastAsiaTheme="minorHAnsi"/>
        </w:rPr>
        <w:t xml:space="preserve"> aspect that is easily overlooked when choosing a certain design approach to a program because it happens in the background. </w:t>
      </w:r>
      <w:r w:rsidR="00775A93">
        <w:rPr>
          <w:rFonts w:eastAsiaTheme="minorHAnsi"/>
        </w:rPr>
        <w:t xml:space="preserve">But </w:t>
      </w:r>
      <w:r w:rsidR="00657545">
        <w:rPr>
          <w:rFonts w:eastAsiaTheme="minorHAnsi"/>
        </w:rPr>
        <w:t>ECS, minimizes</w:t>
      </w:r>
      <w:r w:rsidR="00C44691">
        <w:rPr>
          <w:rFonts w:eastAsiaTheme="minorHAnsi"/>
        </w:rPr>
        <w:t xml:space="preserve"> cache misses by not having data organized by classes</w:t>
      </w:r>
      <w:r w:rsidR="00657545">
        <w:rPr>
          <w:rFonts w:eastAsiaTheme="minorHAnsi"/>
        </w:rPr>
        <w:t xml:space="preserve">, and instead 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cache </w:t>
      </w:r>
      <w:r w:rsidR="001B05FF">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1B05FF">
        <w:rPr>
          <w:rFonts w:eastAsiaTheme="minorHAnsi"/>
        </w:rPr>
        <w:fldChar w:fldCharType="separate"/>
      </w:r>
      <w:r w:rsidR="00A70F92" w:rsidRPr="00A70F92">
        <w:rPr>
          <w:rFonts w:eastAsiaTheme="minorHAnsi"/>
          <w:noProof/>
        </w:rPr>
        <w:t>[10]</w:t>
      </w:r>
      <w:r w:rsidR="001B05FF">
        <w:rPr>
          <w:rFonts w:eastAsiaTheme="minorHAnsi"/>
        </w:rPr>
        <w:fldChar w:fldCharType="end"/>
      </w:r>
      <w:r w:rsidR="00B243E9">
        <w:rPr>
          <w:rFonts w:eastAsiaTheme="minorHAnsi"/>
        </w:rPr>
        <w:t>.</w:t>
      </w:r>
    </w:p>
    <w:p w14:paraId="460006B5" w14:textId="3C30457F" w:rsidR="00B1414F" w:rsidRPr="00B1414F" w:rsidRDefault="001C5BAE" w:rsidP="00906E52">
      <w:pPr>
        <w:pStyle w:val="Heading3"/>
        <w:numPr>
          <w:ilvl w:val="2"/>
          <w:numId w:val="8"/>
        </w:numPr>
        <w:spacing w:before="100" w:beforeAutospacing="1" w:after="100" w:afterAutospacing="1"/>
        <w:ind w:left="1080"/>
        <w:contextualSpacing/>
        <w:jc w:val="left"/>
      </w:pPr>
      <w:bookmarkStart w:id="143" w:name="_Toc61301277"/>
      <w:r>
        <w:t>SPECS Framework</w:t>
      </w:r>
      <w:bookmarkEnd w:id="143"/>
    </w:p>
    <w:p w14:paraId="310DF7DF" w14:textId="1DD996B0" w:rsidR="00576A2F" w:rsidRDefault="00103591" w:rsidP="00906E52">
      <w:pPr>
        <w:spacing w:before="100" w:beforeAutospacing="1" w:after="100" w:afterAutospacing="1"/>
        <w:ind w:firstLine="360"/>
        <w:contextualSpacing/>
      </w:pPr>
      <w:r>
        <w:t xml:space="preserve">Specs Parallel ECS (SPECS) </w:t>
      </w:r>
      <w:r w:rsidR="00297781">
        <w:rPr>
          <w:rFonts w:eastAsiaTheme="minorHAnsi"/>
        </w:rPr>
        <w:t xml:space="preserve">is an implementation of an ECS.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C7123C">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6]","plainTextFormattedCitation":"[26]","previouslyFormattedCitation":"[26]"},"properties":{"noteIndex":0},"schema":"https://github.com/citation-style-language/schema/raw/master/csl-citation.json"}</w:instrText>
      </w:r>
      <w:r w:rsidR="001B05FF">
        <w:rPr>
          <w:rFonts w:eastAsiaTheme="minorHAnsi"/>
        </w:rPr>
        <w:fldChar w:fldCharType="separate"/>
      </w:r>
      <w:r w:rsidR="00A70F92" w:rsidRPr="00A70F92">
        <w:rPr>
          <w:rFonts w:eastAsiaTheme="minorHAnsi"/>
          <w:noProof/>
        </w:rPr>
        <w:t>[26]</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SPECS lays the framework in code to create Entities, Components, and Systems.</w:t>
      </w:r>
    </w:p>
    <w:p w14:paraId="6EB6DABD" w14:textId="4C9CD0A2"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C712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6]","plainTextFormattedCitation":"[26]","previouslyFormattedCitation":"[26]"},"properties":{"noteIndex":0},"schema":"https://github.com/citation-style-language/schema/raw/master/csl-citation.json"}</w:instrText>
      </w:r>
      <w:r w:rsidR="001B05FF">
        <w:fldChar w:fldCharType="separate"/>
      </w:r>
      <w:r w:rsidR="00A70F92" w:rsidRPr="00A70F92">
        <w:rPr>
          <w:noProof/>
        </w:rPr>
        <w:t>[26]</w:t>
      </w:r>
      <w:r w:rsidR="001B05FF">
        <w:fldChar w:fldCharType="end"/>
      </w:r>
      <w:r w:rsidR="00C0308E">
        <w:t xml:space="preserve">. </w:t>
      </w:r>
    </w:p>
    <w:p w14:paraId="41DC3151" w14:textId="23580577" w:rsidR="00923DF6" w:rsidRDefault="00C0308E" w:rsidP="00906E52">
      <w:pPr>
        <w:spacing w:before="100" w:beforeAutospacing="1" w:after="100" w:afterAutospacing="1"/>
        <w:ind w:firstLine="360"/>
        <w:contextualSpacing/>
      </w:pPr>
      <w:r>
        <w:t>The Components specified for a System</w:t>
      </w:r>
      <w:r w:rsidR="007462F9">
        <w:t xml:space="preserve"> are</w:t>
      </w:r>
      <w:r>
        <w:t xml:space="preserve"> given either WriteStorage access or ReadStorage access, meaning they can be mu</w:t>
      </w:r>
      <w:r w:rsidR="007462F9">
        <w:t>tated or not, respectively. This</w:t>
      </w:r>
      <w:r>
        <w:t xml:space="preserve"> ReadStorage or WriteStorage acce</w:t>
      </w:r>
      <w:r w:rsidR="00D84EA6">
        <w:t xml:space="preserve">ss type is important because it </w:t>
      </w:r>
      <w:r>
        <w:t xml:space="preserve">determines what Systems may be run in parallel with each other. Only one </w:t>
      </w:r>
      <w:r w:rsidR="00BA7926">
        <w:t>System may be accessing and writing to data at a time</w:t>
      </w:r>
      <w:r>
        <w:t xml:space="preserve"> in order to avoid data races during parallel execution. So, if two Systems require the same WriteStorage access to a Component, they </w:t>
      </w:r>
      <w:r w:rsidR="00BA7926">
        <w:t xml:space="preserve">cannot be run in parallel </w:t>
      </w:r>
      <w:r>
        <w:t>as to no</w:t>
      </w:r>
      <w:r w:rsidR="0069505A">
        <w:t>t write over the same m</w:t>
      </w:r>
      <w:r w:rsidR="001B05FF">
        <w:t xml:space="preserve">emory </w:t>
      </w:r>
      <w:r w:rsidR="001B05FF">
        <w:fldChar w:fldCharType="begin" w:fldLock="1"/>
      </w:r>
      <w:r w:rsidR="00C712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6]","plainTextFormattedCitation":"[26]","previouslyFormattedCitation":"[26]"},"properties":{"noteIndex":0},"schema":"https://github.com/citation-style-language/schema/raw/master/csl-citation.json"}</w:instrText>
      </w:r>
      <w:r w:rsidR="001B05FF">
        <w:fldChar w:fldCharType="separate"/>
      </w:r>
      <w:r w:rsidR="00A70F92" w:rsidRPr="00A70F92">
        <w:rPr>
          <w:noProof/>
        </w:rPr>
        <w:t>[26]</w:t>
      </w:r>
      <w:r w:rsidR="001B05FF">
        <w:fldChar w:fldCharType="end"/>
      </w:r>
      <w:r>
        <w:t xml:space="preserve">. </w:t>
      </w:r>
      <w:r w:rsidR="00BA7926">
        <w:t xml:space="preserve">This is called a write-write conflict. </w:t>
      </w:r>
      <w:r w:rsidR="009B68A5">
        <w:t>Two similar conflicts exist, read-write and write-read, where two Systems require access to the same Component but one needs to read data and the other needs to write data. These two example Systems cannot run in parallel in either conflict scenario</w:t>
      </w:r>
      <w:r w:rsidR="002743E3">
        <w:t xml:space="preserve"> because, if they were</w:t>
      </w:r>
      <w:r w:rsidR="002C3D37">
        <w:t xml:space="preserve"> run in parallel</w:t>
      </w:r>
      <w:r w:rsidR="002743E3">
        <w:t xml:space="preserve">, </w:t>
      </w:r>
      <w:r w:rsidR="00EF00AD">
        <w:t>the data between the Systems would be inconsistent</w:t>
      </w:r>
      <w:r w:rsidR="009B68A5">
        <w:t xml:space="preserve">. This is because the data </w:t>
      </w:r>
      <w:r w:rsidR="005D35EB">
        <w:t xml:space="preserve">between the Systems </w:t>
      </w:r>
      <w:r w:rsidR="009B68A5">
        <w:t xml:space="preserve">would be inconsistent if the Systems were to run in parallel.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7F1DAD">
        <w:t xml:space="preserve"> may be ra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C712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6]","plainTextFormattedCitation":"[26]","previouslyFormattedCitation":"[26]"},"properties":{"noteIndex":0},"schema":"https://github.com/citation-style-language/schema/raw/master/csl-citation.json"}</w:instrText>
      </w:r>
      <w:r w:rsidR="001B05FF">
        <w:fldChar w:fldCharType="separate"/>
      </w:r>
      <w:r w:rsidR="00A70F92" w:rsidRPr="00A70F92">
        <w:rPr>
          <w:noProof/>
        </w:rPr>
        <w:t>[26]</w:t>
      </w:r>
      <w:r w:rsidR="001B05FF">
        <w:fldChar w:fldCharType="end"/>
      </w:r>
      <w:r w:rsidR="00C55F98">
        <w:t xml:space="preserve">. </w:t>
      </w:r>
    </w:p>
    <w:p w14:paraId="0E973C4A" w14:textId="7B07CF5A" w:rsidR="00CA5F51" w:rsidRDefault="00CA5F51" w:rsidP="00906E52">
      <w:pPr>
        <w:spacing w:before="100" w:beforeAutospacing="1" w:after="100" w:afterAutospacing="1"/>
        <w:ind w:firstLine="360"/>
        <w:contextualSpacing/>
      </w:pPr>
      <w:r>
        <w:t xml:space="preserve">SPECS has a feature called Resources, </w:t>
      </w:r>
      <w:r w:rsidR="00F272E9">
        <w:t xml:space="preserve">which are </w:t>
      </w:r>
      <w:r>
        <w:t>shared data value</w:t>
      </w:r>
      <w:r w:rsidR="00F272E9">
        <w:t>s</w:t>
      </w:r>
      <w:r>
        <w:t xml:space="preserve"> that can be </w:t>
      </w:r>
      <w:r w:rsidR="001B05FF">
        <w:t xml:space="preserve">used between Systems </w:t>
      </w:r>
      <w:r w:rsidR="001B05FF">
        <w:fldChar w:fldCharType="begin" w:fldLock="1"/>
      </w:r>
      <w:r w:rsidR="00C712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6]","plainTextFormattedCitation":"[26]","previouslyFormattedCitation":"[26]"},"properties":{"noteIndex":0},"schema":"https://github.com/citation-style-language/schema/raw/master/csl-citation.json"}</w:instrText>
      </w:r>
      <w:r w:rsidR="001B05FF">
        <w:fldChar w:fldCharType="separate"/>
      </w:r>
      <w:r w:rsidR="00A70F92" w:rsidRPr="00A70F92">
        <w:rPr>
          <w:noProof/>
        </w:rPr>
        <w:t>[26]</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158954A5" w:rsidR="006B0300" w:rsidRPr="007462F9" w:rsidRDefault="009D51F0" w:rsidP="00906E52">
      <w:pPr>
        <w:spacing w:before="100" w:beforeAutospacing="1" w:after="100" w:afterAutospacing="1"/>
        <w:ind w:firstLine="360"/>
        <w:contextualSpacing/>
      </w:pPr>
      <w:r>
        <w:t>SPECS retains the attributes that makes ECS attractive to implement in one’s software. It decouples code into Systems and Components – making software easily extensible and maintainable. And it makes for highly performant code by improving cache efficiency</w:t>
      </w:r>
      <w:r w:rsidR="003268D7">
        <w:t xml:space="preserve"> by only bringing necessary data in</w:t>
      </w:r>
      <w:r w:rsidR="00A7128A">
        <w:t>to</w:t>
      </w:r>
      <w:r w:rsidR="003268D7">
        <w:t xml:space="preserve"> cache</w:t>
      </w:r>
      <w:r>
        <w:t xml:space="preserve">, and utilizing parallelization </w:t>
      </w:r>
      <w:r w:rsidR="00060F60">
        <w:t>when</w:t>
      </w:r>
      <w:r>
        <w:t xml:space="preserve"> possible</w:t>
      </w:r>
      <w:r w:rsidR="001B05FF">
        <w:t xml:space="preserve"> </w:t>
      </w:r>
      <w:r w:rsidR="001B05FF">
        <w:fldChar w:fldCharType="begin" w:fldLock="1"/>
      </w:r>
      <w:r w:rsidR="00C712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6]","plainTextFormattedCitation":"[26]","previouslyFormattedCitation":"[26]"},"properties":{"noteIndex":0},"schema":"https://github.com/citation-style-language/schema/raw/master/csl-citation.json"}</w:instrText>
      </w:r>
      <w:r w:rsidR="001B05FF">
        <w:fldChar w:fldCharType="separate"/>
      </w:r>
      <w:r w:rsidR="00A70F92" w:rsidRPr="00A70F92">
        <w:rPr>
          <w:noProof/>
        </w:rPr>
        <w:t>[26]</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4" w:name="_Toc61301278"/>
      <w:r>
        <w:t>ECS Overall</w:t>
      </w:r>
      <w:bookmarkEnd w:id="144"/>
    </w:p>
    <w:p w14:paraId="07094318" w14:textId="795F3C77" w:rsidR="006B0300" w:rsidRPr="000B5EE6" w:rsidRDefault="0081293B" w:rsidP="00906E52">
      <w:pPr>
        <w:spacing w:before="100" w:beforeAutospacing="1" w:after="100" w:afterAutospacing="1"/>
        <w:ind w:firstLine="360"/>
        <w:contextualSpacing/>
      </w:pPr>
      <w:r>
        <w:t>The ECS architecture has proven itself as a domin</w:t>
      </w:r>
      <w:r w:rsidR="00C56ECE">
        <w:t>ant 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E14B07">
        <w:t xml:space="preserve">, and quick accesses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 xml:space="preserve">lanning ahead when coding in ECS is a necessity; one must know what systems will use what components, and changing components after the fact is not ideal. </w:t>
      </w:r>
      <w:r w:rsidR="00426CA6">
        <w:t>Since Systems are sometimes dependent on each other to complete, it may be difficult to add another System in the middle of two consecutive Systems</w:t>
      </w:r>
      <w:r w:rsidR="00623B09">
        <w:t xml:space="preserve">. Planning ahead could help to avoid that situation.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 head around it.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5" w:name="_Toc61301279"/>
      <w:r>
        <w:t>Rust</w:t>
      </w:r>
      <w:bookmarkEnd w:id="145"/>
    </w:p>
    <w:p w14:paraId="7E9837BC" w14:textId="2D5A6138"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E52F6">
        <w:t xml:space="preserve">. </w:t>
      </w:r>
      <w:r w:rsidR="00293A03">
        <w:t>Rust will</w:t>
      </w:r>
      <w:r w:rsidR="00E01B93">
        <w:t xml:space="preserve"> guarantee that a program will be memory safe, with no invalid data accesses</w:t>
      </w:r>
      <w:r w:rsidR="00534F17">
        <w:t>, all while remaining</w:t>
      </w:r>
      <w:r w:rsidR="00E01B93">
        <w:t xml:space="preserve"> just as fast as other </w:t>
      </w:r>
      <w:r w:rsidR="00534F17">
        <w:t xml:space="preserve">popular </w:t>
      </w:r>
      <w:r w:rsidR="00E01B93">
        <w:t>programming languages</w:t>
      </w:r>
      <w:r w:rsidR="001B05FF">
        <w:t xml:space="preserve">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rsidR="00E01B93">
        <w:t>. The C</w:t>
      </w:r>
      <w:r w:rsidR="00001DE3">
        <w:t>++</w:t>
      </w:r>
      <w:r w:rsidR="00E01B93">
        <w:t xml:space="preserve"> programming languag</w:t>
      </w:r>
      <w:r w:rsidR="00101DF6">
        <w:t>e, for example, is a systems l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 xml:space="preserve">takes away a developer’s access of low 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 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78CC64A8"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s have a garbage collector which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F77CF">
        <w:t>e</w:t>
      </w:r>
      <w:r w:rsidR="001B05FF">
        <w:t xml:space="preserve">s to data is legal and valid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6" w:name="_Toc61301280"/>
      <w:r>
        <w:t xml:space="preserve">Safe Rust </w:t>
      </w:r>
      <w:r w:rsidR="008D4827">
        <w:t>and</w:t>
      </w:r>
      <w:r w:rsidR="0094234E">
        <w:t xml:space="preserve"> Unsafe Rust</w:t>
      </w:r>
      <w:bookmarkEnd w:id="146"/>
    </w:p>
    <w:p w14:paraId="34B986C3" w14:textId="760871BE"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it is meant that </w:t>
      </w:r>
      <w:r w:rsidR="003C7FAE">
        <w:t>the code is completely bug 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C7123C">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7]","plainTextFormattedCitation":"[27]","previouslyFormattedCitation":"[27]"},"properties":{"noteIndex":0},"schema":"https://github.com/citation-style-language/schema/raw/master/csl-citation.json"}</w:instrText>
      </w:r>
      <w:r w:rsidR="001B05FF">
        <w:fldChar w:fldCharType="separate"/>
      </w:r>
      <w:r w:rsidR="00A70F92" w:rsidRPr="00A70F92">
        <w:rPr>
          <w:noProof/>
        </w:rPr>
        <w:t>[27]</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242CA5">
        <w:t xml:space="preserve"> about 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47" w:name="_Toc61301281"/>
      <w:r>
        <w:t>Ownership</w:t>
      </w:r>
      <w:bookmarkEnd w:id="147"/>
    </w:p>
    <w:p w14:paraId="2C6AB250" w14:textId="04CBE66D"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C712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A70F92" w:rsidRPr="00A70F92">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48" w:name="_Toc61301282"/>
      <w:r>
        <w:t>Borrowing</w:t>
      </w:r>
      <w:bookmarkEnd w:id="148"/>
    </w:p>
    <w:p w14:paraId="03FC6881" w14:textId="55D9937E"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changing 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C712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A70F92" w:rsidRPr="00A70F92">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906E52">
      <w:pPr>
        <w:pStyle w:val="ListParagraph"/>
        <w:numPr>
          <w:ilvl w:val="0"/>
          <w:numId w:val="4"/>
        </w:numPr>
        <w:spacing w:before="100" w:beforeAutospacing="1" w:after="100" w:afterAutospacing="1"/>
        <w:ind w:firstLine="36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49" w:name="_Ref49697517"/>
      <w:r>
        <w:t>E</w:t>
      </w:r>
      <w:r w:rsidR="00DB0B18" w:rsidRPr="00DB0B18">
        <w:t>xactly</w:t>
      </w:r>
      <w:r w:rsidR="00325F3B">
        <w:t xml:space="preserve"> one mutable reference</w:t>
      </w:r>
      <w:bookmarkEnd w:id="149"/>
    </w:p>
    <w:p w14:paraId="0B00617D" w14:textId="26C02019"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C7123C">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rPr>
          <w:rFonts w:eastAsiaTheme="minorHAnsi"/>
          <w:szCs w:val="24"/>
        </w:rPr>
        <w:fldChar w:fldCharType="separate"/>
      </w:r>
      <w:r w:rsidR="00A70F92" w:rsidRPr="00A70F92">
        <w:rPr>
          <w:rFonts w:eastAsiaTheme="minorHAnsi"/>
          <w:noProof/>
          <w:szCs w:val="24"/>
        </w:rPr>
        <w:t>[9]</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0" w:name="_Toc61301283"/>
      <w:r>
        <w:t>Lifetimes</w:t>
      </w:r>
      <w:bookmarkEnd w:id="150"/>
    </w:p>
    <w:p w14:paraId="1C1EEF78" w14:textId="0D42D8D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C712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A70F92" w:rsidRPr="00A70F92">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is</w:t>
      </w:r>
      <w:r w:rsidR="00CD4697">
        <w:t xml:space="preserve"> smart enough to know a values L</w:t>
      </w:r>
      <w:r w:rsidR="00925A08">
        <w:t>ifetime in many common circumstances</w:t>
      </w:r>
      <w:r w:rsidR="001B05FF">
        <w:t xml:space="preserve"> </w:t>
      </w:r>
      <w:r w:rsidR="001B05FF">
        <w:fldChar w:fldCharType="begin" w:fldLock="1"/>
      </w:r>
      <w:r w:rsidR="00C7123C">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29]","plainTextFormattedCitation":"[29]","previouslyFormattedCitation":"[29]"},"properties":{"noteIndex":0},"schema":"https://github.com/citation-style-language/schema/raw/master/csl-citation.json"}</w:instrText>
      </w:r>
      <w:r w:rsidR="001B05FF">
        <w:fldChar w:fldCharType="separate"/>
      </w:r>
      <w:r w:rsidR="00A70F92" w:rsidRPr="00A70F92">
        <w:rPr>
          <w:noProof/>
        </w:rPr>
        <w:t>[29]</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1" w:name="_Toc61301284"/>
      <w:r>
        <w:t>Crates</w:t>
      </w:r>
      <w:bookmarkEnd w:id="151"/>
    </w:p>
    <w:p w14:paraId="1D9437C2" w14:textId="7C0C9589"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C712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A70F92" w:rsidRPr="00A70F92">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E9C0F2D" w:rsidR="00BB5329" w:rsidRPr="00FE18C2"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C7123C">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0]","plainTextFormattedCitation":"[30]","previouslyFormattedCitation":"[30]"},"properties":{"noteIndex":0},"schema":"https://github.com/citation-style-language/schema/raw/master/csl-citation.json"}</w:instrText>
      </w:r>
      <w:r w:rsidR="001B05FF">
        <w:rPr>
          <w:color w:val="333333"/>
          <w:szCs w:val="24"/>
        </w:rPr>
        <w:fldChar w:fldCharType="separate"/>
      </w:r>
      <w:r w:rsidR="00A70F92" w:rsidRPr="00A70F92">
        <w:rPr>
          <w:noProof/>
          <w:color w:val="333333"/>
          <w:szCs w:val="24"/>
        </w:rPr>
        <w:t>[30]</w:t>
      </w:r>
      <w:r w:rsidR="001B05FF">
        <w:rPr>
          <w:color w:val="333333"/>
          <w:szCs w:val="24"/>
        </w:rPr>
        <w:fldChar w:fldCharType="end"/>
      </w:r>
      <w:r>
        <w:rPr>
          <w:color w:val="333333"/>
          <w:szCs w:val="24"/>
        </w:rPr>
        <w:t>. Rust makes it easy to import these crates into code and begin using them, and the crate to implement ECS into code, SPECS, is no exception. Only two steps are needed to get started with a crate. First, add the crate dependency to the cargo.toml file, which is in every Rust project. Second, add a line at the top of the main.rs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2" w:name="_Toc61301285"/>
      <w:r>
        <w:t>Rust Overall</w:t>
      </w:r>
      <w:bookmarkEnd w:id="152"/>
    </w:p>
    <w:p w14:paraId="0A5AD004" w14:textId="5DB5CE57" w:rsidR="00BB5329" w:rsidRDefault="00AE1F4C" w:rsidP="00906E52">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477230">
        <w:fldChar w:fldCharType="separate"/>
      </w:r>
      <w:r w:rsidR="00A70F92" w:rsidRPr="00A70F92">
        <w:rPr>
          <w:noProof/>
        </w:rPr>
        <w:t>[9]</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70454518" w14:textId="64A844BA" w:rsidR="00862480" w:rsidRPr="00453244" w:rsidRDefault="00F907B0" w:rsidP="00906E52">
      <w:pPr>
        <w:pStyle w:val="Heading2"/>
        <w:numPr>
          <w:ilvl w:val="1"/>
          <w:numId w:val="4"/>
        </w:numPr>
        <w:spacing w:before="100" w:beforeAutospacing="1" w:after="100" w:afterAutospacing="1"/>
        <w:ind w:left="720"/>
        <w:contextualSpacing/>
        <w:rPr>
          <w:rFonts w:eastAsiaTheme="minorHAnsi"/>
        </w:rPr>
      </w:pPr>
      <w:bookmarkStart w:id="153" w:name="_Toc61301286"/>
      <w:r>
        <w:rPr>
          <w:rFonts w:eastAsiaTheme="minorHAnsi"/>
        </w:rPr>
        <w:t>FlightGear</w:t>
      </w:r>
      <w:bookmarkEnd w:id="153"/>
    </w:p>
    <w:p w14:paraId="441CB08A" w14:textId="061D46E9" w:rsidR="008475BC" w:rsidRDefault="00F907B0" w:rsidP="00906E52">
      <w:pPr>
        <w:spacing w:before="100" w:beforeAutospacing="1" w:after="100" w:afterAutospacing="1"/>
        <w:ind w:firstLine="360"/>
        <w:contextualSpacing/>
      </w:pPr>
      <w:r>
        <w:t>FlightGear 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C7123C">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1]","plainTextFormattedCitation":"[31]","previouslyFormattedCitation":"[31]"},"properties":{"noteIndex":0},"schema":"https://github.com/citation-style-language/schema/raw/master/csl-citation.json"}</w:instrText>
      </w:r>
      <w:r w:rsidR="00477230">
        <w:fldChar w:fldCharType="separate"/>
      </w:r>
      <w:r w:rsidR="00A70F92" w:rsidRPr="00A70F92">
        <w:rPr>
          <w:noProof/>
        </w:rPr>
        <w:t>[31]</w:t>
      </w:r>
      <w:r w:rsidR="00477230">
        <w:fldChar w:fldCharType="end"/>
      </w:r>
      <w:r w:rsidR="008475BC">
        <w:t>.</w:t>
      </w:r>
    </w:p>
    <w:p w14:paraId="110A6DCD" w14:textId="66552D3E"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320127">
        <w:t xml:space="preserve"> to achieve a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application </w:t>
      </w:r>
      <w:r w:rsidR="003748A3">
        <w:t xml:space="preserve">to FlightGear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 visuals.</w:t>
      </w:r>
    </w:p>
    <w:p w14:paraId="46784E58" w14:textId="490B2682"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C7123C">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2]","plainTextFormattedCitation":"[32]","previouslyFormattedCitation":"[32]"},"properties":{"noteIndex":0},"schema":"https://github.com/citation-style-language/schema/raw/master/csl-citation.json"}</w:instrText>
      </w:r>
      <w:r w:rsidR="00477230">
        <w:fldChar w:fldCharType="separate"/>
      </w:r>
      <w:r w:rsidR="00A70F92" w:rsidRPr="00A70F92">
        <w:rPr>
          <w:noProof/>
        </w:rPr>
        <w:t>[32]</w:t>
      </w:r>
      <w:r w:rsidR="00477230">
        <w:fldChar w:fldCharType="end"/>
      </w:r>
      <w:r w:rsidR="00810684">
        <w:t xml:space="preserve">. This is done from the command prompt upon running the executable. </w:t>
      </w:r>
      <w:r w:rsidR="003C0BD3">
        <w:t>The command 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4C67AF06" w:rsidR="00BB5329" w:rsidRPr="00216100"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30717C">
        <w:t xml:space="preserve"> so as 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t code is located in Appendix A: Configuring FlightGear as a </w:t>
      </w:r>
      <w:r w:rsidR="006070A6">
        <w:t>v</w:t>
      </w:r>
      <w:r w:rsidR="00216100">
        <w:t xml:space="preserve">isual System. </w:t>
      </w:r>
    </w:p>
    <w:p w14:paraId="06492FBD" w14:textId="2BE41719" w:rsidR="00B55BD9" w:rsidRDefault="00B55BD9" w:rsidP="00906E52">
      <w:pPr>
        <w:pStyle w:val="Heading2"/>
        <w:numPr>
          <w:ilvl w:val="1"/>
          <w:numId w:val="4"/>
        </w:numPr>
        <w:spacing w:before="100" w:beforeAutospacing="1" w:after="100" w:afterAutospacing="1"/>
        <w:ind w:left="720"/>
        <w:contextualSpacing/>
        <w:rPr>
          <w:rFonts w:eastAsiaTheme="minorHAnsi"/>
        </w:rPr>
      </w:pPr>
      <w:bookmarkStart w:id="154" w:name="_Toc61301287"/>
      <w:r>
        <w:rPr>
          <w:rFonts w:eastAsiaTheme="minorHAnsi"/>
        </w:rPr>
        <w:t>Networking</w:t>
      </w:r>
      <w:r w:rsidR="00FB64DF">
        <w:rPr>
          <w:rFonts w:eastAsiaTheme="minorHAnsi"/>
        </w:rPr>
        <w:t xml:space="preserve"> with Rust</w:t>
      </w:r>
      <w:bookmarkEnd w:id="154"/>
    </w:p>
    <w:p w14:paraId="14C12B5D" w14:textId="75F1AAE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C7123C">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3]","plainTextFormattedCitation":"[33]","previouslyFormattedCitation":"[33]"},"properties":{"noteIndex":0},"schema":"https://github.com/citation-style-language/schema/raw/master/csl-citation.json"}</w:instrText>
      </w:r>
      <w:r w:rsidR="00477230">
        <w:rPr>
          <w:rFonts w:eastAsiaTheme="minorHAnsi"/>
          <w:szCs w:val="24"/>
        </w:rPr>
        <w:fldChar w:fldCharType="separate"/>
      </w:r>
      <w:r w:rsidR="00A70F92" w:rsidRPr="00A70F92">
        <w:rPr>
          <w:rFonts w:eastAsiaTheme="minorHAnsi"/>
          <w:noProof/>
          <w:szCs w:val="24"/>
        </w:rPr>
        <w:t>[33]</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commanded on startup, is able to open a socket to receive UDP packets on. </w:t>
      </w:r>
    </w:p>
    <w:p w14:paraId="48149E6F" w14:textId="6B948C2A"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85F0B">
        <w:rPr>
          <w:rFonts w:eastAsiaTheme="minorHAnsi"/>
          <w:szCs w:val="24"/>
        </w:rPr>
        <w:t>n be sent, and</w:t>
      </w:r>
      <w:r w:rsidR="008309A1">
        <w:rPr>
          <w:rFonts w:eastAsiaTheme="minorHAnsi"/>
          <w:szCs w:val="24"/>
        </w:rPr>
        <w:t xml:space="preserve"> received with a function call </w:t>
      </w:r>
      <w:r w:rsidR="008309A1">
        <w:rPr>
          <w:rFonts w:eastAsiaTheme="minorHAnsi"/>
          <w:szCs w:val="24"/>
        </w:rPr>
        <w:fldChar w:fldCharType="begin" w:fldLock="1"/>
      </w:r>
      <w:r w:rsidR="00C7123C">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A70F92" w:rsidRPr="00A70F92">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FlightGear</w:t>
      </w:r>
      <w:r w:rsidR="00C3354A">
        <w:rPr>
          <w:rFonts w:eastAsiaTheme="minorHAnsi"/>
          <w:szCs w:val="24"/>
        </w:rPr>
        <w:t xml:space="preserve">, </w:t>
      </w:r>
      <w:r w:rsidR="00313F50">
        <w:rPr>
          <w:rFonts w:eastAsiaTheme="minorHAnsi"/>
          <w:szCs w:val="24"/>
        </w:rPr>
        <w:t xml:space="preserve">the literal order of the bytes need to be converted from least significant </w:t>
      </w:r>
      <w:r w:rsidR="00DD007B">
        <w:rPr>
          <w:rFonts w:eastAsiaTheme="minorHAnsi"/>
          <w:szCs w:val="24"/>
        </w:rPr>
        <w:t>byte first (little endian)</w:t>
      </w:r>
      <w:r w:rsidR="00313F50">
        <w:rPr>
          <w:rFonts w:eastAsiaTheme="minorHAnsi"/>
          <w:szCs w:val="24"/>
        </w:rPr>
        <w:t>, to most significant byte first</w:t>
      </w:r>
      <w:r w:rsidR="00DD007B">
        <w:rPr>
          <w:rFonts w:eastAsiaTheme="minorHAnsi"/>
          <w:szCs w:val="24"/>
        </w:rPr>
        <w:t xml:space="preserve"> (big endian)</w:t>
      </w:r>
      <w:r w:rsidR="008309A1">
        <w:rPr>
          <w:rFonts w:eastAsiaTheme="minorHAnsi"/>
          <w:szCs w:val="24"/>
        </w:rPr>
        <w:t xml:space="preserve"> </w:t>
      </w:r>
      <w:r w:rsidR="008309A1">
        <w:rPr>
          <w:rFonts w:eastAsiaTheme="minorHAnsi"/>
          <w:szCs w:val="24"/>
        </w:rPr>
        <w:fldChar w:fldCharType="begin" w:fldLock="1"/>
      </w:r>
      <w:r w:rsidR="00C7123C">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3]","plainTextFormattedCitation":"[33]","previouslyFormattedCitation":"[33]"},"properties":{"noteIndex":0},"schema":"https://github.com/citation-style-language/schema/raw/master/csl-citation.json"}</w:instrText>
      </w:r>
      <w:r w:rsidR="008309A1">
        <w:rPr>
          <w:rFonts w:eastAsiaTheme="minorHAnsi"/>
          <w:szCs w:val="24"/>
        </w:rPr>
        <w:fldChar w:fldCharType="separate"/>
      </w:r>
      <w:r w:rsidR="00A70F92" w:rsidRPr="00A70F92">
        <w:rPr>
          <w:rFonts w:eastAsiaTheme="minorHAnsi"/>
          <w:noProof/>
          <w:szCs w:val="24"/>
        </w:rPr>
        <w:t>[33]</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4A9F2118" w:rsidR="00906E52" w:rsidRDefault="00906E52"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55" w:name="_Toc496074964"/>
      <w:bookmarkStart w:id="156" w:name="_Toc496075138"/>
      <w:bookmarkStart w:id="157" w:name="_Toc496075296"/>
      <w:bookmarkStart w:id="158" w:name="_Toc496075361"/>
      <w:bookmarkStart w:id="159" w:name="_Toc496080605"/>
      <w:bookmarkStart w:id="160" w:name="_Toc497120308"/>
      <w:bookmarkStart w:id="161" w:name="_Toc503248605"/>
      <w:bookmarkStart w:id="162" w:name="_Toc504131180"/>
      <w:bookmarkStart w:id="163" w:name="_Toc504131382"/>
      <w:bookmarkStart w:id="164" w:name="_Toc504131537"/>
      <w:bookmarkStart w:id="165" w:name="_Toc61301288"/>
      <w:r w:rsidRPr="00E914BE">
        <w:rPr>
          <w:sz w:val="29"/>
          <w:szCs w:val="29"/>
        </w:rPr>
        <w:t>Methodology</w:t>
      </w:r>
      <w:bookmarkEnd w:id="155"/>
      <w:bookmarkEnd w:id="156"/>
      <w:bookmarkEnd w:id="157"/>
      <w:bookmarkEnd w:id="158"/>
      <w:bookmarkEnd w:id="159"/>
      <w:bookmarkEnd w:id="160"/>
      <w:bookmarkEnd w:id="161"/>
      <w:bookmarkEnd w:id="162"/>
      <w:bookmarkEnd w:id="163"/>
      <w:bookmarkEnd w:id="164"/>
      <w:bookmarkEnd w:id="165"/>
      <w:r w:rsidR="0083399B" w:rsidRPr="00E914BE">
        <w:rPr>
          <w:sz w:val="29"/>
          <w:szCs w:val="29"/>
        </w:rPr>
        <w:t xml:space="preserve"> </w:t>
      </w:r>
    </w:p>
    <w:p w14:paraId="0A2E3257" w14:textId="0C19E524"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D305C1">
        <w:t xml:space="preserve"> </w:t>
      </w:r>
      <w:r w:rsidR="00485AE0">
        <w:t>and Bourg’s Flight Dynamics Model</w:t>
      </w:r>
      <w:r w:rsidR="00103591">
        <w:t xml:space="preserve"> with Specs Parallel ECS (SPECS) 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485AE0">
        <w:t>ll then explain the how the Flight Dynamics Models</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66" w:name="_Toc61301289"/>
      <w:r>
        <w:t xml:space="preserve">Building the </w:t>
      </w:r>
      <w:r w:rsidR="00BE4013">
        <w:t>Flight Dynamics Models</w:t>
      </w:r>
      <w:bookmarkEnd w:id="166"/>
    </w:p>
    <w:p w14:paraId="6BA99766" w14:textId="54B6CA3B"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2F7B23">
        <w:t xml:space="preserve"> of the two Flight </w:t>
      </w:r>
      <w:r w:rsidR="00CC59DF">
        <w:t>Dynamics</w:t>
      </w:r>
      <w:r w:rsidR="002F7B23">
        <w:t xml:space="preserve"> Models (</w:t>
      </w:r>
      <w:r w:rsidR="00E15F2A">
        <w:t>FDM</w:t>
      </w:r>
      <w:r w:rsidR="002F7B23">
        <w:t>)</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CE6149">
        <w:t xml:space="preserve"> subsequent</w:t>
      </w:r>
      <w:r w:rsidR="00280367">
        <w:t xml:space="preserve"> building of </w:t>
      </w:r>
      <w:r w:rsidR="00CE6149">
        <w:t xml:space="preserve">the </w:t>
      </w:r>
      <w:r w:rsidR="00280367">
        <w:t>two</w:t>
      </w:r>
      <w:r w:rsidR="00C52924">
        <w:t xml:space="preserve"> flight simulators that</w:t>
      </w:r>
      <w:r w:rsidR="00280367">
        <w:t xml:space="preserve"> each use</w:t>
      </w:r>
      <w:r w:rsidR="00112C3D">
        <w:t xml:space="preserve"> one of the </w:t>
      </w:r>
      <w:r w:rsidR="00280367">
        <w:t>FDMs.</w:t>
      </w:r>
      <w:r w:rsidR="00FC3B89">
        <w:t xml:space="preserve"> </w:t>
      </w:r>
    </w:p>
    <w:p w14:paraId="2E521363" w14:textId="00D10D35"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C2791C">
        <w:t>A</w:t>
      </w:r>
      <w:r w:rsidR="009073CB">
        <w:t xml:space="preserve"> general knowledge of flight physics was needed to be abl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786569">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8309A1">
        <w:rPr>
          <w:i/>
        </w:rPr>
        <w:fldChar w:fldCharType="separate"/>
      </w:r>
      <w:r w:rsidR="00786569" w:rsidRPr="00786569">
        <w:rPr>
          <w:noProof/>
        </w:rPr>
        <w:t>[1]</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E603D3">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8309A1">
        <w:rPr>
          <w:i/>
        </w:rPr>
        <w:fldChar w:fldCharType="separate"/>
      </w:r>
      <w:r w:rsidR="00786569" w:rsidRPr="00786569">
        <w:rPr>
          <w:noProof/>
        </w:rPr>
        <w:t>[2]</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DB569AA" w:rsidR="00073DB9" w:rsidRDefault="00073DB9" w:rsidP="00080CCD">
      <w:pPr>
        <w:spacing w:before="100" w:beforeAutospacing="1" w:after="100" w:afterAutospacing="1"/>
        <w:ind w:firstLine="360"/>
        <w:contextualSpacing/>
      </w:pPr>
      <w:r>
        <w:t xml:space="preserve">In regard to programming in Rust, the two most utilized resources for writing code in this thesis was the official Rust book, </w:t>
      </w:r>
      <w:r w:rsidRPr="004A62AA">
        <w:rPr>
          <w:i/>
        </w:rPr>
        <w:t>The Rust Programming Language</w:t>
      </w:r>
      <w:r w:rsidR="00AF6A08">
        <w:rPr>
          <w:i/>
        </w:rPr>
        <w:t xml:space="preserve"> </w:t>
      </w:r>
      <w:r w:rsidR="008309A1">
        <w:rPr>
          <w:i/>
        </w:rPr>
        <w:fldChar w:fldCharType="begin" w:fldLock="1"/>
      </w:r>
      <w:r w:rsidR="00C7123C">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A70F92" w:rsidRPr="00A70F92">
        <w:rPr>
          <w:noProof/>
        </w:rPr>
        <w:t>[28]</w:t>
      </w:r>
      <w:r w:rsidR="008309A1">
        <w:rPr>
          <w:i/>
        </w:rPr>
        <w:fldChar w:fldCharType="end"/>
      </w:r>
      <w:r w:rsidRPr="00AF6A08">
        <w:t>,</w:t>
      </w:r>
      <w:r>
        <w:rPr>
          <w:i/>
        </w:rPr>
        <w:t xml:space="preserve"> </w:t>
      </w:r>
      <w:r>
        <w:t xml:space="preserve">and the official code collection called </w:t>
      </w:r>
      <w:r>
        <w:rPr>
          <w:i/>
        </w:rPr>
        <w:t>Rust b</w:t>
      </w:r>
      <w:r w:rsidRPr="00113A5E">
        <w:rPr>
          <w:i/>
        </w:rPr>
        <w:t>y Example</w:t>
      </w:r>
      <w:r w:rsidR="00493169" w:rsidRPr="00B17A80">
        <w:t xml:space="preserve"> </w:t>
      </w:r>
      <w:r w:rsidR="008309A1">
        <w:fldChar w:fldCharType="begin" w:fldLock="1"/>
      </w:r>
      <w:r w:rsidR="00C7123C">
        <w:instrText>ADDIN CSL_CITATION {"citationItems":[{"id":"ITEM-1","itemData":{"URL":"https://doc.rust-lang.org/rust-by-example/","id":"ITEM-1","issued":{"date-parts":[["0"]]},"title":"Rust By Example","type":"webpage"},"uris":["http://www.mendeley.com/documents/?uuid=c991579a-555f-4e59-b417-0b96a446fbcf"]}],"mendeley":{"formattedCitation":"[34]","plainTextFormattedCitation":"[34]","previouslyFormattedCitation":"[34]"},"properties":{"noteIndex":0},"schema":"https://github.com/citation-style-language/schema/raw/master/csl-citation.json"}</w:instrText>
      </w:r>
      <w:r w:rsidR="008309A1">
        <w:fldChar w:fldCharType="separate"/>
      </w:r>
      <w:r w:rsidR="00A70F92" w:rsidRPr="00A70F92">
        <w:rPr>
          <w:noProof/>
        </w:rPr>
        <w:t>[34]</w:t>
      </w:r>
      <w:r w:rsidR="008309A1">
        <w:fldChar w:fldCharType="end"/>
      </w:r>
      <w:r w:rsidRPr="00B17A80">
        <w:t>,</w:t>
      </w:r>
      <w:r w:rsidRPr="00113A5E">
        <w:rPr>
          <w:i/>
        </w:rPr>
        <w:t xml:space="preserve"> </w:t>
      </w:r>
      <w:r>
        <w:t>which showcases executable code 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A55FA5">
        <w:instrText>ADDIN CSL_CITATION {"citationItems":[{"id":"ITEM-1","itemData":{"URL":"https://www.flightgear.org/","id":"ITEM-1","issued":{"date-parts":[["0"]]},"title":"FlightGear Flight Simulator","type":"webpage"},"uris":["http://www.mendeley.com/documents/?uuid=7dedbccb-1063-4131-b68e-e85cd3fb94f5"]}],"mendeley":{"formattedCitation":"[3]","plainTextFormattedCitation":"[3]","previouslyFormattedCitation":"[3]"},"properties":{"noteIndex":0},"schema":"https://github.com/citation-style-language/schema/raw/master/csl-citation.json"}</w:instrText>
      </w:r>
      <w:r w:rsidR="00C7123C">
        <w:fldChar w:fldCharType="separate"/>
      </w:r>
      <w:r w:rsidR="00C7123C" w:rsidRPr="00C7123C">
        <w:rPr>
          <w:noProof/>
        </w:rPr>
        <w:t>[3]</w:t>
      </w:r>
      <w:r w:rsidR="00C7123C">
        <w:fldChar w:fldCharType="end"/>
      </w:r>
      <w:r w:rsidR="00C7123C">
        <w:t xml:space="preserve"> </w:t>
      </w:r>
      <w:r w:rsidR="00520AEF">
        <w:t xml:space="preserve">offers source code </w:t>
      </w:r>
      <w:r w:rsidR="002D4775">
        <w:t xml:space="preserve">that does exactly this in C++. </w:t>
      </w:r>
      <w:r w:rsidR="004F76C1">
        <w:t>Although this task did not directly progress the development of the FDMs, it did teach</w:t>
      </w:r>
      <w:r w:rsidR="007C58F3">
        <w:t xml:space="preserve"> Rust basics as well as the </w:t>
      </w:r>
      <w:r w:rsidR="008747E8">
        <w:t xml:space="preserve">Rust </w:t>
      </w:r>
      <w:r w:rsidR="00390E82">
        <w:t>networking required</w:t>
      </w:r>
      <w:r w:rsidR="004F76C1">
        <w:t xml:space="preserve"> later on</w:t>
      </w:r>
      <w:r w:rsidR="002A48DD">
        <w:t xml:space="preserve"> in </w:t>
      </w:r>
      <w:r w:rsidR="007C58F3">
        <w:t xml:space="preserve">this thesis. </w:t>
      </w:r>
      <w:r w:rsidR="00BB1D39">
        <w:t xml:space="preserve">The next task was to </w:t>
      </w:r>
      <w:r w:rsidR="001A5BFD">
        <w:t xml:space="preserve">actually </w:t>
      </w:r>
      <w:r w:rsidR="00BB1D39">
        <w:t xml:space="preserve">translate both FDMs from their native languages into Rust. </w:t>
      </w:r>
    </w:p>
    <w:p w14:paraId="1BDFA99D" w14:textId="7E31C51C"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he original FDM is described in </w:t>
      </w:r>
      <w:r w:rsidR="001461E1">
        <w:t xml:space="preserve">Palmer’s </w:t>
      </w:r>
      <w:r w:rsidR="00ED7459">
        <w:t>textbook</w:t>
      </w:r>
      <w:r w:rsidR="00564643">
        <w:t xml:space="preserve"> in </w:t>
      </w:r>
      <w:r w:rsidR="008D2320">
        <w:t>chapter 10: Airplanes</w:t>
      </w:r>
      <w:r w:rsidR="00ED7459">
        <w:t xml:space="preserve">. </w:t>
      </w:r>
      <w:r w:rsidR="001461E1">
        <w:t xml:space="preserve">Palmer’s FDM </w:t>
      </w:r>
      <w:r w:rsidR="005C4122">
        <w:t xml:space="preserve">that is </w:t>
      </w:r>
      <w:r w:rsidR="001461E1">
        <w:t>written with</w:t>
      </w:r>
      <w:r w:rsidR="003A6F24">
        <w:t xml:space="preserve"> the C programming language was used to re-implement the code in Rust.</w:t>
      </w:r>
      <w:r w:rsidR="0063125F">
        <w:t xml:space="preserve"> This code is available on the book’s GitHub</w:t>
      </w:r>
      <w:r w:rsidR="00A1274D">
        <w:t xml:space="preserve"> webpage</w:t>
      </w:r>
      <w:r w:rsidR="00A55FA5">
        <w:t xml:space="preserve"> </w:t>
      </w:r>
      <w:r w:rsidR="00A55FA5">
        <w:fldChar w:fldCharType="begin" w:fldLock="1"/>
      </w:r>
      <w:r w:rsidR="00AE2499">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5]","plainTextFormattedCitation":"[35]","previouslyFormattedCitation":"[35]"},"properties":{"noteIndex":0},"schema":"https://github.com/citation-style-language/schema/raw/master/csl-citation.json"}</w:instrText>
      </w:r>
      <w:r w:rsidR="00A55FA5">
        <w:fldChar w:fldCharType="separate"/>
      </w:r>
      <w:r w:rsidR="00A55FA5" w:rsidRPr="00A55FA5">
        <w:rPr>
          <w:noProof/>
        </w:rPr>
        <w:t>[35]</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 xml:space="preserve">which outlines a 6-DO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1420A6">
        <w:t xml:space="preserve"> – c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AE2499">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operties":{"noteIndex":0},"schema":"https://github.com/citation-style-language/schema/raw/master/csl-citation.json"}</w:instrText>
      </w:r>
      <w:r w:rsidR="00AE2499">
        <w:fldChar w:fldCharType="separate"/>
      </w:r>
      <w:r w:rsidR="00AE2499" w:rsidRPr="00AE2499">
        <w:rPr>
          <w:noProof/>
        </w:rPr>
        <w:t>[2]</w:t>
      </w:r>
      <w:r w:rsidR="00AE2499">
        <w:fldChar w:fldCharType="end"/>
      </w:r>
      <w:r w:rsidR="00150999">
        <w:t>.</w:t>
      </w:r>
    </w:p>
    <w:p w14:paraId="1EEA715E" w14:textId="46194553"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 the model</w:t>
      </w:r>
      <w:r w:rsidR="00A61674">
        <w:t>s can cause</w:t>
      </w:r>
      <w:r>
        <w:t xml:space="preserve"> a displacement in the position coordinates on all three axe</w:t>
      </w:r>
      <w:r w:rsidR="00603B57">
        <w:t>s –</w:t>
      </w:r>
      <w:r w:rsidR="00A61674">
        <w:t xml:space="preserve"> meaning they can fly in any direction. </w:t>
      </w:r>
      <w:r>
        <w:t>From a rotational standpoint the model</w:t>
      </w:r>
      <w:r w:rsidR="001D1C34">
        <w:t>s</w:t>
      </w:r>
      <w:r>
        <w:t xml:space="preserve"> can rotate freely about al</w:t>
      </w:r>
      <w:r w:rsidR="001D1C34">
        <w:t>l three axes.</w:t>
      </w:r>
      <w:r>
        <w:t xml:space="preserve"> </w:t>
      </w:r>
    </w:p>
    <w:p w14:paraId="4455FAF8" w14:textId="04408CFC" w:rsidR="00D7077C" w:rsidRDefault="00D7077C" w:rsidP="00080CCD">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30572A">
        <w:t>To create a rotation</w:t>
      </w:r>
      <w:r w:rsidR="00152DEF">
        <w:t>, t</w:t>
      </w:r>
      <w:r>
        <w:t xml:space="preserve">he Palmer model </w:t>
      </w:r>
      <w:r w:rsidR="00152DEF">
        <w:t>modifies</w:t>
      </w:r>
      <w:r>
        <w:t xml:space="preserve"> </w:t>
      </w:r>
      <w:r w:rsidR="00881711">
        <w:t xml:space="preserve">the </w:t>
      </w:r>
      <w:r>
        <w:t>Euler angles directly. Whereas the Bourg model activates specific components of the airplane, such as the ailerons, to</w:t>
      </w:r>
      <w:r w:rsidR="00152DEF">
        <w:t xml:space="preserve"> modify the Euler angles and thus</w:t>
      </w:r>
      <w:r>
        <w:t xml:space="preserve"> create a </w:t>
      </w:r>
      <w:r w:rsidR="00881711">
        <w:t>rotation</w:t>
      </w:r>
      <w:r w:rsidR="008565A1">
        <w:t xml:space="preserve">. </w:t>
      </w:r>
      <w:r w:rsidR="007369B9">
        <w:t xml:space="preserve">Because Palmer’s model affects the Euler angles directly, a quaternion is not calculated to track the orientation of the airplane. </w:t>
      </w:r>
      <w:r>
        <w:t>And for this</w:t>
      </w:r>
      <w:r w:rsidR="008565A1">
        <w:t xml:space="preserve"> explanation</w:t>
      </w:r>
      <w:r>
        <w:t xml:space="preserve">, </w:t>
      </w:r>
      <w:r w:rsidR="008565A1">
        <w:t xml:space="preserve">the </w:t>
      </w:r>
      <w:r>
        <w:t xml:space="preserve">completion of the Palmer-based re-implementation first can be considered an important stepping stone to re-implementing the </w:t>
      </w:r>
      <w:r w:rsidR="008565A1">
        <w:t xml:space="preserve">more complicated </w:t>
      </w:r>
      <w:r>
        <w:t xml:space="preserve">Bourg-based model. </w:t>
      </w:r>
    </w:p>
    <w:p w14:paraId="1484B972" w14:textId="20E8CBCB" w:rsidR="00B01D76" w:rsidRDefault="00EF4B55" w:rsidP="00080CCD">
      <w:pPr>
        <w:spacing w:before="100" w:beforeAutospacing="1" w:after="100" w:afterAutospacing="1"/>
        <w:ind w:firstLine="360"/>
        <w:contextualSpacing/>
      </w:pPr>
      <w:r>
        <w:t>In regar</w:t>
      </w:r>
      <w:r w:rsidR="00A94E25">
        <w:t>d to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t>ere working in Rust</w:t>
      </w:r>
      <w:r w:rsidR="00A94E25">
        <w:t xml:space="preserve"> after being translated</w:t>
      </w:r>
      <w:r>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From here, the FDMs were restructured into an ECS design using the SPECS Rust crat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C7123C">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3], [25]","plainTextFormattedCitation":"[23], [25]","previouslyFormattedCitation":"[23], [25]"},"properties":{"noteIndex":0},"schema":"https://github.com/citation-style-language/schema/raw/master/csl-citation.json"}</w:instrText>
      </w:r>
      <w:r w:rsidR="008309A1">
        <w:fldChar w:fldCharType="separate"/>
      </w:r>
      <w:r w:rsidR="00A70F92" w:rsidRPr="00A70F92">
        <w:rPr>
          <w:noProof/>
        </w:rPr>
        <w:t>[23], [25]</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C7123C">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6]","plainTextFormattedCitation":"[26]","previouslyFormattedCitation":"[26]"},"properties":{"noteIndex":0},"schema":"https://github.com/citation-style-language/schema/raw/master/csl-citation.json"}</w:instrText>
      </w:r>
      <w:r w:rsidR="008309A1">
        <w:rPr>
          <w:i/>
        </w:rPr>
        <w:fldChar w:fldCharType="separate"/>
      </w:r>
      <w:r w:rsidR="00A70F92" w:rsidRPr="00A70F92">
        <w:rPr>
          <w:noProof/>
        </w:rPr>
        <w:t>[26]</w:t>
      </w:r>
      <w:r w:rsidR="008309A1">
        <w:rPr>
          <w:i/>
        </w:rPr>
        <w:fldChar w:fldCharType="end"/>
      </w:r>
      <w:r w:rsidR="00073DB9">
        <w:t xml:space="preserve">, which is the official documentation on the SPECS framework for Rust. </w:t>
      </w:r>
    </w:p>
    <w:p w14:paraId="1A347485" w14:textId="4E06E067" w:rsidR="00295986" w:rsidRDefault="008346FF" w:rsidP="00080CCD">
      <w:pPr>
        <w:spacing w:before="100" w:beforeAutospacing="1" w:after="100" w:afterAutospacing="1"/>
        <w:ind w:firstLine="360"/>
        <w:contextualSpacing/>
      </w:pPr>
      <w:r>
        <w:t>SPECS laid the framework to create the Entities, Components, and Systems</w:t>
      </w:r>
      <w:r w:rsidR="00927AFF">
        <w:t xml:space="preserve"> in code</w:t>
      </w:r>
      <w:r>
        <w:t xml:space="preserve">. </w:t>
      </w:r>
      <w:r w:rsidR="007B7CE3">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2">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19724427" w:rsidR="003A6F24" w:rsidRPr="00080CCD" w:rsidRDefault="006C71AE" w:rsidP="00080CCD">
      <w:pPr>
        <w:pStyle w:val="Caption"/>
        <w:spacing w:before="100" w:beforeAutospacing="1" w:after="100" w:afterAutospacing="1"/>
        <w:ind w:firstLine="360"/>
        <w:contextualSpacing/>
        <w:jc w:val="center"/>
        <w:rPr>
          <w:b w:val="0"/>
        </w:rPr>
      </w:pPr>
      <w:bookmarkStart w:id="167" w:name="_Toc60676664"/>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B379F8">
        <w:rPr>
          <w:b w:val="0"/>
          <w:noProof/>
        </w:rPr>
        <w:t>9</w:t>
      </w:r>
      <w:r w:rsidRPr="006C71AE">
        <w:rPr>
          <w:b w:val="0"/>
        </w:rPr>
        <w:fldChar w:fldCharType="end"/>
      </w:r>
      <w:r w:rsidR="00EB39AE">
        <w:rPr>
          <w:b w:val="0"/>
        </w:rPr>
        <w:t>: Flight Dynamics Model Entity-Component-System</w:t>
      </w:r>
      <w:r w:rsidRPr="006C71AE">
        <w:rPr>
          <w:b w:val="0"/>
        </w:rPr>
        <w:t xml:space="preserve"> Organization</w:t>
      </w:r>
      <w:bookmarkEnd w:id="167"/>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68" w:name="_Toc61301290"/>
      <w:r>
        <w:t>Palmer</w:t>
      </w:r>
      <w:r w:rsidR="00247FB8">
        <w:t>-based</w:t>
      </w:r>
      <w:r w:rsidR="00295986">
        <w:t xml:space="preserve"> Flight Dynamics Model</w:t>
      </w:r>
      <w:bookmarkEnd w:id="168"/>
    </w:p>
    <w:p w14:paraId="12051396" w14:textId="1256F502" w:rsidR="003229CC" w:rsidRDefault="003A1D85" w:rsidP="00080CCD">
      <w:pPr>
        <w:spacing w:before="100" w:beforeAutospacing="1" w:after="100" w:afterAutospacing="1"/>
        <w:ind w:firstLine="360"/>
        <w:contextualSpacing/>
      </w:pPr>
      <w:r>
        <w:t>Th</w:t>
      </w:r>
      <w:r w:rsidR="00713B57">
        <w:t>e re-imp</w:t>
      </w:r>
      <w:r w:rsidR="001F4062">
        <w:t xml:space="preserve">lemented </w:t>
      </w:r>
      <w:r w:rsidR="00322D4B">
        <w:t>Palmer</w:t>
      </w:r>
      <w:r w:rsidR="00247FB8">
        <w:t>-based 6</w:t>
      </w:r>
      <w:r>
        <w:t xml:space="preserve">-DOF FDM overall consists of three code files: main.rs, data.rs, and equations_of_motion.rs. </w:t>
      </w:r>
      <w:r w:rsidR="003229CC">
        <w:t xml:space="preserve">Main.rs contains the main function, and simulation loop. Data.rs contains the Component data, and Resources. Equations_of_motion.rs contains the EquationsOfMotion System. </w:t>
      </w:r>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6714CA86"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 all of which must be set prior to</w:t>
      </w:r>
      <w:r w:rsidR="007027C1">
        <w:t xml:space="preserve"> executing the program.</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causes yaw. </w:t>
      </w:r>
      <w:r w:rsidR="0034082B">
        <w:t>Later in this chapter, we wi</w:t>
      </w:r>
      <w:r w:rsidR="00D02557">
        <w:t xml:space="preserve">ll talk about how the </w:t>
      </w:r>
      <w:r w:rsidR="00C15C20">
        <w:t>FDM</w:t>
      </w:r>
      <w:r w:rsidR="00D02557">
        <w:t xml:space="preserve"> is</w:t>
      </w:r>
      <w:r w:rsidR="00C15C20">
        <w:t xml:space="preserve"> fit as an </w:t>
      </w:r>
      <w:r w:rsidR="0034082B">
        <w:t>interactive flight simulator</w:t>
      </w:r>
      <w:r w:rsidR="00965B37">
        <w:t xml:space="preserve"> –</w:t>
      </w:r>
      <w:r w:rsidR="003477BE">
        <w:t xml:space="preserve"> this section only describes this</w:t>
      </w:r>
      <w:r w:rsidR="00965B37">
        <w:t xml:space="preserve"> raw FDM.</w:t>
      </w:r>
    </w:p>
    <w:p w14:paraId="6D4D9EBF" w14:textId="38DEFB69" w:rsidR="008D240A" w:rsidRDefault="003A1D85" w:rsidP="00080CCD">
      <w:pPr>
        <w:spacing w:before="100" w:beforeAutospacing="1" w:after="100" w:afterAutospacing="1"/>
        <w:ind w:firstLine="360"/>
        <w:contextualSpacing/>
      </w:pPr>
      <w:r>
        <w:t>The main.rs begins by importing the SPECS crate, along with the</w:t>
      </w:r>
      <w:r w:rsidR="002213C4">
        <w:t xml:space="preserve"> code from the other two code files. </w:t>
      </w:r>
      <w:r>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delta time) tim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DB58B6">
        <w:t>plane Entity is throttle, attack angle, bank</w:t>
      </w:r>
      <w:r w:rsidR="004164F3">
        <w:t>, and flap</w:t>
      </w:r>
      <w:r w:rsidR="0095007C">
        <w:t>s</w:t>
      </w:r>
      <w:r w:rsidR="00863F08">
        <w:t>.</w:t>
      </w:r>
      <w:r w:rsidR="00DB58B6">
        <w:t xml:space="preserve"> </w:t>
      </w:r>
      <w:r w:rsidR="004164F3">
        <w:t xml:space="preserve">These four values can be altered for a desired flight effect. </w:t>
      </w:r>
      <w:r w:rsidR="005740A3">
        <w:t>Finally, the main simulation loop was made to process each frame</w:t>
      </w:r>
      <w:r w:rsidR="0028277F">
        <w:t xml:space="preserve"> at the </w:t>
      </w:r>
      <w:r w:rsidR="00BC5D5E">
        <w:t>desired FPS</w:t>
      </w:r>
      <w:r w:rsidR="005740A3">
        <w:t xml:space="preserve">. </w:t>
      </w:r>
      <w:r w:rsidR="004875FD">
        <w:t xml:space="preserve">The simulation loop is able to run at that FPS because it sleeps any extra time remaining in the time step after the processing of each frame. </w:t>
      </w:r>
      <w:r w:rsidR="00E8583A">
        <w:t>The time elapsed and the cu</w:t>
      </w:r>
      <w:r w:rsidR="001039F7">
        <w:t>rrent</w:t>
      </w:r>
      <w:r w:rsidR="00E8583A">
        <w:t xml:space="preserve"> frame</w:t>
      </w:r>
      <w:r w:rsidR="001039F7">
        <w:t xml:space="preserve"> count</w:t>
      </w:r>
      <w:r w:rsidR="00E8583A">
        <w:t xml:space="preserve"> is outputted to the console for each loop of the simulation. </w:t>
      </w:r>
      <w:r w:rsidR="00851D60">
        <w:t>The simulation execution time can be changed by altering the time in seconds for the main while loop.</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69" w:name="_Toc61301291"/>
      <w:r>
        <w:t>R</w:t>
      </w:r>
      <w:r w:rsidR="00452671">
        <w:t>esource</w:t>
      </w:r>
      <w:bookmarkEnd w:id="169"/>
    </w:p>
    <w:p w14:paraId="4E0E24D4" w14:textId="3AEDF7BA"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r w:rsidR="006A69F0">
        <w:t>The Resource definition is located in the data.rs code file.</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0" w:name="_Toc61301292"/>
      <w:r>
        <w:t>Component</w:t>
      </w:r>
      <w:bookmarkEnd w:id="170"/>
    </w:p>
    <w:p w14:paraId="39EC9A24" w14:textId="07AC301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r w:rsidR="006A69F0">
        <w:t>The Component is defined in the data.rs code file.</w:t>
      </w:r>
    </w:p>
    <w:p w14:paraId="4CA50A89" w14:textId="0B4D2E56"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alues that are able to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1" w:name="_Toc61301293"/>
      <w:r>
        <w:t>System</w:t>
      </w:r>
      <w:bookmarkEnd w:id="171"/>
    </w:p>
    <w:p w14:paraId="136826F0" w14:textId="489A88C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r w:rsidR="006A69F0">
        <w:t>The System is defined in the equations_of_motion.rs code file.</w:t>
      </w:r>
    </w:p>
    <w:p w14:paraId="2F5CC982" w14:textId="2812237B"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 xml:space="preserve">This involves running a function four times that loads the ODEs.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3939F4">
        <w:t xml:space="preserve"> all of which can be</w:t>
      </w:r>
      <w:r w:rsidR="00B63BDD">
        <w:t xml:space="preserve"> directly</w:t>
      </w:r>
      <w:r w:rsidR="003939F4">
        <w:t xml:space="preserve"> altered before the program executes. </w:t>
      </w:r>
    </w:p>
    <w:p w14:paraId="59F4CE0D" w14:textId="278129F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 the, 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8309A1">
        <w:fldChar w:fldCharType="separate"/>
      </w:r>
      <w:r w:rsidR="00786569" w:rsidRPr="00786569">
        <w:rPr>
          <w:noProof/>
        </w:rPr>
        <w:t>[1]</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 xml:space="preserve">whether the airplane is banked or climbing. Gravity force based on the airplanes mass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D533DD">
        <w:t xml:space="preserve"> in relation to a fixed point (0, 0, 0) on </w:t>
      </w:r>
      <w:r w:rsidR="006A35AE">
        <w:t>the x-axis</w:t>
      </w:r>
      <w:r w:rsidR="00933AE2">
        <w:t>,</w:t>
      </w:r>
      <w:r w:rsidR="00D533DD">
        <w:t xml:space="preserve"> y-axis,</w:t>
      </w:r>
      <w:r w:rsidR="00933AE2">
        <w:t xml:space="preserve"> </w:t>
      </w:r>
      <w:r w:rsidR="00D533DD">
        <w:t>and z-axis in meters is outputted to the console window, along with the calculated airspeed</w:t>
      </w:r>
      <w:r w:rsidR="008E17AE">
        <w:t xml:space="preserve"> in kilometers per hour</w:t>
      </w:r>
      <w:r w:rsidR="00D533DD">
        <w:t xml:space="preserve">. </w:t>
      </w:r>
      <w:r w:rsidR="00933AE2">
        <w:t>The throttle</w:t>
      </w:r>
      <w:r w:rsidR="00982236">
        <w:t xml:space="preserve"> amount</w:t>
      </w:r>
      <w:r w:rsidR="00933AE2">
        <w:t>, angle of attack, bank ang</w:t>
      </w:r>
      <w:r w:rsidR="00FC7418">
        <w:t>le, and flap deflection angle are</w:t>
      </w:r>
      <w:r w:rsidR="00933AE2">
        <w:t xml:space="preserve"> also outputted. </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2" w:name="_Toc61301294"/>
      <w:r>
        <w:t>Bourg-based</w:t>
      </w:r>
      <w:r w:rsidR="00295986">
        <w:t xml:space="preserve"> Flight Dynamics Model</w:t>
      </w:r>
      <w:bookmarkEnd w:id="172"/>
    </w:p>
    <w:p w14:paraId="7D8D0C9B" w14:textId="0E88C364" w:rsidR="00F81DCA" w:rsidRDefault="00832920" w:rsidP="00080CCD">
      <w:pPr>
        <w:spacing w:before="100" w:beforeAutospacing="1" w:after="100" w:afterAutospacing="1"/>
        <w:ind w:firstLine="360"/>
        <w:contextualSpacing/>
      </w:pPr>
      <w:r>
        <w:t>This</w:t>
      </w:r>
      <w:r w:rsidR="00F81DCA">
        <w:t xml:space="preserve"> re-implemented 6-DOF FDM overa</w:t>
      </w:r>
      <w:r w:rsidR="007B030C">
        <w:t>ll consists of four</w:t>
      </w:r>
      <w:r w:rsidR="00F81DCA">
        <w:t xml:space="preserve"> c</w:t>
      </w:r>
      <w:r w:rsidR="007B030C">
        <w:t>ode files: main.rs, data.rs,</w:t>
      </w:r>
      <w:r w:rsidR="00F81DCA">
        <w:t xml:space="preserve"> equations_of_motion.rs</w:t>
      </w:r>
      <w:r w:rsidR="007B030C">
        <w:t>, and common.rs</w:t>
      </w:r>
      <w:r w:rsidR="00F81DCA">
        <w:t xml:space="preserve">. </w:t>
      </w:r>
      <w:r w:rsidR="003C7DEF">
        <w:t>M</w:t>
      </w:r>
      <w:r w:rsidR="00F81DCA">
        <w:t xml:space="preserve">ain.rs contains the main function, and simulation loop. </w:t>
      </w:r>
      <w:r w:rsidR="003C7DEF">
        <w:t>D</w:t>
      </w:r>
      <w:r w:rsidR="00F81DCA">
        <w:t xml:space="preserve">ata.rs contains the Resources, and Component data. </w:t>
      </w:r>
      <w:r w:rsidR="003C7DEF">
        <w:t>E</w:t>
      </w:r>
      <w:r w:rsidR="00F81DCA">
        <w:t xml:space="preserve">quations_of_motion.rs contains the EquationsOfMotion System. </w:t>
      </w:r>
      <w:r w:rsidR="003C7DEF">
        <w:t xml:space="preserve">Common.rs </w:t>
      </w:r>
      <w:r w:rsidR="009F63DA">
        <w:t>contains</w:t>
      </w:r>
      <w:r w:rsidR="00FE27D0">
        <w:t xml:space="preserve"> </w:t>
      </w:r>
      <w:r w:rsidR="003C7DEF">
        <w:t>custom vector, matrix, and quaternion structures</w:t>
      </w:r>
      <w:r w:rsidR="00484CD8">
        <w:t>.</w:t>
      </w:r>
    </w:p>
    <w:p w14:paraId="2FBC9E68" w14:textId="5774FAF2"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These classes were not originally planned to be used in the re-implementation because Rust has a crate available </w:t>
      </w:r>
      <w:r w:rsidR="00D87AAF">
        <w:t xml:space="preserve">for linear algebra </w:t>
      </w:r>
      <w:r>
        <w:t>that already defines those structures, and we did not want to re-implement them not necessary. However, to no avail, we fixed problems with rotations by staying true to the Bourg model. So, the custom classes defined by Bourg were reinterpreted i</w:t>
      </w:r>
      <w:r w:rsidR="00DB1C22">
        <w:t xml:space="preserve">n Rust and used in this FDM re-implementation. </w:t>
      </w:r>
      <w:r>
        <w:t>The module, named common, is imported in code which contains these custom structures.</w:t>
      </w:r>
    </w:p>
    <w:p w14:paraId="49100A2E" w14:textId="1A87F48E" w:rsidR="002F48AE" w:rsidRDefault="00EE0557" w:rsidP="00080CCD">
      <w:pPr>
        <w:spacing w:before="100" w:beforeAutospacing="1" w:after="100" w:afterAutospacing="1"/>
        <w:ind w:firstLine="360"/>
        <w:contextualSpacing/>
      </w:pPr>
      <w:r>
        <w:t>To achieve 6-DOF,</w:t>
      </w:r>
      <w:r w:rsidR="00D33D09">
        <w:t xml:space="preserve"> the FDM</w:t>
      </w:r>
      <w:r w:rsidR="00EF1D44">
        <w:t xml:space="preserve"> </w:t>
      </w:r>
      <w:r w:rsidR="009E7B1F">
        <w:t xml:space="preserve">evokes </w:t>
      </w:r>
      <w:r w:rsidR="002D1309">
        <w:t>operation</w:t>
      </w:r>
      <w:r w:rsidR="009E7B1F">
        <w:t>s that affect the</w:t>
      </w:r>
      <w:r>
        <w:t xml:space="preserve"> </w:t>
      </w:r>
      <w:r w:rsidR="00EE2DC4">
        <w:t>airplane’s</w:t>
      </w:r>
      <w:r w:rsidR="00803C41">
        <w:t xml:space="preserve"> aspect of</w:t>
      </w:r>
      <w:r>
        <w:t xml:space="preserve"> roll, pitch, yaw, thrust force, and flap deflection. </w:t>
      </w:r>
      <w:r w:rsidR="009E7B1F">
        <w:t xml:space="preserve">Unlike </w:t>
      </w:r>
      <w:r w:rsidR="00B013FC">
        <w:t xml:space="preserve">the Palmer-based </w:t>
      </w:r>
      <w:r w:rsidR="009E7B1F">
        <w:t>model where these aspects are assigned a number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orce is simply assigned a number value which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DC5397">
        <w:t xml:space="preserve"> fit as an interactive flight simulator – this section only describes this raw FDM.</w:t>
      </w:r>
    </w:p>
    <w:p w14:paraId="3C1AAB61" w14:textId="03ACA55A" w:rsidR="00AE4525" w:rsidRPr="005003C2" w:rsidRDefault="00441D14" w:rsidP="00080CCD">
      <w:pPr>
        <w:spacing w:before="100" w:beforeAutospacing="1" w:after="100" w:afterAutospacing="1"/>
        <w:ind w:firstLine="360"/>
        <w:contextualSpacing/>
      </w:pPr>
      <w:r>
        <w:t>The main.rs begins by importing the SPECS crate, along with the</w:t>
      </w:r>
      <w:r w:rsidR="0063546A">
        <w:t xml:space="preserve"> code from the other three</w:t>
      </w:r>
      <w:r>
        <w:t xml:space="preserve"> code files. In the main function, the simulation world was created. The Components were registered into the world. A FPS is chosen and the time step based on that FPS was determined. That time step (delta time) time was</w:t>
      </w:r>
      <w:r w:rsidR="00574AE5">
        <w:t xml:space="preserve"> added to the world as a R</w:t>
      </w:r>
      <w:r>
        <w:t>esource</w:t>
      </w:r>
      <w:r w:rsidR="0063546A">
        <w:t xml:space="preserve">. A dispatcher was opened. </w:t>
      </w:r>
      <w:r>
        <w:t>Then, the airplane Entity was built with the mass properties containing the performance data of the no-name airplane described by Bourg. Finally, the main simulation loop was made to process each frame at the desired FPS. The time elapsed and the current frame count is outputted to the console for each loop of the simulation. The simulation execution time can be changed by altering the time in seconds for the main while loop.</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3" w:name="_Toc61301295"/>
      <w:r>
        <w:t>Resource</w:t>
      </w:r>
      <w:r w:rsidR="00465BB4">
        <w:t>s</w:t>
      </w:r>
      <w:bookmarkEnd w:id="173"/>
    </w:p>
    <w:p w14:paraId="5385BA60" w14:textId="290A5792"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D93628">
        <w:t>. The DeltaThrust  is also able to be modified but is set at 100.0 pounds of thrust These set values were chosen because that is what Bourg defines in his code</w:t>
      </w:r>
      <w:r w:rsidR="00C270E8">
        <w:t xml:space="preserve">. </w:t>
      </w:r>
      <w:r w:rsidR="00EC4333">
        <w:t>The Resource</w:t>
      </w:r>
      <w:r w:rsidR="00CC31A3">
        <w:t>s are defined</w:t>
      </w:r>
      <w:r w:rsidR="00EC4333">
        <w:t xml:space="preserve"> in the data.rs code file.</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4" w:name="_Toc61301296"/>
      <w:r>
        <w:t>Component</w:t>
      </w:r>
      <w:bookmarkEnd w:id="174"/>
    </w:p>
    <w:p w14:paraId="4DD6ABBC" w14:textId="2755548E" w:rsidR="00327AA0" w:rsidRDefault="00327AA0" w:rsidP="00080CCD">
      <w:pPr>
        <w:spacing w:before="100" w:beforeAutospacing="1" w:after="100" w:afterAutospacing="1"/>
        <w:ind w:firstLine="360"/>
        <w:contextualSpacing/>
      </w:pPr>
      <w:r>
        <w:t>The FDM is set up with one Component: DataFDM. This Component holds all of the data describing the airplane. This Component is used by the EquationsOfMotion System. The Component is defined in the data.rs code file.</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75" w:name="_Toc61301297"/>
      <w:r>
        <w:t>System</w:t>
      </w:r>
      <w:bookmarkEnd w:id="175"/>
    </w:p>
    <w:p w14:paraId="0B9BE87C" w14:textId="3E30476C" w:rsidR="00202CF5" w:rsidRDefault="00202CF5"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r w:rsidR="00245F09">
        <w:t>The System is defined in the equations_of_motion.rs code file.</w:t>
      </w:r>
    </w:p>
    <w:p w14:paraId="7C82BB33" w14:textId="1789856F"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EB25B5">
        <w:t xml:space="preserve"> Now 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s center of mass. Once that loop is done the thrust force is applied,</w:t>
      </w:r>
      <w:r w:rsidR="006C065F">
        <w:t xml:space="preserve"> </w:t>
      </w:r>
      <w:r w:rsidR="003B1968">
        <w:t>and forces</w:t>
      </w:r>
      <w:r w:rsidR="00DC0A47">
        <w:t xml:space="preserve"> are converted </w:t>
      </w:r>
      <w:r w:rsidR="00431DDA">
        <w:t>from body space to E</w:t>
      </w:r>
      <w:r w:rsidR="006C065F">
        <w:t>arth space in order to apply the gravity force.</w:t>
      </w:r>
      <w:r w:rsidR="00DA4009">
        <w:t xml:space="preserve"> </w:t>
      </w:r>
    </w:p>
    <w:p w14:paraId="3D6739BB" w14:textId="11239FC8" w:rsidR="00AE4525" w:rsidRDefault="009E15B0" w:rsidP="00080CCD">
      <w:pPr>
        <w:spacing w:before="100" w:beforeAutospacing="1" w:after="100" w:afterAutospacing="1"/>
        <w:ind w:firstLine="360"/>
        <w:contextualSpacing/>
      </w:pPr>
      <w:r>
        <w:t>From here, the acceleration of the airplane is calculated in Earth space. Then, the velocity of the airplane is calculated in Earth space. The velocity is then directly used to find the displacement in 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76" w:name="_Toc61301298"/>
      <w:r>
        <w:t>Palmer-based</w:t>
      </w:r>
      <w:r w:rsidR="006D11AA">
        <w:t xml:space="preserve"> FDM Equivalency Verification</w:t>
      </w:r>
      <w:bookmarkEnd w:id="176"/>
    </w:p>
    <w:p w14:paraId="373DCA69" w14:textId="23240961" w:rsidR="002C4FF3" w:rsidRDefault="002C4FF3" w:rsidP="00080CCD">
      <w:pPr>
        <w:spacing w:before="100" w:beforeAutospacing="1" w:after="100" w:afterAutospacing="1"/>
        <w:ind w:firstLine="360"/>
        <w:contextualSpacing/>
      </w:pPr>
      <w:r>
        <w:t>//Will explain rust testing in more detail here and how it was used to test. Will do this once I have the tests actually working in code and understand them better</w:t>
      </w:r>
      <w:r w:rsidR="0038692C">
        <w:t>. Same goes for the next section, and the next</w:t>
      </w:r>
      <w:r w:rsidR="0015386A">
        <w:t>//</w:t>
      </w:r>
    </w:p>
    <w:p w14:paraId="1A43C445" w14:textId="2C96FB92"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8309A1">
        <w:fldChar w:fldCharType="separate"/>
      </w:r>
      <w:r w:rsidR="00786569" w:rsidRPr="00786569">
        <w:rPr>
          <w:noProof/>
        </w:rPr>
        <w:t>[1]</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 programmed by Palmer</w:t>
      </w:r>
      <w:r>
        <w:t xml:space="preserve">. This investigation ran a series of different flight tests between both FDMs with the objective to check if our FDM’s generated flight data was equivalent to the benchmark in multiple scenarios. The flight data used in the comparison was: </w:t>
      </w:r>
      <w:r w:rsidR="00C127A6">
        <w:t xml:space="preserve">position coordinates, and </w:t>
      </w:r>
      <w:r w:rsidR="00633EFE">
        <w:t>air</w:t>
      </w:r>
      <w:r w:rsidR="00C127A6">
        <w:t>speed</w:t>
      </w:r>
      <w:r w:rsidR="0072707E">
        <w:t xml:space="preserve">. </w:t>
      </w:r>
      <w:r>
        <w:t xml:space="preserve"> </w:t>
      </w:r>
    </w:p>
    <w:p w14:paraId="34CD5818" w14:textId="63E9685B" w:rsidR="002B4940" w:rsidRDefault="002B4940" w:rsidP="00080CCD">
      <w:pPr>
        <w:spacing w:before="100" w:beforeAutospacing="1" w:after="100" w:afterAutospacing="1"/>
        <w:ind w:firstLine="360"/>
        <w:contextualSpacing/>
      </w:pPr>
      <w:r>
        <w:t xml:space="preserve">For each set of tests, both the benchmark FDM and our FDM was compiled and ran with an identical airplane flying under the same starting </w:t>
      </w:r>
      <w:r w:rsidR="00262B9D">
        <w:t xml:space="preserve">flight control </w:t>
      </w:r>
      <w:r>
        <w:t xml:space="preserve">parameters </w:t>
      </w:r>
      <w:r w:rsidR="00D42518">
        <w:t>to get</w:t>
      </w:r>
      <w:r>
        <w:t xml:space="preserve"> some output. The initial parameters include: </w:t>
      </w:r>
      <w:r w:rsidR="001823B5">
        <w:t xml:space="preserve">throttle, bank angle, attack angle, and flaps. </w:t>
      </w:r>
      <w:r w:rsidR="008D6D4A">
        <w:t xml:space="preserve">These parameters are the values able to be modified to affect flight behavior as defined by Palmer. </w:t>
      </w:r>
      <w:r w:rsidR="00D42518">
        <w:t>Each flight control parameter was examined in each of four tests. The flight data at the end of each test execution was recorded for each FDM.</w:t>
      </w:r>
      <w:r w:rsidR="008E4E8E">
        <w:t xml:space="preserve"> The parameters stay constant throughout a test. </w:t>
      </w:r>
      <w:r w:rsidR="00D42518">
        <w:t>We only test one side of ea</w:t>
      </w:r>
      <w:r w:rsidR="002B5F99">
        <w:t xml:space="preserve">ch of the flight controls (i.e., </w:t>
      </w:r>
      <w:r w:rsidR="00D42518">
        <w:t>bank right vs bank left) to reduce redundancy.</w:t>
      </w:r>
      <w:r w:rsidR="008E4E8E">
        <w:t xml:space="preserve"> </w:t>
      </w:r>
      <w:r w:rsidR="00814EE0">
        <w:t xml:space="preserve">The execution time of every test </w:t>
      </w:r>
      <w:r w:rsidR="00C72839">
        <w:t>was</w:t>
      </w:r>
      <w:r w:rsidR="00303951">
        <w:t xml:space="preserve"> </w:t>
      </w:r>
      <w:r w:rsidR="00E1207E">
        <w:t>3</w:t>
      </w:r>
      <w:r w:rsidR="001823B5">
        <w:t>0</w:t>
      </w:r>
      <w:r>
        <w:t xml:space="preserve"> seconds of simulation time</w:t>
      </w:r>
      <w:r w:rsidR="00EF2EB2">
        <w:t>.</w:t>
      </w:r>
      <w:r w:rsidR="00D165EE">
        <w:t xml:space="preserve">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161F8F6B" w14:textId="5FCB6BCE"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he Rust/ECS FDM was compiled with rustc version 1.47.0. The tests were performed on a Lenovo ThinkPad T440p machine, running Windows 10, with an intel i74800mq processor.</w:t>
      </w:r>
    </w:p>
    <w:p w14:paraId="2DEADF09" w14:textId="1ECBB2C8" w:rsidR="002B755A" w:rsidRDefault="002B755A" w:rsidP="00080CCD">
      <w:pPr>
        <w:pStyle w:val="Heading3"/>
        <w:numPr>
          <w:ilvl w:val="2"/>
          <w:numId w:val="5"/>
        </w:numPr>
        <w:spacing w:before="100" w:beforeAutospacing="1" w:after="100" w:afterAutospacing="1"/>
        <w:ind w:left="1080"/>
        <w:contextualSpacing/>
        <w:jc w:val="left"/>
      </w:pPr>
      <w:bookmarkStart w:id="177" w:name="_Toc61301299"/>
      <w:r>
        <w:t>Test One (</w:t>
      </w:r>
      <w:r w:rsidR="00FC7583">
        <w:t>T</w:t>
      </w:r>
      <w:r w:rsidR="00EC15EA">
        <w:t>hrottle</w:t>
      </w:r>
      <w:r>
        <w:t>)</w:t>
      </w:r>
      <w:bookmarkEnd w:id="177"/>
    </w:p>
    <w:p w14:paraId="267B31B1" w14:textId="775880F3" w:rsidR="002B755A" w:rsidRDefault="002B755A" w:rsidP="00080CCD">
      <w:pPr>
        <w:spacing w:before="100" w:beforeAutospacing="1" w:after="100" w:afterAutospacing="1"/>
        <w:ind w:firstLine="360"/>
        <w:contextualSpacing/>
      </w:pPr>
      <w:r>
        <w:t xml:space="preserve">This test was designed to find out if the FDM works </w:t>
      </w:r>
      <w:r w:rsidR="00094F31">
        <w:t xml:space="preserve">as expected </w:t>
      </w:r>
      <w:r>
        <w:t xml:space="preserve">when </w:t>
      </w:r>
      <w:r w:rsidR="00255572">
        <w:t>simply accelerating the airplane with the throttle fully applied, and therefore</w:t>
      </w:r>
      <w:r w:rsidR="00DD453C">
        <w:t xml:space="preserve"> with</w:t>
      </w:r>
      <w:r w:rsidR="00255572">
        <w:t xml:space="preserve"> the maximum thrust being applied.</w:t>
      </w:r>
      <w:r w:rsidR="001B1575">
        <w:t xml:space="preserve"> </w:t>
      </w:r>
      <w:r w:rsidR="00C06091">
        <w:t xml:space="preserve">Every </w:t>
      </w:r>
      <w:r w:rsidR="00C209C3">
        <w:t xml:space="preserve">other instruction is </w:t>
      </w:r>
      <w:r w:rsidR="002212FD">
        <w:t>not activated.</w:t>
      </w:r>
    </w:p>
    <w:tbl>
      <w:tblPr>
        <w:tblStyle w:val="TableGrid"/>
        <w:tblW w:w="0" w:type="auto"/>
        <w:jc w:val="center"/>
        <w:tblLook w:val="04A0" w:firstRow="1" w:lastRow="0" w:firstColumn="1" w:lastColumn="0" w:noHBand="0" w:noVBand="1"/>
      </w:tblPr>
      <w:tblGrid>
        <w:gridCol w:w="3176"/>
      </w:tblGrid>
      <w:tr w:rsidR="008F7B0C" w14:paraId="59F6103C" w14:textId="77777777" w:rsidTr="000C0996">
        <w:trPr>
          <w:jc w:val="center"/>
        </w:trPr>
        <w:tc>
          <w:tcPr>
            <w:tcW w:w="0" w:type="auto"/>
          </w:tcPr>
          <w:p w14:paraId="410AE4BD"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6B9C4E69" w14:textId="77777777" w:rsidTr="000C0996">
        <w:trPr>
          <w:jc w:val="center"/>
        </w:trPr>
        <w:tc>
          <w:tcPr>
            <w:tcW w:w="0" w:type="auto"/>
          </w:tcPr>
          <w:p w14:paraId="4FD9A503" w14:textId="77777777" w:rsidR="008F7B0C" w:rsidRPr="00142D0F" w:rsidRDefault="008F7B0C" w:rsidP="00F75AE6">
            <w:pPr>
              <w:spacing w:line="240" w:lineRule="auto"/>
              <w:ind w:firstLine="360"/>
              <w:rPr>
                <w:rFonts w:ascii="Times New Roman" w:hAnsi="Times New Roman"/>
              </w:rPr>
            </w:pPr>
            <w:r>
              <w:rPr>
                <w:rFonts w:ascii="Times New Roman" w:hAnsi="Times New Roman"/>
              </w:rPr>
              <w:t xml:space="preserve"> Throttle (%): 100</w:t>
            </w:r>
            <w:r w:rsidRPr="001B1575">
              <w:rPr>
                <w:rFonts w:ascii="Times New Roman" w:hAnsi="Times New Roman"/>
              </w:rPr>
              <w:t xml:space="preserve">        </w:t>
            </w:r>
          </w:p>
        </w:tc>
      </w:tr>
      <w:tr w:rsidR="008F7B0C" w14:paraId="4C4EE2D6" w14:textId="77777777" w:rsidTr="000C0996">
        <w:trPr>
          <w:jc w:val="center"/>
        </w:trPr>
        <w:tc>
          <w:tcPr>
            <w:tcW w:w="0" w:type="auto"/>
          </w:tcPr>
          <w:p w14:paraId="667908AE" w14:textId="77777777" w:rsidR="008F7B0C" w:rsidRPr="008F7B0C" w:rsidRDefault="008F7B0C" w:rsidP="00F75AE6">
            <w:pPr>
              <w:spacing w:line="240" w:lineRule="auto"/>
              <w:ind w:firstLine="360"/>
              <w:rPr>
                <w:rFonts w:ascii="Times New Roman" w:hAnsi="Times New Roman"/>
              </w:rPr>
            </w:pPr>
            <w:r>
              <w:rPr>
                <w:rFonts w:ascii="Times New Roman" w:hAnsi="Times New Roman"/>
              </w:rPr>
              <w:t xml:space="preserve"> Angle of Attack (deg): 0.0</w:t>
            </w:r>
            <w:r w:rsidRPr="001B1575">
              <w:rPr>
                <w:rFonts w:ascii="Times New Roman" w:hAnsi="Times New Roman"/>
              </w:rPr>
              <w:t xml:space="preserve">      </w:t>
            </w:r>
          </w:p>
        </w:tc>
      </w:tr>
      <w:tr w:rsidR="008F7B0C" w14:paraId="6B5388F6" w14:textId="77777777" w:rsidTr="000C0996">
        <w:trPr>
          <w:jc w:val="center"/>
        </w:trPr>
        <w:tc>
          <w:tcPr>
            <w:tcW w:w="0" w:type="auto"/>
          </w:tcPr>
          <w:p w14:paraId="09610D9A" w14:textId="7A15649B" w:rsidR="008F7B0C" w:rsidRDefault="008F7B0C" w:rsidP="00F75AE6">
            <w:pPr>
              <w:spacing w:line="240" w:lineRule="auto"/>
              <w:ind w:firstLine="360"/>
            </w:pPr>
            <w:r>
              <w:t xml:space="preserve"> </w:t>
            </w:r>
            <w:r>
              <w:rPr>
                <w:rFonts w:ascii="Times New Roman" w:hAnsi="Times New Roman"/>
              </w:rPr>
              <w:t>Bank</w:t>
            </w:r>
            <w:r w:rsidR="00BC467C">
              <w:rPr>
                <w:rFonts w:ascii="Times New Roman" w:hAnsi="Times New Roman"/>
              </w:rPr>
              <w:t xml:space="preserve"> Angle</w:t>
            </w:r>
            <w:r>
              <w:rPr>
                <w:rFonts w:ascii="Times New Roman" w:hAnsi="Times New Roman"/>
              </w:rPr>
              <w:t xml:space="preserve"> (deg): 0.0</w:t>
            </w:r>
            <w:r w:rsidRPr="001B1575">
              <w:rPr>
                <w:rFonts w:ascii="Times New Roman" w:hAnsi="Times New Roman"/>
              </w:rPr>
              <w:t xml:space="preserve">   </w:t>
            </w:r>
          </w:p>
        </w:tc>
      </w:tr>
      <w:tr w:rsidR="008F7B0C" w14:paraId="48234535" w14:textId="77777777" w:rsidTr="000C0996">
        <w:trPr>
          <w:jc w:val="center"/>
        </w:trPr>
        <w:tc>
          <w:tcPr>
            <w:tcW w:w="0" w:type="auto"/>
          </w:tcPr>
          <w:p w14:paraId="7EBA3229" w14:textId="1E451D85" w:rsidR="008F7B0C" w:rsidRDefault="008F7B0C" w:rsidP="00F75AE6">
            <w:pPr>
              <w:spacing w:line="240" w:lineRule="auto"/>
              <w:ind w:firstLine="360"/>
            </w:pPr>
            <w:r>
              <w:t xml:space="preserve"> </w:t>
            </w:r>
            <w:r>
              <w:rPr>
                <w:rFonts w:ascii="Times New Roman" w:hAnsi="Times New Roman"/>
              </w:rPr>
              <w:t>Flaps</w:t>
            </w:r>
            <w:r w:rsidR="00BC467C">
              <w:rPr>
                <w:rFonts w:ascii="Times New Roman" w:hAnsi="Times New Roman"/>
              </w:rPr>
              <w:t xml:space="preserve"> Angle</w:t>
            </w:r>
            <w:r>
              <w:rPr>
                <w:rFonts w:ascii="Times New Roman" w:hAnsi="Times New Roman"/>
              </w:rPr>
              <w:t xml:space="preserve"> (deg):</w:t>
            </w:r>
            <w:r w:rsidRPr="001B1575">
              <w:rPr>
                <w:rFonts w:ascii="Times New Roman" w:hAnsi="Times New Roman"/>
              </w:rPr>
              <w:t xml:space="preserve"> 0</w:t>
            </w:r>
            <w:r>
              <w:rPr>
                <w:rFonts w:ascii="Times New Roman" w:hAnsi="Times New Roman"/>
              </w:rPr>
              <w:t>.0</w:t>
            </w:r>
          </w:p>
        </w:tc>
      </w:tr>
    </w:tbl>
    <w:p w14:paraId="07613E09" w14:textId="1CC848E0" w:rsidR="00FB7947" w:rsidRPr="00FB7947" w:rsidRDefault="008F7B0C" w:rsidP="008F26FA">
      <w:pPr>
        <w:pStyle w:val="Caption"/>
        <w:spacing w:before="100" w:beforeAutospacing="1" w:after="100" w:afterAutospacing="1"/>
        <w:contextualSpacing/>
        <w:jc w:val="center"/>
        <w:rPr>
          <w:b w:val="0"/>
        </w:rPr>
      </w:pPr>
      <w:bookmarkStart w:id="178" w:name="_Toc61301116"/>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w:t>
      </w:r>
      <w:r w:rsidR="00C57AC9">
        <w:rPr>
          <w:b w:val="0"/>
        </w:rPr>
        <w:fldChar w:fldCharType="end"/>
      </w:r>
      <w:r w:rsidRPr="0076379D">
        <w:rPr>
          <w:b w:val="0"/>
        </w:rPr>
        <w:t xml:space="preserve">: </w:t>
      </w:r>
      <w:r w:rsidR="001C2E86">
        <w:rPr>
          <w:b w:val="0"/>
        </w:rPr>
        <w:t xml:space="preserve">Palmer </w:t>
      </w:r>
      <w:r w:rsidRPr="0076379D">
        <w:rPr>
          <w:b w:val="0"/>
        </w:rPr>
        <w:t xml:space="preserve">Flight Control Instructions for Test </w:t>
      </w:r>
      <w:r>
        <w:rPr>
          <w:b w:val="0"/>
        </w:rPr>
        <w:t>One</w:t>
      </w:r>
      <w:bookmarkEnd w:id="178"/>
    </w:p>
    <w:p w14:paraId="1895C7DF" w14:textId="29EAA7E0" w:rsidR="002B755A" w:rsidRDefault="002B755A" w:rsidP="00FB7947">
      <w:pPr>
        <w:pStyle w:val="Heading3"/>
        <w:numPr>
          <w:ilvl w:val="2"/>
          <w:numId w:val="5"/>
        </w:numPr>
        <w:spacing w:before="100" w:beforeAutospacing="1" w:after="100" w:afterAutospacing="1"/>
        <w:ind w:left="1080"/>
        <w:contextualSpacing/>
        <w:jc w:val="left"/>
      </w:pPr>
      <w:bookmarkStart w:id="179" w:name="_Toc61301300"/>
      <w:r>
        <w:t>Test Two (</w:t>
      </w:r>
      <w:r w:rsidR="00EC15EA">
        <w:t>Angle of Attack</w:t>
      </w:r>
      <w:r>
        <w:t>)</w:t>
      </w:r>
      <w:bookmarkEnd w:id="179"/>
    </w:p>
    <w:p w14:paraId="4521673D" w14:textId="4DF6F6BB"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 </w:t>
      </w:r>
      <w:r w:rsidR="000426C0">
        <w:t xml:space="preserve">while the airplane is accelerating </w:t>
      </w:r>
      <w:r w:rsidR="006B6534">
        <w:t xml:space="preserve">at full-throttle </w:t>
      </w:r>
      <w:r w:rsidR="00EC15EA">
        <w:t xml:space="preserve">will work as expected. </w:t>
      </w:r>
    </w:p>
    <w:tbl>
      <w:tblPr>
        <w:tblStyle w:val="TableGrid"/>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rPr>
                <w:rFonts w:ascii="Times New Roman" w:hAnsi="Times New Roman"/>
              </w:rPr>
            </w:pPr>
            <w:r>
              <w:rPr>
                <w:rFonts w:ascii="Times New Roman" w:hAnsi="Times New Roman"/>
              </w:rP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rPr>
                <w:rFonts w:ascii="Times New Roman" w:hAnsi="Times New Roman"/>
              </w:rPr>
            </w:pPr>
            <w:r>
              <w:rPr>
                <w:rFonts w:ascii="Times New Roman" w:hAnsi="Times New Roman"/>
              </w:rP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rPr>
                <w:rFonts w:ascii="Times New Roman" w:hAnsi="Times New Roman"/>
              </w:rPr>
              <w:t>Bank</w:t>
            </w:r>
            <w:r w:rsidR="00BC467C">
              <w:rPr>
                <w:rFonts w:ascii="Times New Roman" w:hAnsi="Times New Roman"/>
              </w:rPr>
              <w:t xml:space="preserve"> Angle</w:t>
            </w:r>
            <w:r>
              <w:rPr>
                <w:rFonts w:ascii="Times New Roman" w:hAnsi="Times New Roman"/>
              </w:rPr>
              <w:t xml:space="preserve"> (deg): 0.0</w:t>
            </w:r>
          </w:p>
        </w:tc>
      </w:tr>
      <w:tr w:rsidR="008F7B0C" w14:paraId="3B606F14" w14:textId="77777777" w:rsidTr="000C0996">
        <w:trPr>
          <w:jc w:val="center"/>
        </w:trPr>
        <w:tc>
          <w:tcPr>
            <w:tcW w:w="0" w:type="auto"/>
          </w:tcPr>
          <w:p w14:paraId="2CB1C85D" w14:textId="4815E3DE" w:rsidR="008F7B0C" w:rsidRDefault="008F7B0C" w:rsidP="00271630">
            <w:pPr>
              <w:spacing w:line="240" w:lineRule="auto"/>
              <w:ind w:firstLine="360"/>
            </w:pPr>
            <w:r>
              <w:rPr>
                <w:rFonts w:ascii="Times New Roman" w:hAnsi="Times New Roman"/>
              </w:rPr>
              <w:t xml:space="preserve">Flaps </w:t>
            </w:r>
            <w:r w:rsidR="00BC467C">
              <w:rPr>
                <w:rFonts w:ascii="Times New Roman" w:hAnsi="Times New Roman"/>
              </w:rPr>
              <w:t xml:space="preserve">Angle </w:t>
            </w:r>
            <w:r>
              <w:rPr>
                <w:rFonts w:ascii="Times New Roman" w:hAnsi="Times New Roman"/>
              </w:rPr>
              <w:t>(deg):</w:t>
            </w:r>
            <w:r w:rsidRPr="001B1575">
              <w:rPr>
                <w:rFonts w:ascii="Times New Roman" w:hAnsi="Times New Roman"/>
              </w:rPr>
              <w:t xml:space="preserve"> 0</w:t>
            </w:r>
            <w:r>
              <w:rPr>
                <w:rFonts w:ascii="Times New Roman" w:hAnsi="Times New Roman"/>
              </w:rPr>
              <w:t>.0</w:t>
            </w:r>
          </w:p>
        </w:tc>
      </w:tr>
    </w:tbl>
    <w:p w14:paraId="35F47691" w14:textId="7B36E407" w:rsidR="00AE4525" w:rsidRPr="00FB7947" w:rsidRDefault="008F7B0C" w:rsidP="008F26FA">
      <w:pPr>
        <w:pStyle w:val="Caption"/>
        <w:spacing w:before="100" w:beforeAutospacing="1" w:after="100" w:afterAutospacing="1"/>
        <w:contextualSpacing/>
        <w:jc w:val="center"/>
        <w:rPr>
          <w:b w:val="0"/>
        </w:rPr>
      </w:pPr>
      <w:bookmarkStart w:id="180" w:name="_Toc61301117"/>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2</w:t>
      </w:r>
      <w:r w:rsidR="00C57AC9">
        <w:rPr>
          <w:b w:val="0"/>
        </w:rPr>
        <w:fldChar w:fldCharType="end"/>
      </w:r>
      <w:r w:rsidRPr="0076379D">
        <w:rPr>
          <w:b w:val="0"/>
        </w:rPr>
        <w:t xml:space="preserve">: </w:t>
      </w:r>
      <w:r w:rsidR="001C2E86">
        <w:rPr>
          <w:b w:val="0"/>
        </w:rPr>
        <w:t xml:space="preserve">Palmer </w:t>
      </w:r>
      <w:r w:rsidRPr="0076379D">
        <w:rPr>
          <w:b w:val="0"/>
        </w:rPr>
        <w:t>Flight Co</w:t>
      </w:r>
      <w:r w:rsidR="006A40B6">
        <w:rPr>
          <w:b w:val="0"/>
        </w:rPr>
        <w:t>ntrol Instructions for Test Two</w:t>
      </w:r>
      <w:bookmarkEnd w:id="180"/>
    </w:p>
    <w:p w14:paraId="6C1C323F" w14:textId="7D679DB0" w:rsidR="002B755A" w:rsidRDefault="002B755A" w:rsidP="00FB7947">
      <w:pPr>
        <w:pStyle w:val="Heading3"/>
        <w:numPr>
          <w:ilvl w:val="2"/>
          <w:numId w:val="5"/>
        </w:numPr>
        <w:spacing w:before="100" w:beforeAutospacing="1" w:after="100" w:afterAutospacing="1"/>
        <w:ind w:left="1080"/>
        <w:contextualSpacing/>
        <w:jc w:val="left"/>
      </w:pPr>
      <w:bookmarkStart w:id="181" w:name="_Toc61301301"/>
      <w:r>
        <w:t>Test Three (</w:t>
      </w:r>
      <w:r w:rsidR="00EC15EA">
        <w:t>Bank</w:t>
      </w:r>
      <w:r>
        <w:t>)</w:t>
      </w:r>
      <w:bookmarkEnd w:id="181"/>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Style w:val="TableGrid"/>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rPr>
                <w:rFonts w:ascii="Times New Roman" w:hAnsi="Times New Roman"/>
              </w:rPr>
            </w:pPr>
            <w:r>
              <w:rPr>
                <w:rFonts w:ascii="Times New Roman" w:hAnsi="Times New Roman"/>
              </w:rPr>
              <w:t xml:space="preserve"> Throttle (%): 100</w:t>
            </w:r>
            <w:r w:rsidRPr="001B1575">
              <w:rPr>
                <w:rFonts w:ascii="Times New Roman" w:hAnsi="Times New Roman"/>
              </w:rPr>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rPr>
                <w:rFonts w:ascii="Times New Roman" w:hAnsi="Times New Roman"/>
              </w:rPr>
            </w:pPr>
            <w:r>
              <w:rPr>
                <w:rFonts w:ascii="Times New Roman" w:hAnsi="Times New Roman"/>
              </w:rPr>
              <w:t xml:space="preserve"> Angle of Attack (deg): </w:t>
            </w:r>
            <w:r w:rsidR="00D64DA3">
              <w:rPr>
                <w:rFonts w:ascii="Times New Roman" w:hAnsi="Times New Roman"/>
              </w:rPr>
              <w:t>1</w:t>
            </w:r>
            <w:r>
              <w:rPr>
                <w:rFonts w:ascii="Times New Roman" w:hAnsi="Times New Roman"/>
              </w:rPr>
              <w:t>0.0</w:t>
            </w:r>
            <w:r w:rsidRPr="001B1575">
              <w:rPr>
                <w:rFonts w:ascii="Times New Roman" w:hAnsi="Times New Roman"/>
              </w:rPr>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rPr>
                <w:rFonts w:ascii="Times New Roman" w:hAnsi="Times New Roman"/>
              </w:rPr>
              <w:t>Bank</w:t>
            </w:r>
            <w:r w:rsidR="00BC467C">
              <w:rPr>
                <w:rFonts w:ascii="Times New Roman" w:hAnsi="Times New Roman"/>
              </w:rPr>
              <w:t xml:space="preserve"> Angle</w:t>
            </w:r>
            <w:r w:rsidR="00D64DA3">
              <w:rPr>
                <w:rFonts w:ascii="Times New Roman" w:hAnsi="Times New Roman"/>
              </w:rPr>
              <w:t xml:space="preserve"> (deg): 5</w:t>
            </w:r>
            <w:r>
              <w:rPr>
                <w:rFonts w:ascii="Times New Roman" w:hAnsi="Times New Roman"/>
              </w:rPr>
              <w:t>.0</w:t>
            </w:r>
            <w:r w:rsidRPr="001B1575">
              <w:rPr>
                <w:rFonts w:ascii="Times New Roman" w:hAnsi="Times New Roman"/>
              </w:rPr>
              <w:t xml:space="preserve">   </w:t>
            </w:r>
          </w:p>
        </w:tc>
      </w:tr>
      <w:tr w:rsidR="008F7B0C" w14:paraId="0E3F2253" w14:textId="77777777" w:rsidTr="000C0996">
        <w:trPr>
          <w:jc w:val="center"/>
        </w:trPr>
        <w:tc>
          <w:tcPr>
            <w:tcW w:w="0" w:type="auto"/>
          </w:tcPr>
          <w:p w14:paraId="49745073" w14:textId="1BE67FE4" w:rsidR="008F7B0C" w:rsidRDefault="008F7B0C" w:rsidP="00F75AE6">
            <w:pPr>
              <w:spacing w:line="240" w:lineRule="auto"/>
              <w:ind w:firstLine="360"/>
            </w:pPr>
            <w:r>
              <w:t xml:space="preserve"> </w:t>
            </w:r>
            <w:r>
              <w:rPr>
                <w:rFonts w:ascii="Times New Roman" w:hAnsi="Times New Roman"/>
              </w:rPr>
              <w:t xml:space="preserve">Flaps </w:t>
            </w:r>
            <w:r w:rsidR="00BC467C">
              <w:rPr>
                <w:rFonts w:ascii="Times New Roman" w:hAnsi="Times New Roman"/>
              </w:rPr>
              <w:t>Angle</w:t>
            </w:r>
            <w:r w:rsidR="00171382">
              <w:rPr>
                <w:rFonts w:ascii="Times New Roman" w:hAnsi="Times New Roman"/>
              </w:rPr>
              <w:t xml:space="preserve"> </w:t>
            </w:r>
            <w:r>
              <w:rPr>
                <w:rFonts w:ascii="Times New Roman" w:hAnsi="Times New Roman"/>
              </w:rPr>
              <w:t>(deg):</w:t>
            </w:r>
            <w:r w:rsidRPr="001B1575">
              <w:rPr>
                <w:rFonts w:ascii="Times New Roman" w:hAnsi="Times New Roman"/>
              </w:rPr>
              <w:t xml:space="preserve"> 0</w:t>
            </w:r>
            <w:r>
              <w:rPr>
                <w:rFonts w:ascii="Times New Roman" w:hAnsi="Times New Roman"/>
              </w:rPr>
              <w:t>.0</w:t>
            </w:r>
          </w:p>
        </w:tc>
      </w:tr>
    </w:tbl>
    <w:p w14:paraId="58FE21B1" w14:textId="2C5BE107" w:rsidR="00AE4525" w:rsidRPr="00FB7947" w:rsidRDefault="008F7B0C" w:rsidP="008F26FA">
      <w:pPr>
        <w:pStyle w:val="Caption"/>
        <w:spacing w:before="100" w:beforeAutospacing="1" w:after="100" w:afterAutospacing="1"/>
        <w:contextualSpacing/>
        <w:jc w:val="center"/>
        <w:rPr>
          <w:b w:val="0"/>
        </w:rPr>
      </w:pPr>
      <w:bookmarkStart w:id="182" w:name="_Toc61301118"/>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3</w:t>
      </w:r>
      <w:r w:rsidR="00C57AC9">
        <w:rPr>
          <w:b w:val="0"/>
        </w:rPr>
        <w:fldChar w:fldCharType="end"/>
      </w:r>
      <w:r w:rsidRPr="0076379D">
        <w:rPr>
          <w:b w:val="0"/>
        </w:rPr>
        <w:t xml:space="preserve">: </w:t>
      </w:r>
      <w:r w:rsidR="001C2E86">
        <w:rPr>
          <w:b w:val="0"/>
        </w:rPr>
        <w:t xml:space="preserve">Palmer </w:t>
      </w:r>
      <w:r w:rsidRPr="0076379D">
        <w:rPr>
          <w:b w:val="0"/>
        </w:rPr>
        <w:t>Flight Co</w:t>
      </w:r>
      <w:r w:rsidR="00DD309B">
        <w:rPr>
          <w:b w:val="0"/>
        </w:rPr>
        <w:t>ntrol Instructions for Test Three</w:t>
      </w:r>
      <w:bookmarkEnd w:id="182"/>
    </w:p>
    <w:p w14:paraId="29FB3B94" w14:textId="09FE5AF5" w:rsidR="002B755A" w:rsidRDefault="002B755A" w:rsidP="00FB7947">
      <w:pPr>
        <w:pStyle w:val="Heading3"/>
        <w:numPr>
          <w:ilvl w:val="2"/>
          <w:numId w:val="5"/>
        </w:numPr>
        <w:spacing w:before="100" w:beforeAutospacing="1" w:after="100" w:afterAutospacing="1"/>
        <w:ind w:left="1080"/>
        <w:contextualSpacing/>
        <w:jc w:val="left"/>
      </w:pPr>
      <w:bookmarkStart w:id="183" w:name="_Toc61301302"/>
      <w:r>
        <w:t>Test Four (Flaps)</w:t>
      </w:r>
      <w:bookmarkEnd w:id="183"/>
    </w:p>
    <w:p w14:paraId="04DC7DCC" w14:textId="50CBDEAD" w:rsidR="008F7B0C" w:rsidRPr="004C6E22" w:rsidRDefault="00670FC2" w:rsidP="00FB7947">
      <w:pPr>
        <w:spacing w:before="100" w:beforeAutospacing="1" w:after="100" w:afterAutospacing="1"/>
        <w:ind w:firstLine="360"/>
        <w:contextualSpacing/>
      </w:pPr>
      <w:r>
        <w:t>The final test for this FDM examines the deflection,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Style w:val="TableGrid"/>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271630">
            <w:pPr>
              <w:spacing w:line="240" w:lineRule="auto"/>
              <w:rPr>
                <w:rFonts w:ascii="Times New Roman" w:hAnsi="Times New Roman"/>
                <w:b/>
              </w:rPr>
            </w:pPr>
            <w:r w:rsidRPr="00142D0F">
              <w:rPr>
                <w:rFonts w:ascii="Times New Roman" w:hAnsi="Times New Roman"/>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rPr>
                <w:rFonts w:ascii="Times New Roman" w:hAnsi="Times New Roman"/>
              </w:rPr>
            </w:pPr>
            <w:r>
              <w:rPr>
                <w:rFonts w:ascii="Times New Roman" w:hAnsi="Times New Roman"/>
              </w:rPr>
              <w:t xml:space="preserve"> </w:t>
            </w:r>
            <w:r w:rsidR="0016016C">
              <w:rPr>
                <w:rFonts w:ascii="Times New Roman" w:hAnsi="Times New Roman"/>
              </w:rPr>
              <w:t xml:space="preserve">Throttle </w:t>
            </w:r>
            <w:r w:rsidR="002C6201">
              <w:rPr>
                <w:rFonts w:ascii="Times New Roman" w:hAnsi="Times New Roman"/>
              </w:rPr>
              <w:t>(</w:t>
            </w:r>
            <w:r w:rsidR="0016016C">
              <w:rPr>
                <w:rFonts w:ascii="Times New Roman" w:hAnsi="Times New Roman"/>
              </w:rPr>
              <w:t>%</w:t>
            </w:r>
            <w:r w:rsidR="002C6201">
              <w:rPr>
                <w:rFonts w:ascii="Times New Roman" w:hAnsi="Times New Roman"/>
              </w:rPr>
              <w:t>)</w:t>
            </w:r>
            <w:r w:rsidR="0016016C">
              <w:rPr>
                <w:rFonts w:ascii="Times New Roman" w:hAnsi="Times New Roman"/>
              </w:rPr>
              <w:t>: 100</w:t>
            </w:r>
            <w:r w:rsidR="0016016C" w:rsidRPr="001B1575">
              <w:rPr>
                <w:rFonts w:ascii="Times New Roman" w:hAnsi="Times New Roman"/>
              </w:rPr>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rPr>
                <w:rFonts w:ascii="Times New Roman" w:hAnsi="Times New Roman"/>
              </w:rPr>
            </w:pPr>
            <w:r>
              <w:rPr>
                <w:rFonts w:ascii="Times New Roman" w:hAnsi="Times New Roman"/>
              </w:rPr>
              <w:t xml:space="preserve"> </w:t>
            </w:r>
            <w:r w:rsidR="00DD309B">
              <w:rPr>
                <w:rFonts w:ascii="Times New Roman" w:hAnsi="Times New Roman"/>
              </w:rPr>
              <w:t>Angle of Attack (deg): 4</w:t>
            </w:r>
            <w:r>
              <w:rPr>
                <w:rFonts w:ascii="Times New Roman" w:hAnsi="Times New Roman"/>
              </w:rPr>
              <w:t>.0</w:t>
            </w:r>
            <w:r w:rsidRPr="001B1575">
              <w:rPr>
                <w:rFonts w:ascii="Times New Roman" w:hAnsi="Times New Roman"/>
              </w:rPr>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w:t>
            </w:r>
            <w:r>
              <w:rPr>
                <w:rFonts w:ascii="Times New Roman" w:hAnsi="Times New Roman"/>
              </w:rPr>
              <w:t xml:space="preserve">Bank </w:t>
            </w:r>
            <w:r w:rsidR="00BC467C">
              <w:rPr>
                <w:rFonts w:ascii="Times New Roman" w:hAnsi="Times New Roman"/>
              </w:rPr>
              <w:t xml:space="preserve">Angle </w:t>
            </w:r>
            <w:r>
              <w:rPr>
                <w:rFonts w:ascii="Times New Roman" w:hAnsi="Times New Roman"/>
              </w:rPr>
              <w:t>(deg): 0.0</w:t>
            </w:r>
            <w:r w:rsidRPr="001B1575">
              <w:rPr>
                <w:rFonts w:ascii="Times New Roman" w:hAnsi="Times New Roman"/>
              </w:rPr>
              <w:t xml:space="preserve">   </w:t>
            </w:r>
          </w:p>
        </w:tc>
      </w:tr>
      <w:tr w:rsidR="008F7B0C" w14:paraId="39CF546F" w14:textId="77777777" w:rsidTr="00C06091">
        <w:trPr>
          <w:jc w:val="center"/>
        </w:trPr>
        <w:tc>
          <w:tcPr>
            <w:tcW w:w="0" w:type="auto"/>
          </w:tcPr>
          <w:p w14:paraId="3DE5F406" w14:textId="15F225FD" w:rsidR="008F7B0C" w:rsidRDefault="008F7B0C" w:rsidP="00F75AE6">
            <w:pPr>
              <w:spacing w:line="240" w:lineRule="auto"/>
              <w:ind w:firstLine="360"/>
            </w:pPr>
            <w:r>
              <w:t xml:space="preserve"> </w:t>
            </w:r>
            <w:r>
              <w:rPr>
                <w:rFonts w:ascii="Times New Roman" w:hAnsi="Times New Roman"/>
              </w:rPr>
              <w:t xml:space="preserve">Flaps </w:t>
            </w:r>
            <w:r w:rsidR="00BC467C">
              <w:rPr>
                <w:rFonts w:ascii="Times New Roman" w:hAnsi="Times New Roman"/>
              </w:rPr>
              <w:t xml:space="preserve">Angle </w:t>
            </w:r>
            <w:r>
              <w:rPr>
                <w:rFonts w:ascii="Times New Roman" w:hAnsi="Times New Roman"/>
              </w:rPr>
              <w:t>(deg):</w:t>
            </w:r>
            <w:r w:rsidRPr="001B1575">
              <w:rPr>
                <w:rFonts w:ascii="Times New Roman" w:hAnsi="Times New Roman"/>
              </w:rPr>
              <w:t xml:space="preserve"> </w:t>
            </w:r>
            <w:r>
              <w:rPr>
                <w:rFonts w:ascii="Times New Roman" w:hAnsi="Times New Roman"/>
              </w:rPr>
              <w:t>2</w:t>
            </w:r>
            <w:r w:rsidRPr="001B1575">
              <w:rPr>
                <w:rFonts w:ascii="Times New Roman" w:hAnsi="Times New Roman"/>
              </w:rPr>
              <w:t>0</w:t>
            </w:r>
            <w:r>
              <w:rPr>
                <w:rFonts w:ascii="Times New Roman" w:hAnsi="Times New Roman"/>
              </w:rPr>
              <w:t>.0</w:t>
            </w:r>
          </w:p>
        </w:tc>
      </w:tr>
    </w:tbl>
    <w:p w14:paraId="63251817" w14:textId="3AF1590C" w:rsidR="00AE4525" w:rsidRPr="00FB7947" w:rsidRDefault="002B755A" w:rsidP="008F26FA">
      <w:pPr>
        <w:pStyle w:val="Caption"/>
        <w:spacing w:before="100" w:beforeAutospacing="1" w:after="100" w:afterAutospacing="1"/>
        <w:contextualSpacing/>
        <w:jc w:val="center"/>
        <w:rPr>
          <w:b w:val="0"/>
        </w:rPr>
      </w:pPr>
      <w:bookmarkStart w:id="184" w:name="_Toc61301119"/>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4</w:t>
      </w:r>
      <w:r w:rsidR="00C57AC9">
        <w:rPr>
          <w:b w:val="0"/>
        </w:rPr>
        <w:fldChar w:fldCharType="end"/>
      </w:r>
      <w:r w:rsidRPr="0076379D">
        <w:rPr>
          <w:b w:val="0"/>
        </w:rPr>
        <w:t xml:space="preserve">: </w:t>
      </w:r>
      <w:r w:rsidR="001C2E86">
        <w:rPr>
          <w:b w:val="0"/>
        </w:rPr>
        <w:t xml:space="preserve">Palmer </w:t>
      </w:r>
      <w:r w:rsidRPr="0076379D">
        <w:rPr>
          <w:b w:val="0"/>
        </w:rPr>
        <w:t>Flight Control Instructions for Test Four</w:t>
      </w:r>
      <w:bookmarkEnd w:id="184"/>
    </w:p>
    <w:p w14:paraId="32DCBFFE" w14:textId="685F00F5" w:rsidR="00996EDA" w:rsidRDefault="00B81F4D" w:rsidP="00FB7947">
      <w:pPr>
        <w:pStyle w:val="Heading2"/>
        <w:numPr>
          <w:ilvl w:val="1"/>
          <w:numId w:val="5"/>
        </w:numPr>
        <w:spacing w:before="100" w:beforeAutospacing="1" w:after="100" w:afterAutospacing="1"/>
        <w:ind w:left="540"/>
        <w:contextualSpacing/>
      </w:pPr>
      <w:bookmarkStart w:id="185" w:name="_Toc61301303"/>
      <w:r>
        <w:t xml:space="preserve">Bourg-based </w:t>
      </w:r>
      <w:r w:rsidR="00E6501C">
        <w:t xml:space="preserve">FDM </w:t>
      </w:r>
      <w:r w:rsidR="00C32981">
        <w:t xml:space="preserve">Equivalency </w:t>
      </w:r>
      <w:r w:rsidR="00E6501C">
        <w:t>Verification</w:t>
      </w:r>
      <w:bookmarkEnd w:id="185"/>
    </w:p>
    <w:p w14:paraId="6C42CDF9" w14:textId="2A60AB9C"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8309A1">
        <w:fldChar w:fldCharType="separate"/>
      </w:r>
      <w:r w:rsidR="00786569" w:rsidRPr="00786569">
        <w:rPr>
          <w:noProof/>
        </w:rPr>
        <w:t>[2]</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207E1D">
        <w:t xml:space="preserve">But, similarly as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D355E0">
        <w:t xml:space="preserve"> with the objective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3399FE55" w:rsidR="00BF6651" w:rsidRDefault="00262A73" w:rsidP="00FB7947">
      <w:pPr>
        <w:spacing w:before="100" w:beforeAutospacing="1" w:after="100" w:afterAutospacing="1"/>
        <w:ind w:firstLine="360"/>
        <w:contextualSpacing/>
      </w:pPr>
      <w:r>
        <w:t>For each set of tests, b</w:t>
      </w:r>
      <w:r w:rsidR="00F02FCE">
        <w:t xml:space="preserve">oth the </w:t>
      </w:r>
      <w:r w:rsidR="00946B9C">
        <w:t>benchmark</w:t>
      </w:r>
      <w:r w:rsidR="00F02FCE">
        <w:t xml:space="preserve"> </w:t>
      </w:r>
      <w:r w:rsidR="00225941">
        <w:t>FDM and our</w:t>
      </w:r>
      <w:r w:rsidR="00E909A7">
        <w:t xml:space="preserve"> re-implemented</w:t>
      </w:r>
      <w:r w:rsidR="00225941">
        <w:t xml:space="preserve"> FDM</w:t>
      </w:r>
      <w:r w:rsidR="00F02FCE">
        <w:t xml:space="preserve"> </w:t>
      </w:r>
      <w:r w:rsidR="00A11A4B">
        <w:t xml:space="preserve">was </w:t>
      </w:r>
      <w:r w:rsidR="00F02FCE">
        <w:t>compiled and ran with</w:t>
      </w:r>
      <w:r w:rsidR="001C0962">
        <w:t xml:space="preserve"> an</w:t>
      </w:r>
      <w:r w:rsidR="00F02FCE">
        <w:t xml:space="preserve"> iden</w:t>
      </w:r>
      <w:r w:rsidR="00455F0E">
        <w:t>tical</w:t>
      </w:r>
      <w:r w:rsidR="001C0962">
        <w:t xml:space="preserve"> airplane flying under the same </w:t>
      </w:r>
      <w:r w:rsidR="00370E1B">
        <w:t xml:space="preserve">starting </w:t>
      </w:r>
      <w:r w:rsidR="00455F0E">
        <w:t>parameters</w:t>
      </w:r>
      <w:r w:rsidR="00F71FA6">
        <w:t xml:space="preserve"> to get some output</w:t>
      </w:r>
      <w:r w:rsidR="00455F0E">
        <w:t xml:space="preserve">.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 fixed point (0.0, 0.0, 0.0).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C777DE">
        <w:t>The e</w:t>
      </w:r>
      <w:r w:rsidR="004C1A08">
        <w:t>xecution time of the tests</w:t>
      </w:r>
      <w:r w:rsidR="00C777DE">
        <w:t xml:space="preserve"> is </w:t>
      </w:r>
      <w:r w:rsidR="00DD6820">
        <w:t>30 seconds of simulation time. The FPS is set at 30,</w:t>
      </w:r>
      <w:r w:rsidR="004C1A08">
        <w:t xml:space="preserve"> whi</w:t>
      </w:r>
      <w:r w:rsidR="00C777DE">
        <w:t>ch equates to 900 total frames</w:t>
      </w:r>
      <w:r w:rsidR="00DD6820">
        <w:t xml:space="preserve"> for every test scenario</w:t>
      </w:r>
      <w:r w:rsidR="004C1A08">
        <w:t xml:space="preserv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Style w:val="TableGrid"/>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rFonts w:ascii="Times New Roman" w:hAnsi="Times New Roman"/>
                <w:b/>
              </w:rPr>
            </w:pPr>
            <w:r w:rsidRPr="00142D0F">
              <w:rPr>
                <w:rFonts w:ascii="Times New Roman" w:hAnsi="Times New Roman"/>
                <w:b/>
              </w:rPr>
              <w:t>Variables</w:t>
            </w:r>
          </w:p>
        </w:tc>
        <w:tc>
          <w:tcPr>
            <w:tcW w:w="0" w:type="auto"/>
          </w:tcPr>
          <w:p w14:paraId="3E01ECC7" w14:textId="77777777" w:rsidR="00D7617E" w:rsidRPr="00142D0F" w:rsidRDefault="00D7617E" w:rsidP="00C34289">
            <w:pPr>
              <w:spacing w:line="240" w:lineRule="auto"/>
              <w:jc w:val="center"/>
              <w:rPr>
                <w:rFonts w:ascii="Times New Roman" w:hAnsi="Times New Roman"/>
                <w:b/>
              </w:rPr>
            </w:pPr>
            <w:r w:rsidRPr="00142D0F">
              <w:rPr>
                <w:rFonts w:ascii="Times New Roman" w:hAnsi="Times New Roman"/>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rPr>
                <w:rFonts w:ascii="Times New Roman" w:hAnsi="Times New Roman"/>
              </w:rPr>
            </w:pPr>
            <w:r w:rsidRPr="00142D0F">
              <w:rPr>
                <w:rFonts w:ascii="Times New Roman" w:hAnsi="Times New Roman"/>
              </w:rPr>
              <w:t xml:space="preserve">Position </w:t>
            </w:r>
            <w:r w:rsidR="00473BAA">
              <w:rPr>
                <w:rFonts w:ascii="Times New Roman" w:hAnsi="Times New Roman"/>
              </w:rPr>
              <w:t xml:space="preserve">Coordinates </w:t>
            </w:r>
            <w:r w:rsidRPr="00142D0F">
              <w:rPr>
                <w:rFonts w:ascii="Times New Roman" w:hAnsi="Times New Roman"/>
              </w:rPr>
              <w:t>(x, y, z)</w:t>
            </w:r>
          </w:p>
        </w:tc>
        <w:tc>
          <w:tcPr>
            <w:tcW w:w="0" w:type="auto"/>
          </w:tcPr>
          <w:p w14:paraId="20C4B2F9" w14:textId="77777777" w:rsidR="00D7617E" w:rsidRPr="00142D0F" w:rsidRDefault="00D7617E" w:rsidP="00C34289">
            <w:pPr>
              <w:spacing w:line="240" w:lineRule="auto"/>
              <w:rPr>
                <w:rFonts w:ascii="Times New Roman" w:hAnsi="Times New Roman"/>
              </w:rPr>
            </w:pPr>
            <w:r w:rsidRPr="00142D0F">
              <w:rPr>
                <w:rFonts w:ascii="Times New Roman" w:hAnsi="Times New Roman"/>
              </w:rPr>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rPr>
                <w:rFonts w:ascii="Times New Roman" w:hAnsi="Times New Roman"/>
              </w:rPr>
            </w:pPr>
            <w:r w:rsidRPr="00142D0F">
              <w:rPr>
                <w:rFonts w:ascii="Times New Roman" w:hAnsi="Times New Roman"/>
              </w:rPr>
              <w:t>Velocity</w:t>
            </w:r>
            <w:r w:rsidR="00EF0A58" w:rsidRPr="00142D0F">
              <w:rPr>
                <w:rFonts w:ascii="Times New Roman" w:hAnsi="Times New Roman"/>
              </w:rPr>
              <w:t xml:space="preserve"> Vector</w:t>
            </w:r>
            <w:r w:rsidRPr="00142D0F">
              <w:rPr>
                <w:rFonts w:ascii="Times New Roman" w:hAnsi="Times New Roman"/>
              </w:rPr>
              <w:t xml:space="preserve"> (x, y, z)</w:t>
            </w:r>
          </w:p>
        </w:tc>
        <w:tc>
          <w:tcPr>
            <w:tcW w:w="0" w:type="auto"/>
          </w:tcPr>
          <w:p w14:paraId="34218BD8" w14:textId="77777777" w:rsidR="00D7617E" w:rsidRPr="00142D0F" w:rsidRDefault="00D7617E" w:rsidP="00C34289">
            <w:pPr>
              <w:spacing w:line="240" w:lineRule="auto"/>
              <w:rPr>
                <w:rFonts w:ascii="Times New Roman" w:hAnsi="Times New Roman"/>
              </w:rPr>
            </w:pPr>
            <w:r w:rsidRPr="00142D0F">
              <w:rPr>
                <w:rFonts w:ascii="Times New Roman" w:hAnsi="Times New Roman"/>
              </w:rPr>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rPr>
                <w:rFonts w:ascii="Times New Roman" w:hAnsi="Times New Roman"/>
              </w:rPr>
            </w:pPr>
            <w:r>
              <w:rPr>
                <w:rFonts w:ascii="Times New Roman" w:hAnsi="Times New Roman"/>
              </w:rPr>
              <w:t>Force</w:t>
            </w:r>
            <w:r w:rsidR="00D7617E" w:rsidRPr="00142D0F">
              <w:rPr>
                <w:rFonts w:ascii="Times New Roman" w:hAnsi="Times New Roman"/>
              </w:rPr>
              <w:t xml:space="preserve"> </w:t>
            </w:r>
            <w:r w:rsidR="00EF0A58" w:rsidRPr="00142D0F">
              <w:rPr>
                <w:rFonts w:ascii="Times New Roman" w:hAnsi="Times New Roman"/>
              </w:rPr>
              <w:t xml:space="preserve">Vector </w:t>
            </w:r>
            <w:r w:rsidR="00D7617E" w:rsidRPr="00142D0F">
              <w:rPr>
                <w:rFonts w:ascii="Times New Roman" w:hAnsi="Times New Roman"/>
              </w:rPr>
              <w:t>(x, y, z)</w:t>
            </w:r>
          </w:p>
        </w:tc>
        <w:tc>
          <w:tcPr>
            <w:tcW w:w="0" w:type="auto"/>
          </w:tcPr>
          <w:p w14:paraId="6D2AD069" w14:textId="77777777" w:rsidR="00D7617E" w:rsidRPr="00142D0F" w:rsidRDefault="00D7617E" w:rsidP="00C34289">
            <w:pPr>
              <w:spacing w:line="240" w:lineRule="auto"/>
              <w:rPr>
                <w:rFonts w:ascii="Times New Roman" w:hAnsi="Times New Roman"/>
              </w:rPr>
            </w:pPr>
            <w:r w:rsidRPr="00142D0F">
              <w:rPr>
                <w:rFonts w:ascii="Times New Roman" w:hAnsi="Times New Roman"/>
              </w:rPr>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rPr>
                <w:rFonts w:ascii="Times New Roman" w:hAnsi="Times New Roman"/>
              </w:rPr>
            </w:pPr>
            <w:r>
              <w:rPr>
                <w:rFonts w:ascii="Times New Roman" w:hAnsi="Times New Roman"/>
              </w:rPr>
              <w:t>Thrust Force (pounds</w:t>
            </w:r>
            <w:r w:rsidR="00E37749" w:rsidRPr="00142D0F">
              <w:rPr>
                <w:rFonts w:ascii="Times New Roman" w:hAnsi="Times New Roman"/>
              </w:rPr>
              <w:t>)</w:t>
            </w:r>
          </w:p>
        </w:tc>
        <w:tc>
          <w:tcPr>
            <w:tcW w:w="0" w:type="auto"/>
          </w:tcPr>
          <w:p w14:paraId="3208A972" w14:textId="4996106C" w:rsidR="00E37749" w:rsidRPr="00142D0F" w:rsidRDefault="00E37749" w:rsidP="00C34289">
            <w:pPr>
              <w:spacing w:line="240" w:lineRule="auto"/>
              <w:rPr>
                <w:rFonts w:ascii="Times New Roman" w:hAnsi="Times New Roman"/>
              </w:rPr>
            </w:pPr>
            <w:r w:rsidRPr="00142D0F">
              <w:rPr>
                <w:rFonts w:ascii="Times New Roman" w:hAnsi="Times New Roman"/>
              </w:rPr>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rPr>
                <w:rFonts w:ascii="Times New Roman" w:hAnsi="Times New Roman"/>
              </w:rPr>
            </w:pPr>
            <w:r>
              <w:rPr>
                <w:rFonts w:ascii="Times New Roman" w:hAnsi="Times New Roman"/>
              </w:rPr>
              <w:t>Air</w:t>
            </w:r>
            <w:r w:rsidR="00C50307">
              <w:rPr>
                <w:rFonts w:ascii="Times New Roman" w:hAnsi="Times New Roman"/>
              </w:rPr>
              <w:t>s</w:t>
            </w:r>
            <w:r w:rsidR="00D7617E" w:rsidRPr="00142D0F">
              <w:rPr>
                <w:rFonts w:ascii="Times New Roman" w:hAnsi="Times New Roman"/>
              </w:rPr>
              <w:t>peed (knots)</w:t>
            </w:r>
          </w:p>
        </w:tc>
        <w:tc>
          <w:tcPr>
            <w:tcW w:w="0" w:type="auto"/>
          </w:tcPr>
          <w:p w14:paraId="04BDD028" w14:textId="77777777" w:rsidR="00D7617E" w:rsidRPr="00142D0F" w:rsidRDefault="00D7617E" w:rsidP="00C34289">
            <w:pPr>
              <w:spacing w:line="240" w:lineRule="auto"/>
              <w:rPr>
                <w:rFonts w:ascii="Times New Roman" w:hAnsi="Times New Roman"/>
              </w:rPr>
            </w:pPr>
            <w:r w:rsidRPr="00142D0F">
              <w:rPr>
                <w:rFonts w:ascii="Times New Roman" w:hAnsi="Times New Roman"/>
              </w:rPr>
              <w:t>60.0</w:t>
            </w:r>
          </w:p>
        </w:tc>
      </w:tr>
    </w:tbl>
    <w:p w14:paraId="15745555" w14:textId="5C36F8EC" w:rsidR="00D7617E" w:rsidRPr="0081567C" w:rsidRDefault="0081567C" w:rsidP="008F26FA">
      <w:pPr>
        <w:pStyle w:val="Caption"/>
        <w:spacing w:before="100" w:beforeAutospacing="1" w:after="100" w:afterAutospacing="1"/>
        <w:contextualSpacing/>
        <w:jc w:val="center"/>
        <w:rPr>
          <w:b w:val="0"/>
        </w:rPr>
      </w:pPr>
      <w:bookmarkStart w:id="186" w:name="_Toc61301120"/>
      <w:r w:rsidRPr="0081567C">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5</w:t>
      </w:r>
      <w:r w:rsidR="00C57AC9">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6"/>
    </w:p>
    <w:p w14:paraId="42BFCB30" w14:textId="13613399" w:rsidR="002A50C8" w:rsidRDefault="008829D0" w:rsidP="00FB7947">
      <w:pPr>
        <w:spacing w:before="100" w:beforeAutospacing="1" w:after="100" w:afterAutospacing="1"/>
        <w:ind w:firstLine="360"/>
        <w:contextualSpacing/>
      </w:pPr>
      <w:r>
        <w:t xml:space="preserve"> </w:t>
      </w:r>
      <w:r w:rsidR="00D7617E">
        <w:t>For</w:t>
      </w:r>
      <w:r w:rsidR="00262A73">
        <w:t xml:space="preserve"> each set of tests,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rsidRPr="00FE424F">
        <w:t xml:space="preserve"> </w:t>
      </w:r>
      <w:r w:rsidR="00FE424F">
        <w:t xml:space="preserve">The possible flight controls </w:t>
      </w:r>
      <w:r w:rsidR="0015483B">
        <w:t>we test include</w:t>
      </w:r>
      <w:r w:rsidR="00FE424F">
        <w:t xml:space="preserve">: Roll, Pitch, Yaw, Flaps, and Thrust. </w:t>
      </w:r>
      <w:r>
        <w:t>Each flight</w:t>
      </w:r>
      <w:r w:rsidR="00FE424F">
        <w:t xml:space="preserve"> control was examined in each of</w:t>
      </w:r>
      <w:r w:rsidR="00CA4DD7">
        <w:t xml:space="preserve"> five</w:t>
      </w:r>
      <w:r w:rsidR="00742D30">
        <w:t xml:space="preserve"> tests. With one more </w:t>
      </w:r>
      <w:r w:rsidR="00FE424F">
        <w:t xml:space="preserve">test </w:t>
      </w:r>
      <w:r w:rsidR="00742D30">
        <w:t>simply not</w:t>
      </w:r>
      <w:r w:rsidR="00686890">
        <w:t xml:space="preserve"> evok</w:t>
      </w:r>
      <w:r w:rsidR="00742D30">
        <w:t>ing</w:t>
      </w:r>
      <w:r w:rsidR="00686890">
        <w:t xml:space="preserve"> any flight controls</w:t>
      </w:r>
      <w:r w:rsidR="00FE424F">
        <w:t xml:space="preserve">. </w:t>
      </w:r>
      <w:r w:rsidR="00E37749">
        <w:t xml:space="preserve">The flight controls are implemented into the test for a defined amount of simulation frames. </w:t>
      </w:r>
      <w:r w:rsidR="00122560">
        <w:t xml:space="preserve">For example, from frame 1 through 5, thrust is increased, and so on. </w:t>
      </w:r>
      <w:r w:rsidR="00CE1E27">
        <w:t xml:space="preserve">The flight controls have to be implemented this way because the airplane components that affect flight control have to be activated in specific frames of the simulation.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p>
    <w:p w14:paraId="1C783749" w14:textId="45A0125D" w:rsidR="00AE4525" w:rsidRDefault="00045A0D" w:rsidP="00FB7947">
      <w:pPr>
        <w:spacing w:before="100" w:beforeAutospacing="1" w:after="100" w:afterAutospacing="1"/>
        <w:ind w:firstLine="360"/>
        <w:contextualSpacing/>
      </w:pPr>
      <w:r>
        <w:t xml:space="preserve">The benchmark C++/OOP FDM was compiled with Visual Studio 2019 Community Edition, and the Rust/ECS FDM was compiled with rustc version 1.47.0. The tests were performed on a Lenovo ThinkPad T440p machine, running Windows 10, with an i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87" w:name="_Toc61301304"/>
      <w:r>
        <w:t>Test One (No Flight Control)</w:t>
      </w:r>
      <w:bookmarkEnd w:id="187"/>
    </w:p>
    <w:p w14:paraId="266B6E69" w14:textId="691579F6" w:rsidR="00831F3B" w:rsidRPr="00831F3B" w:rsidRDefault="00831F3B" w:rsidP="00FB7947">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Style w:val="TableGrid"/>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F75AE6">
            <w:pPr>
              <w:keepNext/>
              <w:spacing w:line="240" w:lineRule="auto"/>
              <w:ind w:firstLine="360"/>
              <w:rPr>
                <w:rFonts w:ascii="Times New Roman" w:hAnsi="Times New Roman"/>
              </w:rPr>
            </w:pPr>
            <w:r w:rsidRPr="00142D0F">
              <w:rPr>
                <w:rFonts w:ascii="Times New Roman" w:hAnsi="Times New Roman"/>
              </w:rPr>
              <w:t>None</w:t>
            </w:r>
          </w:p>
        </w:tc>
      </w:tr>
    </w:tbl>
    <w:p w14:paraId="0D26020D" w14:textId="73F48701" w:rsidR="00AE4525" w:rsidRPr="00FB7947" w:rsidRDefault="00143E31" w:rsidP="008F26FA">
      <w:pPr>
        <w:pStyle w:val="Caption"/>
        <w:spacing w:before="100" w:beforeAutospacing="1" w:after="100" w:afterAutospacing="1"/>
        <w:contextualSpacing/>
        <w:jc w:val="center"/>
        <w:rPr>
          <w:b w:val="0"/>
        </w:rPr>
      </w:pPr>
      <w:bookmarkStart w:id="188" w:name="_Toc61301121"/>
      <w:r w:rsidRPr="00143E31">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6</w:t>
      </w:r>
      <w:r w:rsidR="00C57AC9">
        <w:rPr>
          <w:b w:val="0"/>
        </w:rPr>
        <w:fldChar w:fldCharType="end"/>
      </w:r>
      <w:r w:rsidRPr="00143E31">
        <w:rPr>
          <w:b w:val="0"/>
        </w:rPr>
        <w:t xml:space="preserve">: </w:t>
      </w:r>
      <w:r w:rsidR="001C2E86">
        <w:rPr>
          <w:b w:val="0"/>
        </w:rPr>
        <w:t xml:space="preserve">Bourg </w:t>
      </w:r>
      <w:r w:rsidRPr="00143E31">
        <w:rPr>
          <w:b w:val="0"/>
        </w:rPr>
        <w:t>Flight Control Instructions for Test One</w:t>
      </w:r>
      <w:bookmarkEnd w:id="188"/>
    </w:p>
    <w:p w14:paraId="0C38BE43" w14:textId="58117C6E" w:rsidR="00BF7100" w:rsidRDefault="009F6712" w:rsidP="00FB7947">
      <w:pPr>
        <w:pStyle w:val="Heading3"/>
        <w:numPr>
          <w:ilvl w:val="2"/>
          <w:numId w:val="5"/>
        </w:numPr>
        <w:spacing w:before="100" w:beforeAutospacing="1" w:after="100" w:afterAutospacing="1"/>
        <w:ind w:left="1080"/>
        <w:contextualSpacing/>
        <w:jc w:val="left"/>
      </w:pPr>
      <w:bookmarkStart w:id="189" w:name="_Toc61301305"/>
      <w:r>
        <w:t>Test Two (Thrust)</w:t>
      </w:r>
      <w:bookmarkEnd w:id="189"/>
    </w:p>
    <w:p w14:paraId="28C06062" w14:textId="3894F345" w:rsidR="00603E2E" w:rsidRPr="00603E2E" w:rsidRDefault="00603E2E" w:rsidP="00FB7947">
      <w:pPr>
        <w:spacing w:before="100" w:beforeAutospacing="1" w:after="100" w:afterAutospacing="1"/>
        <w:ind w:firstLine="360"/>
        <w:contextualSpacing/>
      </w:pPr>
      <w:r>
        <w:t>This test was designed to</w:t>
      </w:r>
      <w:r w:rsidR="00D3483C">
        <w:t xml:space="preserve"> find out if toggling thrust, </w:t>
      </w:r>
      <w:r w:rsidR="009B2D5A">
        <w:t>specifically</w:t>
      </w:r>
      <w:r w:rsidR="00D3483C">
        <w:t xml:space="preserve"> decreasing </w:t>
      </w:r>
      <w:r w:rsidR="009B2D5A">
        <w:t>it, works</w:t>
      </w:r>
      <w:r w:rsidR="006C0AC3">
        <w:t xml:space="preserve"> as expected. </w:t>
      </w:r>
    </w:p>
    <w:tbl>
      <w:tblPr>
        <w:tblStyle w:val="TableGrid"/>
        <w:tblW w:w="0" w:type="auto"/>
        <w:jc w:val="center"/>
        <w:tblLook w:val="04A0" w:firstRow="1" w:lastRow="0" w:firstColumn="1" w:lastColumn="0" w:noHBand="0" w:noVBand="1"/>
      </w:tblPr>
      <w:tblGrid>
        <w:gridCol w:w="4783"/>
      </w:tblGrid>
      <w:tr w:rsidR="00625DED" w14:paraId="59FEA119" w14:textId="77777777" w:rsidTr="00C34289">
        <w:trPr>
          <w:jc w:val="center"/>
        </w:trPr>
        <w:tc>
          <w:tcPr>
            <w:tcW w:w="0" w:type="auto"/>
          </w:tcPr>
          <w:p w14:paraId="1EC3D63D" w14:textId="77777777" w:rsidR="00625DED" w:rsidRPr="00142D0F" w:rsidRDefault="00625DED"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625DED" w14:paraId="6F026ECE" w14:textId="77777777" w:rsidTr="00C34289">
        <w:trPr>
          <w:jc w:val="center"/>
        </w:trPr>
        <w:tc>
          <w:tcPr>
            <w:tcW w:w="0" w:type="auto"/>
          </w:tcPr>
          <w:p w14:paraId="2EE3AA21" w14:textId="0A6D7C72" w:rsidR="00625DED" w:rsidRPr="00142D0F" w:rsidRDefault="00625DED" w:rsidP="00F75AE6">
            <w:pPr>
              <w:spacing w:line="240" w:lineRule="auto"/>
              <w:ind w:firstLine="360"/>
              <w:rPr>
                <w:rFonts w:ascii="Times New Roman" w:hAnsi="Times New Roman"/>
              </w:rPr>
            </w:pPr>
            <w:r w:rsidRPr="00142D0F">
              <w:rPr>
                <w:rFonts w:ascii="Times New Roman" w:hAnsi="Times New Roman"/>
              </w:rPr>
              <w:t>1 – 5: Decrease Thrust</w:t>
            </w:r>
          </w:p>
        </w:tc>
      </w:tr>
      <w:tr w:rsidR="00795F82" w14:paraId="34019D60" w14:textId="77777777" w:rsidTr="00C34289">
        <w:trPr>
          <w:jc w:val="center"/>
        </w:trPr>
        <w:tc>
          <w:tcPr>
            <w:tcW w:w="0" w:type="auto"/>
          </w:tcPr>
          <w:p w14:paraId="41AA0EAB" w14:textId="05542899" w:rsidR="00795F82" w:rsidRPr="00142D0F" w:rsidRDefault="00795F82" w:rsidP="00F75AE6">
            <w:pPr>
              <w:spacing w:line="240" w:lineRule="auto"/>
              <w:ind w:firstLine="360"/>
            </w:pPr>
            <w:r w:rsidRPr="00142D0F">
              <w:rPr>
                <w:rFonts w:ascii="Times New Roman" w:hAnsi="Times New Roman"/>
              </w:rPr>
              <w:t>6 – 900: None</w:t>
            </w:r>
          </w:p>
        </w:tc>
      </w:tr>
    </w:tbl>
    <w:p w14:paraId="0A1B409D" w14:textId="6CC82255" w:rsidR="00AE4525" w:rsidRPr="00FB7947" w:rsidRDefault="00835093" w:rsidP="008F26FA">
      <w:pPr>
        <w:pStyle w:val="Caption"/>
        <w:spacing w:before="100" w:beforeAutospacing="1" w:after="100" w:afterAutospacing="1"/>
        <w:contextualSpacing/>
        <w:jc w:val="center"/>
        <w:rPr>
          <w:b w:val="0"/>
        </w:rPr>
      </w:pPr>
      <w:bookmarkStart w:id="190" w:name="_Toc61301122"/>
      <w:r w:rsidRPr="00835093">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7</w:t>
      </w:r>
      <w:r w:rsidR="00C57AC9">
        <w:rPr>
          <w:b w:val="0"/>
        </w:rPr>
        <w:fldChar w:fldCharType="end"/>
      </w:r>
      <w:r w:rsidRPr="00835093">
        <w:rPr>
          <w:b w:val="0"/>
        </w:rPr>
        <w:t xml:space="preserve">: </w:t>
      </w:r>
      <w:r w:rsidR="001C2E86">
        <w:rPr>
          <w:b w:val="0"/>
        </w:rPr>
        <w:t xml:space="preserve">Bourg </w:t>
      </w:r>
      <w:r w:rsidRPr="00835093">
        <w:rPr>
          <w:b w:val="0"/>
        </w:rPr>
        <w:t>Flight Control Instructions for Test Two</w:t>
      </w:r>
      <w:bookmarkEnd w:id="190"/>
    </w:p>
    <w:p w14:paraId="18DEBA7A" w14:textId="55B01BB1" w:rsidR="00047BB7" w:rsidRDefault="00E37749" w:rsidP="00FB7947">
      <w:pPr>
        <w:pStyle w:val="Heading3"/>
        <w:numPr>
          <w:ilvl w:val="2"/>
          <w:numId w:val="5"/>
        </w:numPr>
        <w:spacing w:before="100" w:beforeAutospacing="1" w:after="100" w:afterAutospacing="1"/>
        <w:ind w:left="1080"/>
        <w:contextualSpacing/>
        <w:jc w:val="left"/>
      </w:pPr>
      <w:bookmarkStart w:id="191" w:name="_Toc61301306"/>
      <w:r>
        <w:t xml:space="preserve">Test </w:t>
      </w:r>
      <w:r w:rsidR="00994809">
        <w:t>Three</w:t>
      </w:r>
      <w:r>
        <w:t xml:space="preserve"> (Roll)</w:t>
      </w:r>
      <w:bookmarkEnd w:id="191"/>
    </w:p>
    <w:p w14:paraId="298BD77E" w14:textId="778C0090" w:rsidR="00935F7B" w:rsidRPr="00935F7B" w:rsidRDefault="00935F7B" w:rsidP="00FB7947">
      <w:pPr>
        <w:spacing w:before="100" w:beforeAutospacing="1" w:after="100" w:afterAutospacing="1"/>
        <w:ind w:firstLine="360"/>
        <w:contextualSpacing/>
      </w:pPr>
      <w:r>
        <w:t xml:space="preserve">This test was designed to examine if the roll action works properly. First thrust is increased, </w:t>
      </w:r>
      <w:r w:rsidR="0018022C">
        <w:t xml:space="preserve">then the airplane pitches up for 8 seconds (240 frames) and finally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 chosen in order 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Style w:val="TableGrid"/>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rPr>
                <w:rFonts w:ascii="Times New Roman" w:hAnsi="Times New Roman"/>
              </w:rPr>
            </w:pPr>
            <w:r>
              <w:rPr>
                <w:rFonts w:ascii="Times New Roman" w:hAnsi="Times New Roman"/>
              </w:rP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rPr>
                <w:rFonts w:ascii="Times New Roman" w:hAnsi="Times New Roman"/>
              </w:rPr>
            </w:pPr>
            <w:r>
              <w:rPr>
                <w:rFonts w:ascii="Times New Roman" w:hAnsi="Times New Roman"/>
              </w:rPr>
              <w:t>247</w:t>
            </w:r>
            <w:r w:rsidRPr="00142D0F">
              <w:rPr>
                <w:rFonts w:ascii="Times New Roman" w:hAnsi="Times New Roman"/>
              </w:rPr>
              <w:t xml:space="preserve"> – </w:t>
            </w:r>
            <w:r>
              <w:rPr>
                <w:rFonts w:ascii="Times New Roman" w:hAnsi="Times New Roman"/>
              </w:rPr>
              <w:t>307</w:t>
            </w:r>
            <w:r w:rsidRPr="00142D0F">
              <w:rPr>
                <w:rFonts w:ascii="Times New Roman" w:hAnsi="Times New Roman"/>
              </w:rPr>
              <w:t>: Roll Right</w:t>
            </w:r>
          </w:p>
        </w:tc>
      </w:tr>
      <w:tr w:rsidR="00795F82" w14:paraId="6092501A" w14:textId="77777777" w:rsidTr="00331F59">
        <w:trPr>
          <w:jc w:val="center"/>
        </w:trPr>
        <w:tc>
          <w:tcPr>
            <w:tcW w:w="0" w:type="auto"/>
          </w:tcPr>
          <w:p w14:paraId="66A199B3" w14:textId="57165E96" w:rsidR="00795F82" w:rsidRDefault="00795F82" w:rsidP="00F75AE6">
            <w:pPr>
              <w:spacing w:line="240" w:lineRule="auto"/>
              <w:ind w:firstLine="360"/>
            </w:pPr>
            <w:r>
              <w:rPr>
                <w:rFonts w:ascii="Times New Roman" w:hAnsi="Times New Roman"/>
              </w:rPr>
              <w:t>308 – 900: None</w:t>
            </w:r>
          </w:p>
        </w:tc>
      </w:tr>
    </w:tbl>
    <w:p w14:paraId="13F90523" w14:textId="014BD677" w:rsidR="00AE4525" w:rsidRPr="00FB7947" w:rsidRDefault="0076379D" w:rsidP="008F26FA">
      <w:pPr>
        <w:pStyle w:val="Caption"/>
        <w:spacing w:before="100" w:beforeAutospacing="1" w:after="100" w:afterAutospacing="1"/>
        <w:contextualSpacing/>
        <w:jc w:val="center"/>
        <w:rPr>
          <w:b w:val="0"/>
        </w:rPr>
      </w:pPr>
      <w:bookmarkStart w:id="192" w:name="_Toc61301123"/>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8</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Three</w:t>
      </w:r>
      <w:bookmarkEnd w:id="192"/>
    </w:p>
    <w:p w14:paraId="4B15FF30" w14:textId="43D8D3E4" w:rsidR="0030262D" w:rsidRPr="0030262D" w:rsidRDefault="00E37749" w:rsidP="00FB7947">
      <w:pPr>
        <w:pStyle w:val="Heading3"/>
        <w:numPr>
          <w:ilvl w:val="2"/>
          <w:numId w:val="5"/>
        </w:numPr>
        <w:spacing w:before="100" w:beforeAutospacing="1" w:after="100" w:afterAutospacing="1"/>
        <w:ind w:left="1080"/>
        <w:contextualSpacing/>
        <w:jc w:val="left"/>
      </w:pPr>
      <w:bookmarkStart w:id="193" w:name="_Toc61301307"/>
      <w:r>
        <w:t xml:space="preserve">Test </w:t>
      </w:r>
      <w:r w:rsidR="00994809">
        <w:t>Four</w:t>
      </w:r>
      <w:r>
        <w:t xml:space="preserve"> (Pitch)</w:t>
      </w:r>
      <w:bookmarkEnd w:id="193"/>
    </w:p>
    <w:p w14:paraId="50D8C93A" w14:textId="0D2890EB"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7128A1">
        <w:t xml:space="preserve"> in order 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Style w:val="TableGrid"/>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4BF1DCE0" w14:textId="77777777" w:rsidTr="00271630">
        <w:trPr>
          <w:jc w:val="center"/>
        </w:trPr>
        <w:tc>
          <w:tcPr>
            <w:tcW w:w="0" w:type="auto"/>
          </w:tcPr>
          <w:p w14:paraId="4896601C" w14:textId="23C8FF1E" w:rsidR="00795F82" w:rsidRPr="00142D0F" w:rsidRDefault="00795F82" w:rsidP="00F75AE6">
            <w:pPr>
              <w:spacing w:line="240" w:lineRule="auto"/>
              <w:ind w:firstLine="360"/>
            </w:pPr>
            <w:r w:rsidRPr="00142D0F">
              <w:rPr>
                <w:rFonts w:ascii="Times New Roman" w:hAnsi="Times New Roman"/>
              </w:rPr>
              <w:t>6 – 900: Pitch Up</w:t>
            </w:r>
          </w:p>
        </w:tc>
      </w:tr>
    </w:tbl>
    <w:p w14:paraId="2B92B563" w14:textId="71E7D3D6" w:rsidR="00AE4525" w:rsidRPr="00FB7947" w:rsidRDefault="0076379D" w:rsidP="008F26FA">
      <w:pPr>
        <w:pStyle w:val="Caption"/>
        <w:spacing w:before="100" w:beforeAutospacing="1" w:after="100" w:afterAutospacing="1"/>
        <w:contextualSpacing/>
        <w:jc w:val="center"/>
        <w:rPr>
          <w:b w:val="0"/>
        </w:rPr>
      </w:pPr>
      <w:bookmarkStart w:id="194" w:name="_Toc61301124"/>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9</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Four</w:t>
      </w:r>
      <w:bookmarkEnd w:id="194"/>
    </w:p>
    <w:p w14:paraId="73A7FF16" w14:textId="4F1293AA" w:rsidR="00047BB7" w:rsidRDefault="00994809" w:rsidP="00FB7947">
      <w:pPr>
        <w:pStyle w:val="Heading3"/>
        <w:numPr>
          <w:ilvl w:val="2"/>
          <w:numId w:val="5"/>
        </w:numPr>
        <w:spacing w:before="100" w:beforeAutospacing="1" w:after="100" w:afterAutospacing="1"/>
        <w:ind w:left="1080"/>
        <w:contextualSpacing/>
        <w:jc w:val="left"/>
      </w:pPr>
      <w:bookmarkStart w:id="195" w:name="_Toc61301308"/>
      <w:r>
        <w:t>Test Five</w:t>
      </w:r>
      <w:r w:rsidR="00E37749">
        <w:t xml:space="preserve"> (Yaw)</w:t>
      </w:r>
      <w:bookmarkEnd w:id="195"/>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Style w:val="TableGrid"/>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rPr>
                <w:rFonts w:ascii="Times New Roman" w:hAnsi="Times New Roman"/>
              </w:rPr>
            </w:pPr>
            <w:r>
              <w:rPr>
                <w:rFonts w:ascii="Times New Roman" w:hAnsi="Times New Roman"/>
              </w:rP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rPr>
                <w:rFonts w:ascii="Times New Roman" w:hAnsi="Times New Roman"/>
              </w:rPr>
              <w:t>247</w:t>
            </w:r>
            <w:r w:rsidR="00B955FE">
              <w:rPr>
                <w:rFonts w:ascii="Times New Roman" w:hAnsi="Times New Roman"/>
              </w:rPr>
              <w:t xml:space="preserve"> – 307</w:t>
            </w:r>
            <w:r w:rsidRPr="00142D0F">
              <w:rPr>
                <w:rFonts w:ascii="Times New Roman" w:hAnsi="Times New Roman"/>
              </w:rPr>
              <w:t xml:space="preserve">: </w:t>
            </w:r>
            <w:r w:rsidR="00B955FE">
              <w:rPr>
                <w:rFonts w:ascii="Times New Roman" w:hAnsi="Times New Roman"/>
              </w:rPr>
              <w:t>Yaw Right</w:t>
            </w:r>
          </w:p>
        </w:tc>
      </w:tr>
      <w:tr w:rsidR="00784D43" w14:paraId="734EA915" w14:textId="77777777" w:rsidTr="00271630">
        <w:trPr>
          <w:jc w:val="center"/>
        </w:trPr>
        <w:tc>
          <w:tcPr>
            <w:tcW w:w="0" w:type="auto"/>
          </w:tcPr>
          <w:p w14:paraId="2A434F87" w14:textId="22255768" w:rsidR="00784D43" w:rsidRPr="00784D43" w:rsidRDefault="00784D43" w:rsidP="00B955FE">
            <w:pPr>
              <w:spacing w:line="240" w:lineRule="auto"/>
              <w:ind w:firstLine="360"/>
              <w:rPr>
                <w:rFonts w:ascii="Times New Roman" w:hAnsi="Times New Roman"/>
              </w:rPr>
            </w:pPr>
            <w:r w:rsidRPr="00784D43">
              <w:rPr>
                <w:rFonts w:ascii="Times New Roman" w:hAnsi="Times New Roman"/>
              </w:rPr>
              <w:t>308 – 900: None</w:t>
            </w:r>
          </w:p>
        </w:tc>
      </w:tr>
    </w:tbl>
    <w:p w14:paraId="72B9C61B" w14:textId="0E8A5F74" w:rsidR="00AE4525" w:rsidRPr="00FB7947" w:rsidRDefault="0076379D" w:rsidP="008F26FA">
      <w:pPr>
        <w:pStyle w:val="Caption"/>
        <w:spacing w:before="100" w:beforeAutospacing="1" w:after="100" w:afterAutospacing="1"/>
        <w:contextualSpacing/>
        <w:jc w:val="center"/>
        <w:rPr>
          <w:b w:val="0"/>
        </w:rPr>
      </w:pPr>
      <w:bookmarkStart w:id="196" w:name="_Toc61301125"/>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0</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Five</w:t>
      </w:r>
      <w:bookmarkEnd w:id="196"/>
    </w:p>
    <w:p w14:paraId="7EEC298C" w14:textId="59A88DEF" w:rsidR="00047BB7" w:rsidRDefault="00994809" w:rsidP="00FB7947">
      <w:pPr>
        <w:pStyle w:val="Heading3"/>
        <w:numPr>
          <w:ilvl w:val="2"/>
          <w:numId w:val="5"/>
        </w:numPr>
        <w:spacing w:before="100" w:beforeAutospacing="1" w:after="100" w:afterAutospacing="1"/>
        <w:ind w:left="1080"/>
        <w:contextualSpacing/>
        <w:jc w:val="left"/>
      </w:pPr>
      <w:bookmarkStart w:id="197" w:name="_Toc61301309"/>
      <w:r>
        <w:t>Test Six (Flaps)</w:t>
      </w:r>
      <w:bookmarkEnd w:id="197"/>
    </w:p>
    <w:p w14:paraId="4E07171B" w14:textId="3CBB041F" w:rsidR="006434B0" w:rsidRPr="006434B0" w:rsidRDefault="006434B0" w:rsidP="00FB7947">
      <w:pPr>
        <w:spacing w:before="100" w:beforeAutospacing="1" w:after="100" w:afterAutospacing="1"/>
        <w:ind w:firstLine="360"/>
        <w:contextualSpacing/>
      </w:pPr>
      <w:r>
        <w:t xml:space="preserve">The final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Style w:val="TableGrid"/>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F75AE6">
            <w:pPr>
              <w:keepNext/>
              <w:spacing w:line="240" w:lineRule="auto"/>
              <w:ind w:firstLine="360"/>
              <w:rPr>
                <w:rFonts w:ascii="Times New Roman" w:hAnsi="Times New Roman"/>
              </w:rPr>
            </w:pPr>
            <w:r w:rsidRPr="00142D0F">
              <w:rPr>
                <w:rFonts w:ascii="Times New Roman" w:hAnsi="Times New Roman"/>
              </w:rPr>
              <w:t>1 – 900: Flaps Down</w:t>
            </w:r>
          </w:p>
        </w:tc>
      </w:tr>
    </w:tbl>
    <w:p w14:paraId="266938B0" w14:textId="0771BEA3" w:rsidR="00AE4525" w:rsidRPr="00FB7947" w:rsidRDefault="0076379D" w:rsidP="008F26FA">
      <w:pPr>
        <w:pStyle w:val="Caption"/>
        <w:spacing w:before="100" w:beforeAutospacing="1" w:after="100" w:afterAutospacing="1"/>
        <w:contextualSpacing/>
        <w:jc w:val="center"/>
        <w:rPr>
          <w:b w:val="0"/>
        </w:rPr>
      </w:pPr>
      <w:bookmarkStart w:id="198" w:name="_Toc61301126"/>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1</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Six</w:t>
      </w:r>
      <w:bookmarkEnd w:id="198"/>
    </w:p>
    <w:p w14:paraId="13AA968C" w14:textId="730E3D2D" w:rsidR="00D6560B" w:rsidRDefault="00D6560B" w:rsidP="00FB7947">
      <w:pPr>
        <w:pStyle w:val="Heading2"/>
        <w:numPr>
          <w:ilvl w:val="1"/>
          <w:numId w:val="5"/>
        </w:numPr>
        <w:tabs>
          <w:tab w:val="left" w:pos="90"/>
        </w:tabs>
        <w:spacing w:before="100" w:beforeAutospacing="1" w:after="100" w:afterAutospacing="1"/>
        <w:ind w:left="630"/>
        <w:contextualSpacing/>
      </w:pPr>
      <w:bookmarkStart w:id="199" w:name="_Toc61301310"/>
      <w:r>
        <w:t xml:space="preserve">Custom </w:t>
      </w:r>
      <w:r w:rsidR="00274A23">
        <w:t>Types</w:t>
      </w:r>
      <w:r w:rsidR="004C6AEA">
        <w:t xml:space="preserve"> Verification</w:t>
      </w:r>
      <w:bookmarkEnd w:id="199"/>
    </w:p>
    <w:p w14:paraId="0EC27B19" w14:textId="043EA7B1" w:rsidR="004C111A" w:rsidRDefault="00861BB5" w:rsidP="00861BB5">
      <w:pPr>
        <w:spacing w:before="100" w:beforeAutospacing="1" w:after="100" w:afterAutospacing="1"/>
        <w:ind w:firstLine="360"/>
        <w:contextualSpacing/>
      </w:pPr>
      <w:r>
        <w:t>//this section also needs to be updated by saying we use rust tests… waiting to get the tests finalized before I make any more edits</w:t>
      </w:r>
    </w:p>
    <w:p w14:paraId="785C6ECF" w14:textId="46859C1A" w:rsidR="009E5776" w:rsidRDefault="009E5776" w:rsidP="00FB7947">
      <w:pPr>
        <w:spacing w:before="100" w:beforeAutospacing="1" w:after="100" w:afterAutospacing="1"/>
        <w:ind w:firstLine="360"/>
        <w:contextualSpacing/>
      </w:pPr>
      <w:r>
        <w:t>Bourg’s FDM uses three custom C++ classes that support the creation and operation of vectors, matrices, and quaternions. These classes, just like Bourg’s FDM, were re</w:t>
      </w:r>
      <w:r w:rsidR="00E712FE">
        <w:t>-implemented for use in our Bourg-based re-implemented</w:t>
      </w:r>
      <w:r>
        <w:t xml:space="preserve"> 6-DOF FDM. </w:t>
      </w:r>
      <w:r w:rsidR="00317810">
        <w:t>The classes were located in a file called common in Bourg’s source code. The classes are believ</w:t>
      </w:r>
      <w:r w:rsidR="00AD6E87">
        <w:t xml:space="preserve">ed to be named this because these </w:t>
      </w:r>
      <w:r w:rsidR="00317810">
        <w:t>classes are used by other physics models in his textbook</w:t>
      </w:r>
      <w:r w:rsidR="002B5F99">
        <w:t xml:space="preserve"> (i.e., </w:t>
      </w:r>
      <w:r w:rsidR="00C4325D">
        <w:t>car physics)</w:t>
      </w:r>
      <w:r w:rsidR="00317810">
        <w:t xml:space="preserve">, and are therefore common to many chapters. </w:t>
      </w:r>
      <w:r>
        <w:t>These cl</w:t>
      </w:r>
      <w:r w:rsidR="0024157F">
        <w:t>asses were not used in the Palmer-based</w:t>
      </w:r>
      <w:r>
        <w:t xml:space="preserve"> FDM. </w:t>
      </w:r>
      <w:r w:rsidR="000D1EEF">
        <w:t xml:space="preserve"> </w:t>
      </w:r>
    </w:p>
    <w:p w14:paraId="72661B15" w14:textId="4CE9164F" w:rsidR="00421CFE" w:rsidRDefault="00421CFE" w:rsidP="00FB7947">
      <w:pPr>
        <w:spacing w:before="100" w:beforeAutospacing="1" w:after="100" w:afterAutospacing="1"/>
        <w:ind w:firstLine="360"/>
        <w:contextualSpacing/>
      </w:pPr>
      <w:r>
        <w:t xml:space="preserve">Bourg actually provides three test code files for each class inside of his folder in source code containing the custom classes. This test code was used to then create the test code in Rust. However, we do omit operations that are not used in the FDM, and therefore were not written in Rust. Also, Bourg omitted to the testing of some operations that we do use in the FDM – those operations were added in C++ for the tests. Additionally, the </w:t>
      </w:r>
      <w:r w:rsidR="001657C7">
        <w:t xml:space="preserve">input </w:t>
      </w:r>
      <w:r w:rsidR="00967442">
        <w:t>parameter values</w:t>
      </w:r>
      <w:r>
        <w:t xml:space="preserve"> for the operations used in the tests were the same as the ones used in Bourg’s test code. </w:t>
      </w:r>
    </w:p>
    <w:p w14:paraId="3F903EF6" w14:textId="5FB3BFE7" w:rsidR="00421CFE" w:rsidRDefault="00421CFE" w:rsidP="00FB7947">
      <w:pPr>
        <w:spacing w:before="100" w:beforeAutospacing="1" w:after="100" w:afterAutospacing="1"/>
        <w:ind w:firstLine="360"/>
        <w:contextualSpacing/>
      </w:pPr>
      <w:r>
        <w:t>Although classes as they exist in C++ do not exist in Rust, they can be simulated in Rust code using a struct</w:t>
      </w:r>
      <w:r w:rsidR="0077296A">
        <w:t>ure</w:t>
      </w:r>
      <w:r>
        <w:t xml:space="preserve"> and the impl block. The struct lets us define a custom type, while the impl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C712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A70F92" w:rsidRPr="00A70F92">
        <w:rPr>
          <w:noProof/>
        </w:rPr>
        <w:t>[28]</w:t>
      </w:r>
      <w:r w:rsidR="00472C76">
        <w:fldChar w:fldCharType="end"/>
      </w:r>
      <w:r>
        <w:t>.</w:t>
      </w:r>
    </w:p>
    <w:p w14:paraId="033EF057" w14:textId="27B1E6EA" w:rsidR="00421CFE" w:rsidRDefault="000D1EEF" w:rsidP="00FB7947">
      <w:pPr>
        <w:spacing w:before="100" w:beforeAutospacing="1" w:after="100" w:afterAutospacing="1"/>
        <w:ind w:firstLine="360"/>
        <w:contextualSpacing/>
      </w:pPr>
      <w:r>
        <w:tab/>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 tests. </w:t>
      </w:r>
      <w:r w:rsidR="00165D4C">
        <w:t xml:space="preserve">For each custom type, we tested each operation that is used by the FDM, and received some output. We then compared those </w:t>
      </w:r>
      <w:r w:rsidR="004B7A3F">
        <w:t xml:space="preserve">output </w:t>
      </w:r>
      <w:r w:rsidR="00165D4C">
        <w:t xml:space="preserve">results </w:t>
      </w:r>
      <w:r w:rsidR="004B7A3F">
        <w:t>to the same operations from the</w:t>
      </w:r>
      <w:r w:rsidR="00C4325D">
        <w:t xml:space="preserve"> </w:t>
      </w:r>
      <w:r w:rsidR="00317810">
        <w:t>original benchmark C++ classe</w:t>
      </w:r>
      <w:r w:rsidR="00C4325D">
        <w:t>s</w:t>
      </w:r>
      <w:r w:rsidR="004B7A3F">
        <w:t>.</w:t>
      </w:r>
      <w:r w:rsidR="0005144F">
        <w:t xml:space="preserve"> The specific operations for both our custom types and the benchmark classes were given the same input parameters</w:t>
      </w:r>
      <w:r w:rsidR="00AA315B">
        <w:t xml:space="preserve">. </w:t>
      </w:r>
    </w:p>
    <w:p w14:paraId="7D9F3577" w14:textId="0961D36D" w:rsidR="005732C8" w:rsidRDefault="00C518DE" w:rsidP="00FB7947">
      <w:pPr>
        <w:pStyle w:val="Heading3"/>
        <w:numPr>
          <w:ilvl w:val="2"/>
          <w:numId w:val="5"/>
        </w:numPr>
        <w:spacing w:before="100" w:beforeAutospacing="1" w:after="100" w:afterAutospacing="1"/>
        <w:ind w:left="1080"/>
        <w:contextualSpacing/>
        <w:jc w:val="left"/>
      </w:pPr>
      <w:bookmarkStart w:id="200" w:name="_Toc61301311"/>
      <w:r>
        <w:t>Vector Tests</w:t>
      </w:r>
      <w:bookmarkEnd w:id="200"/>
    </w:p>
    <w:p w14:paraId="44BED192" w14:textId="7C14FE08" w:rsidR="003E5199" w:rsidRDefault="003E5199" w:rsidP="00FB7947">
      <w:pPr>
        <w:spacing w:before="100" w:beforeAutospacing="1" w:after="100" w:afterAutospacing="1"/>
        <w:ind w:firstLine="360"/>
        <w:contextualSpacing/>
      </w:pPr>
      <w:r>
        <w:t>The operation</w:t>
      </w:r>
      <w:r w:rsidR="000E4F52">
        <w:t>s</w:t>
      </w:r>
      <w:r>
        <w:t xml:space="preserve"> performed on the custom vector class in C++ and custom vector type in Rust </w:t>
      </w:r>
      <w:r w:rsidR="000E4F52">
        <w:t>were designed to test</w:t>
      </w:r>
      <w:r w:rsidR="000C600F">
        <w:t xml:space="preserve"> </w:t>
      </w:r>
      <w:r w:rsidR="008B2E7C">
        <w:t xml:space="preserve">a </w:t>
      </w:r>
      <w:r w:rsidR="000C600F">
        <w:t>vector</w:t>
      </w:r>
      <w:r w:rsidR="008B2E7C">
        <w:t>’s</w:t>
      </w:r>
      <w:r w:rsidR="000E4F52">
        <w:t>:</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6E7D643" w14:textId="6304FE3F" w:rsidR="00DB4BD9" w:rsidRDefault="00DB4BD9" w:rsidP="00FB7947">
      <w:pPr>
        <w:pStyle w:val="ListParagraph"/>
        <w:numPr>
          <w:ilvl w:val="0"/>
          <w:numId w:val="6"/>
        </w:numPr>
        <w:spacing w:before="100" w:beforeAutospacing="1" w:after="100" w:afterAutospacing="1"/>
      </w:pPr>
      <w:r>
        <w:t>D</w:t>
      </w:r>
      <w:r w:rsidR="000C600F">
        <w:t>ivision</w:t>
      </w:r>
      <w:r>
        <w:t xml:space="preserve"> by scalar</w:t>
      </w:r>
    </w:p>
    <w:p w14:paraId="519AA747" w14:textId="77777777" w:rsidR="00AE4525" w:rsidRDefault="00AE4525" w:rsidP="00FB7947">
      <w:pPr>
        <w:spacing w:before="100" w:beforeAutospacing="1" w:after="100" w:afterAutospacing="1"/>
        <w:ind w:firstLine="360"/>
        <w:contextualSpacing/>
      </w:pPr>
    </w:p>
    <w:p w14:paraId="0F29AE4B" w14:textId="090557EB" w:rsidR="007F4383" w:rsidRDefault="007F4383" w:rsidP="00FB7947">
      <w:pPr>
        <w:pStyle w:val="Heading3"/>
        <w:numPr>
          <w:ilvl w:val="2"/>
          <w:numId w:val="5"/>
        </w:numPr>
        <w:spacing w:before="100" w:beforeAutospacing="1" w:after="100" w:afterAutospacing="1"/>
        <w:ind w:left="1080"/>
        <w:contextualSpacing/>
        <w:jc w:val="left"/>
      </w:pPr>
      <w:bookmarkStart w:id="201" w:name="_Toc61301312"/>
      <w:r>
        <w:t>Matrix Tests</w:t>
      </w:r>
      <w:bookmarkEnd w:id="201"/>
    </w:p>
    <w:p w14:paraId="1D25FA64" w14:textId="418EAF61" w:rsidR="002F212D" w:rsidRDefault="002F212D" w:rsidP="00FB7947">
      <w:pPr>
        <w:spacing w:before="100" w:beforeAutospacing="1" w:after="100" w:afterAutospacing="1"/>
        <w:ind w:firstLine="360"/>
        <w:contextualSpacing/>
      </w:pPr>
      <w:r>
        <w:t>The operations performed on the custom matrix class in C++</w:t>
      </w:r>
      <w:r w:rsidR="00C11307">
        <w:t xml:space="preserve"> and custom matrix </w:t>
      </w:r>
      <w:r>
        <w:t>type in Rust were designed</w:t>
      </w:r>
      <w:r w:rsidR="00504D0B">
        <w:t xml:space="preserve"> to calculate</w:t>
      </w:r>
      <w:r w:rsidR="00C11307">
        <w:t xml:space="preserve"> the</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FB7947">
      <w:pPr>
        <w:pStyle w:val="Heading3"/>
        <w:numPr>
          <w:ilvl w:val="2"/>
          <w:numId w:val="5"/>
        </w:numPr>
        <w:spacing w:before="100" w:beforeAutospacing="1" w:after="100" w:afterAutospacing="1"/>
        <w:ind w:left="1080"/>
        <w:contextualSpacing/>
        <w:jc w:val="left"/>
      </w:pPr>
      <w:bookmarkStart w:id="202" w:name="_Toc61301313"/>
      <w:r>
        <w:t>Quaternion Tests</w:t>
      </w:r>
      <w:bookmarkEnd w:id="202"/>
    </w:p>
    <w:p w14:paraId="63E958B5" w14:textId="65DE9809" w:rsidR="00F83163" w:rsidRDefault="00F83163" w:rsidP="00FB7947">
      <w:pPr>
        <w:spacing w:before="100" w:beforeAutospacing="1" w:after="100" w:afterAutospacing="1"/>
        <w:ind w:firstLine="360"/>
        <w:contextualSpacing/>
      </w:pPr>
      <w:r>
        <w:t xml:space="preserve">The operations performed on the custom </w:t>
      </w:r>
      <w:r w:rsidR="00193FB3">
        <w:t>quaternion</w:t>
      </w:r>
      <w:r>
        <w:t xml:space="preserve"> class in C++ and custom </w:t>
      </w:r>
      <w:r w:rsidR="00193FB3">
        <w:t>quaternion</w:t>
      </w:r>
      <w:r>
        <w:t xml:space="preserve"> type in Rust were designed t</w:t>
      </w:r>
      <w:r w:rsidR="00193FB3">
        <w:t xml:space="preserve">o test </w:t>
      </w:r>
      <w:r w:rsidR="0071773D">
        <w:t xml:space="preserve">a </w:t>
      </w:r>
      <w:r w:rsidR="00193FB3">
        <w:t>quaternion</w:t>
      </w:r>
      <w:r w:rsidR="0071773D">
        <w:t>’s</w:t>
      </w:r>
      <w:r w:rsidR="00193FB3">
        <w:t>:</w:t>
      </w:r>
      <w:r>
        <w:t xml:space="preserve"> </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FB7947">
      <w:pPr>
        <w:pStyle w:val="Heading2"/>
        <w:numPr>
          <w:ilvl w:val="1"/>
          <w:numId w:val="5"/>
        </w:numPr>
        <w:spacing w:before="100" w:beforeAutospacing="1" w:after="100" w:afterAutospacing="1"/>
        <w:ind w:left="540"/>
        <w:contextualSpacing/>
      </w:pPr>
      <w:bookmarkStart w:id="203" w:name="_Toc61301314"/>
      <w:r>
        <w:t>Building the Flight Simulator</w:t>
      </w:r>
      <w:r w:rsidR="00C22A6B">
        <w:t>s</w:t>
      </w:r>
      <w:bookmarkEnd w:id="203"/>
    </w:p>
    <w:p w14:paraId="1374D51B" w14:textId="0E16D3BF" w:rsidR="007E4FB9" w:rsidRDefault="00641A74" w:rsidP="00FB7947">
      <w:pPr>
        <w:spacing w:before="100" w:beforeAutospacing="1" w:after="100" w:afterAutospacing="1"/>
        <w:ind w:firstLine="360"/>
        <w:contextualSpacing/>
      </w:pPr>
      <w:r>
        <w:t xml:space="preserve">This section explains </w:t>
      </w:r>
      <w:r w:rsidR="00A25EFF">
        <w:t>how the</w:t>
      </w:r>
      <w:r>
        <w:t xml:space="preserve"> two flight simulators that each leverage one of the two Palmer-based or Bourg-based FDMs</w:t>
      </w:r>
      <w:r w:rsidR="00A25EFF">
        <w:t xml:space="preserve"> </w:t>
      </w:r>
      <w:r w:rsidR="003C49D9">
        <w:t>were</w:t>
      </w:r>
      <w:r w:rsidR="0092189F">
        <w:t xml:space="preserve"> built</w:t>
      </w:r>
      <w:r>
        <w:t xml:space="preserve">. The setup of both simulators </w:t>
      </w:r>
      <w:r w:rsidR="00183D9E">
        <w:t xml:space="preserve">are similar enough to share this </w:t>
      </w:r>
      <w:r w:rsidR="00440A32">
        <w:t xml:space="preserve">one </w:t>
      </w:r>
      <w:r w:rsidR="00183D9E">
        <w:t>section – however we will be sure to point out the handful of differences</w:t>
      </w:r>
      <w:r>
        <w:t xml:space="preserve">. </w:t>
      </w:r>
    </w:p>
    <w:p w14:paraId="6CD53B3B" w14:textId="558E8301" w:rsidR="00E53C58" w:rsidRDefault="00595BBE" w:rsidP="00FB7947">
      <w:pPr>
        <w:spacing w:before="100" w:beforeAutospacing="1" w:after="100" w:afterAutospacing="1"/>
        <w:ind w:firstLine="360"/>
        <w:contextualSpacing/>
      </w:pPr>
      <w:r>
        <w:t xml:space="preserve">With the FDMs built as an ECS consisting of a Component and a System, the addition of S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t>elevates the FDM</w:t>
      </w:r>
      <w:r w:rsidR="00B30EDA">
        <w:t>s</w:t>
      </w:r>
      <w:r w:rsidR="00BB722D">
        <w:t xml:space="preserve"> to</w:t>
      </w:r>
      <w:r w:rsidR="00D250E6">
        <w:t xml:space="preserve"> full-scale</w:t>
      </w:r>
      <w:r>
        <w:t xml:space="preserve"> flight simulator</w:t>
      </w:r>
      <w:r w:rsidR="00BB722D">
        <w:t>s</w:t>
      </w:r>
      <w:r>
        <w:t xml:space="preserve">. </w:t>
      </w:r>
      <w:r w:rsidR="006B7C7D">
        <w:t>With the ECS architecture, the extension of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77777777"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E53C58">
        <w:t>Assuming the new Components are</w:t>
      </w:r>
      <w:r w:rsidR="00DE21AB">
        <w:t xml:space="preserve"> located</w:t>
      </w:r>
      <w:r w:rsidR="00E53C58">
        <w:t xml:space="preserve"> in the same data.rs code file, only t</w:t>
      </w:r>
      <w:r w:rsidR="00834169">
        <w:t xml:space="preserve">he new code files which the Systems </w:t>
      </w:r>
      <w:r w:rsidR="00E53C58">
        <w:t xml:space="preserve">are located in </w:t>
      </w:r>
      <w:r w:rsidR="00834169">
        <w:t>need to be i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4B014C">
        <w:t xml:space="preserve"> </w:t>
      </w:r>
    </w:p>
    <w:p w14:paraId="3421B6FA" w14:textId="15E7DD31" w:rsidR="00AD416F" w:rsidRDefault="009B5CC5" w:rsidP="00FB7947">
      <w:pPr>
        <w:spacing w:before="100" w:beforeAutospacing="1" w:after="100" w:afterAutospacing="1"/>
        <w:ind w:firstLine="360"/>
        <w:contextualSpacing/>
      </w:pPr>
      <w:r>
        <w:t>Some considerations regarding</w:t>
      </w:r>
      <w:r w:rsidR="00835088">
        <w:t xml:space="preserve"> the body space coordinates representing the airplane’s orientations in either simulator had to be made. The coordinate system FlightGear uses represents is different than the ones used in each FDM. For example, FlightGear depicts a positive roll degree as a roll to the left. This difference was causing the airplanes to not be depicted properly when maneuvering. So, some direct reversals to </w:t>
      </w:r>
      <w:r w:rsidR="00C03437">
        <w:t xml:space="preserve">both </w:t>
      </w:r>
      <w:r w:rsidR="00835088">
        <w:t>the FDMs Euler angle values representing rotations, and the FDMs flight mechanics had to be made. For the Palmer-based simulator, the bank angle had to be negated. For the Bourg-based simulator, both the roll angle and the pitch angle had to be negated. Additionally, for both simulators, the functionality of the roll/bank were reversed (i.e.</w:t>
      </w:r>
      <w:r w:rsidR="002B5F99">
        <w:t>,</w:t>
      </w:r>
      <w:r w:rsidR="00835088">
        <w:t xml:space="preserve"> a roll left now does what was </w:t>
      </w:r>
      <w:r w:rsidR="00780D9A">
        <w:t xml:space="preserve">before </w:t>
      </w:r>
      <w:r w:rsidR="00835088">
        <w:t>a roll right). So, for the Palmer-based model, for example, a keypress to bank right now decrements bank angle instead of increment</w:t>
      </w:r>
      <w:r w:rsidR="00C66225">
        <w:t xml:space="preserve">. And for the Bourg-based model, </w:t>
      </w:r>
      <w:r w:rsidR="00835088">
        <w:t xml:space="preserve">now when the pilot rolls right, the simulation activates the ailerons in a way that prior would have rolled </w:t>
      </w:r>
      <w:r w:rsidR="00974CF4">
        <w:t>the airplane left. The same reversal</w:t>
      </w:r>
      <w:r w:rsidR="00835088">
        <w:t xml:space="preserve"> of functionality for the Bourg-based model had to be done for the rudder activation when the pilot decides to yaw left and right. Due to the difference in coordinate systems between the models and FlightGear, these negations and functionality </w:t>
      </w:r>
      <w:r w:rsidR="00F207D7">
        <w:t>reversals</w:t>
      </w:r>
      <w:r w:rsidR="00835088">
        <w:t xml:space="preserve"> fixed the simulation so that they were adapted to properly depict the airplane within the FlightGear.</w:t>
      </w:r>
    </w:p>
    <w:p w14:paraId="095024A7" w14:textId="3679D802" w:rsidR="004D726E" w:rsidRDefault="004D726E" w:rsidP="00FB7947">
      <w:pPr>
        <w:pStyle w:val="Heading3"/>
        <w:numPr>
          <w:ilvl w:val="2"/>
          <w:numId w:val="5"/>
        </w:numPr>
        <w:spacing w:before="100" w:beforeAutospacing="1" w:after="100" w:afterAutospacing="1"/>
        <w:ind w:left="1080"/>
        <w:contextualSpacing/>
        <w:jc w:val="left"/>
      </w:pPr>
      <w:bookmarkStart w:id="204" w:name="_Toc61301315"/>
      <w:r>
        <w:t>Simulation Loop</w:t>
      </w:r>
      <w:bookmarkEnd w:id="204"/>
    </w:p>
    <w:p w14:paraId="40851F76" w14:textId="044246B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AE2499">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6]","plainTextFormattedCitation":"[36]","previouslyFormattedCitation":"[36]"},"properties":{"noteIndex":0},"schema":"https://github.com/citation-style-language/schema/raw/master/csl-citation.json"}</w:instrText>
      </w:r>
      <w:r w:rsidR="00472C76">
        <w:fldChar w:fldCharType="separate"/>
      </w:r>
      <w:r w:rsidR="00A55FA5" w:rsidRPr="00A55FA5">
        <w:rPr>
          <w:noProof/>
        </w:rPr>
        <w:t>[36]</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 from </w:t>
      </w:r>
      <w:r w:rsidR="00670279">
        <w:t>frame to frame.</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C7123C">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8]","plainTextFormattedCitation":"[18]","previouslyFormattedCitation":"[18]"},"properties":{"noteIndex":0},"schema":"https://github.com/citation-style-language/schema/raw/master/csl-citation.json"}</w:instrText>
      </w:r>
      <w:r w:rsidR="00472C76">
        <w:fldChar w:fldCharType="separate"/>
      </w:r>
      <w:r w:rsidR="00A70F92" w:rsidRPr="00A70F92">
        <w:rPr>
          <w:noProof/>
        </w:rPr>
        <w:t>[18]</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AE2499">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6]","plainTextFormattedCitation":"[36]","previouslyFormattedCitation":"[36]"},"properties":{"noteIndex":0},"schema":"https://github.com/citation-style-language/schema/raw/master/csl-citation.json"}</w:instrText>
      </w:r>
      <w:r w:rsidR="00472C76">
        <w:fldChar w:fldCharType="separate"/>
      </w:r>
      <w:r w:rsidR="00A55FA5" w:rsidRPr="00A55FA5">
        <w:rPr>
          <w:noProof/>
        </w:rPr>
        <w:t>[36]</w:t>
      </w:r>
      <w:r w:rsidR="00472C76">
        <w:fldChar w:fldCharType="end"/>
      </w:r>
      <w:r w:rsidR="00F96A84">
        <w:t>. In the main</w:t>
      </w:r>
      <w:r w:rsidR="0031616E">
        <w:t xml:space="preserve"> function</w:t>
      </w:r>
      <w:r w:rsidR="00F96A84">
        <w:t xml:space="preserve">, </w:t>
      </w:r>
      <w:r w:rsidR="0031616E">
        <w:t xml:space="preserve">there is a variable </w:t>
      </w:r>
      <w:r w:rsidR="00F96A84">
        <w:t>called frame_rate, repres</w:t>
      </w:r>
      <w:r w:rsidR="00C24B87">
        <w:t xml:space="preserve">enting FPS. This variable </w:t>
      </w:r>
      <w:r w:rsidR="00F96A84">
        <w:t xml:space="preserve">may be modified to a realistic </w:t>
      </w:r>
      <w:r w:rsidR="00AC36E3">
        <w:t>value,</w:t>
      </w:r>
      <w:r w:rsidR="00974EDA">
        <w:t xml:space="preserve"> which will not crash</w:t>
      </w:r>
      <w:r w:rsidR="00F47878">
        <w:t xml:space="preserve"> the simulation</w:t>
      </w:r>
      <w:r w:rsidR="00F96A84">
        <w:t>. There is also a variable representing the ti</w:t>
      </w:r>
      <w:r w:rsidR="00F47878">
        <w:t>me step</w:t>
      </w:r>
      <w:r w:rsidR="008F738D">
        <w:t xml:space="preserve"> in milliseconds</w:t>
      </w:r>
      <w:r w:rsidR="00F47878">
        <w:t>, called dt.</w:t>
      </w:r>
      <w:r w:rsidR="00F96A84">
        <w:t xml:space="preserve"> The dt is dependent on the FPS, and is calculated by dividing 1.0</w:t>
      </w:r>
      <w:r w:rsidR="00945892">
        <w:t xml:space="preserve"> by the FPS. </w:t>
      </w:r>
    </w:p>
    <w:p w14:paraId="71EA9281" w14:textId="4A7C7741" w:rsidR="009F46CC" w:rsidRDefault="009F46CC" w:rsidP="00FB7947">
      <w:pPr>
        <w:pStyle w:val="Heading3"/>
        <w:numPr>
          <w:ilvl w:val="2"/>
          <w:numId w:val="5"/>
        </w:numPr>
        <w:spacing w:before="100" w:beforeAutospacing="1" w:after="100" w:afterAutospacing="1"/>
        <w:ind w:left="1080"/>
        <w:contextualSpacing/>
        <w:jc w:val="left"/>
      </w:pPr>
      <w:bookmarkStart w:id="205" w:name="_Toc61301316"/>
      <w:r>
        <w:t>Resources</w:t>
      </w:r>
      <w:bookmarkEnd w:id="205"/>
    </w:p>
    <w:p w14:paraId="7EDB2A92" w14:textId="6609004A" w:rsidR="00AD416F" w:rsidRDefault="00F24324" w:rsidP="00FB7947">
      <w:pPr>
        <w:spacing w:before="100" w:beforeAutospacing="1" w:after="100" w:afterAutospacing="1"/>
        <w:ind w:firstLine="360"/>
        <w:contextualSpacing/>
      </w:pPr>
      <w:r>
        <w:t>The Resources at work are the same as what is built-in to both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r>
        <w:t xml:space="preserve"> </w:t>
      </w:r>
      <w:r w:rsidR="009F46CC">
        <w:t>The Resource</w:t>
      </w:r>
      <w:r>
        <w:t>s are defined in the data.rs code file</w:t>
      </w:r>
      <w:r w:rsidR="007D7C9D">
        <w:t>.</w:t>
      </w:r>
    </w:p>
    <w:p w14:paraId="0CB98D2C" w14:textId="52A8BF09" w:rsidR="00421F09" w:rsidRDefault="00421F09" w:rsidP="00FB7947">
      <w:pPr>
        <w:pStyle w:val="Heading3"/>
        <w:numPr>
          <w:ilvl w:val="2"/>
          <w:numId w:val="5"/>
        </w:numPr>
        <w:spacing w:before="100" w:beforeAutospacing="1" w:after="100" w:afterAutospacing="1"/>
        <w:ind w:left="1080"/>
        <w:contextualSpacing/>
        <w:jc w:val="left"/>
      </w:pPr>
      <w:bookmarkStart w:id="206" w:name="_Toc61301317"/>
      <w:r>
        <w:t>Components</w:t>
      </w:r>
      <w:bookmarkEnd w:id="206"/>
    </w:p>
    <w:p w14:paraId="626F0FDD" w14:textId="44B6789E" w:rsidR="00AD416F" w:rsidRDefault="00625265" w:rsidP="00FB7947">
      <w:pPr>
        <w:spacing w:before="100" w:beforeAutospacing="1" w:after="100" w:afterAutospacing="1"/>
        <w:ind w:firstLine="360"/>
        <w:contextualSpacing/>
      </w:pPr>
      <w:r>
        <w:t>Components contain the data variables to be accessed by a System, if r</w:t>
      </w:r>
      <w:r w:rsidR="0023655A">
        <w:t>equired. The three Components required for the flight simulator are</w:t>
      </w:r>
      <w:r>
        <w:t xml:space="preserve">: KeyboardState, </w:t>
      </w:r>
      <w:r w:rsidR="0023655A">
        <w:t xml:space="preserve">Packet, and DataFDM. </w:t>
      </w:r>
      <w:r w:rsidR="00801FCA">
        <w:t>The Components are defined in the data.rs code file.</w:t>
      </w:r>
    </w:p>
    <w:p w14:paraId="396CCB55" w14:textId="79B94E5D" w:rsidR="00001D9B" w:rsidRDefault="00001D9B" w:rsidP="00FB7947">
      <w:pPr>
        <w:pStyle w:val="Heading4"/>
        <w:numPr>
          <w:ilvl w:val="3"/>
          <w:numId w:val="5"/>
        </w:numPr>
        <w:spacing w:before="100" w:beforeAutospacing="1" w:after="100" w:afterAutospacing="1"/>
        <w:contextualSpacing/>
        <w:jc w:val="left"/>
      </w:pPr>
      <w:bookmarkStart w:id="207" w:name="_Toc61301318"/>
      <w:r>
        <w:t>KeyboardState</w:t>
      </w:r>
      <w:bookmarkEnd w:id="207"/>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22B620C2" w:rsidR="00AD416F" w:rsidRDefault="00757371" w:rsidP="00FB7947">
      <w:pPr>
        <w:spacing w:before="100" w:beforeAutospacing="1" w:after="100" w:afterAutospacing="1"/>
        <w:ind w:firstLine="360"/>
        <w:contextualSpacing/>
      </w:pPr>
      <w:r>
        <w:t xml:space="preserve">Because the Palmer-based FDM does not designate a keypress to modify yaw, this Component does not </w:t>
      </w:r>
      <w:r w:rsidR="00FF4C0D">
        <w:t>contain</w:t>
      </w:r>
      <w:r w:rsidR="00511CB2">
        <w:t xml:space="preserve"> two </w:t>
      </w:r>
      <w:r>
        <w:t xml:space="preserve">data variable </w:t>
      </w:r>
      <w:r w:rsidR="00511CB2">
        <w:t>representing a keypress to yaw left or yaw right</w:t>
      </w:r>
      <w:r>
        <w:t xml:space="preserve">. </w:t>
      </w:r>
    </w:p>
    <w:p w14:paraId="576125ED" w14:textId="7C0405FF" w:rsidR="0023655A" w:rsidRDefault="0023655A" w:rsidP="00FB7947">
      <w:pPr>
        <w:pStyle w:val="Heading4"/>
        <w:numPr>
          <w:ilvl w:val="3"/>
          <w:numId w:val="5"/>
        </w:numPr>
        <w:spacing w:before="100" w:beforeAutospacing="1" w:after="100" w:afterAutospacing="1"/>
        <w:contextualSpacing/>
        <w:jc w:val="left"/>
      </w:pPr>
      <w:bookmarkStart w:id="208" w:name="_Toc61301319"/>
      <w:r>
        <w:t>Packet</w:t>
      </w:r>
      <w:bookmarkEnd w:id="208"/>
    </w:p>
    <w:p w14:paraId="167F75CD" w14:textId="0612F4BE" w:rsidR="00AD416F" w:rsidRDefault="007B350B" w:rsidP="00FB7947">
      <w:pPr>
        <w:spacing w:before="100" w:beforeAutospacing="1" w:after="100" w:afterAutospacing="1"/>
        <w:ind w:firstLine="360"/>
        <w:contextualSpacing/>
      </w:pPr>
      <w:r>
        <w:t>The Packet Component contains</w:t>
      </w:r>
      <w:r w:rsidR="0023655A">
        <w:t xml:space="preserve"> </w:t>
      </w:r>
      <w:r w:rsidR="006D351F">
        <w:t>of the structure FGNetFDM, which contains all of the data necessary to be sent to FlightGear in the form of a packet</w:t>
      </w:r>
      <w:r>
        <w:t>. The Packet Component also contains</w:t>
      </w:r>
      <w:r w:rsidR="006D351F">
        <w:t xml:space="preserve"> </w:t>
      </w:r>
      <w:r w:rsidR="00C372D3">
        <w:t>the</w:t>
      </w:r>
      <w:r w:rsidR="0023655A">
        <w:t xml:space="preserve"> vector </w:t>
      </w:r>
      <w:r>
        <w:t>storing</w:t>
      </w:r>
      <w:r w:rsidR="006D351F">
        <w:t xml:space="preserve"> the serialized (made into bytes)</w:t>
      </w:r>
      <w:r w:rsidR="0023655A">
        <w:t xml:space="preserve"> </w:t>
      </w:r>
      <w:r>
        <w:t xml:space="preserve">version of the </w:t>
      </w:r>
      <w:r w:rsidR="0023655A">
        <w:t>FGNetFDM struct</w:t>
      </w:r>
      <w:r>
        <w:t>ure.</w:t>
      </w:r>
      <w:r w:rsidR="0023655A">
        <w:t xml:space="preserve"> </w:t>
      </w:r>
      <w:r>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 xml:space="preserve">GitHub repository.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FB7947">
      <w:pPr>
        <w:pStyle w:val="Heading4"/>
        <w:numPr>
          <w:ilvl w:val="3"/>
          <w:numId w:val="5"/>
        </w:numPr>
        <w:spacing w:before="100" w:beforeAutospacing="1" w:after="100" w:afterAutospacing="1"/>
        <w:contextualSpacing/>
        <w:jc w:val="left"/>
      </w:pPr>
      <w:bookmarkStart w:id="209" w:name="_Toc61301320"/>
      <w:r>
        <w:t>DataFDM</w:t>
      </w:r>
      <w:bookmarkEnd w:id="209"/>
    </w:p>
    <w:p w14:paraId="674510BD" w14:textId="2EF05BCE"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 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p>
    <w:p w14:paraId="07265424" w14:textId="30A2DBFA" w:rsidR="0083232F" w:rsidRDefault="0083232F" w:rsidP="00FB7947">
      <w:pPr>
        <w:pStyle w:val="Heading3"/>
        <w:numPr>
          <w:ilvl w:val="2"/>
          <w:numId w:val="5"/>
        </w:numPr>
        <w:spacing w:before="100" w:beforeAutospacing="1" w:after="100" w:afterAutospacing="1"/>
        <w:ind w:left="1080"/>
        <w:contextualSpacing/>
        <w:jc w:val="left"/>
      </w:pPr>
      <w:bookmarkStart w:id="210" w:name="_Toc61301321"/>
      <w:r>
        <w:t>Systems</w:t>
      </w:r>
      <w:bookmarkEnd w:id="210"/>
    </w:p>
    <w:p w14:paraId="65BD3A35" w14:textId="7D21F4BB"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needed for reading or writing to,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346EAE21"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both of the flight simulators. The storage type, WriteStorage and ReadAccess, is denoted by a W and a R on the Components required by the Systems, respectively. </w:t>
      </w:r>
    </w:p>
    <w:p w14:paraId="4CB273F3" w14:textId="77777777" w:rsidR="00303604" w:rsidRDefault="00303604" w:rsidP="00FB7947">
      <w:pPr>
        <w:keepNext/>
        <w:spacing w:before="100" w:beforeAutospacing="1" w:after="100" w:afterAutospacing="1"/>
        <w:ind w:firstLine="360"/>
        <w:contextualSpacing/>
        <w:jc w:val="center"/>
      </w:pPr>
      <w:r>
        <w:rPr>
          <w:noProof/>
        </w:rPr>
        <w:drawing>
          <wp:inline distT="0" distB="0" distL="0" distR="0" wp14:anchorId="6D645CE5" wp14:editId="333E9707">
            <wp:extent cx="5486400" cy="468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3072354F" w:rsidR="00A27C8B" w:rsidRPr="00303604" w:rsidRDefault="00303604" w:rsidP="00FB7947">
      <w:pPr>
        <w:pStyle w:val="Caption"/>
        <w:spacing w:before="100" w:beforeAutospacing="1" w:after="100" w:afterAutospacing="1"/>
        <w:ind w:firstLine="360"/>
        <w:contextualSpacing/>
        <w:jc w:val="center"/>
        <w:rPr>
          <w:b w:val="0"/>
        </w:rPr>
      </w:pPr>
      <w:bookmarkStart w:id="211" w:name="_Toc60676665"/>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B379F8">
        <w:rPr>
          <w:b w:val="0"/>
          <w:noProof/>
        </w:rPr>
        <w:t>10</w:t>
      </w:r>
      <w:r w:rsidRPr="00303604">
        <w:rPr>
          <w:b w:val="0"/>
        </w:rPr>
        <w:fldChar w:fldCharType="end"/>
      </w:r>
      <w:r w:rsidRPr="00303604">
        <w:rPr>
          <w:b w:val="0"/>
        </w:rPr>
        <w:t>: Flight Simulator Entity-Component-System Organization</w:t>
      </w:r>
      <w:bookmarkEnd w:id="211"/>
    </w:p>
    <w:p w14:paraId="1D1CD4BC" w14:textId="4F7369C2" w:rsidR="009450C7" w:rsidRDefault="009450C7" w:rsidP="00FB7947">
      <w:pPr>
        <w:spacing w:before="100" w:beforeAutospacing="1" w:after="100" w:afterAutospacing="1"/>
        <w:ind w:firstLine="360"/>
        <w:contextualSpacing/>
      </w:pPr>
      <w:r>
        <w:t>For a single frame, FlightControl determines if any and what keys are being pressed. With that, the EquationsOfMotion takes that keypress into account by activating some airplane component to affect flight. Next, with the equations of motion calculated, MakePacket loads the Packet Component with that successive data. Finally, SendPacket sends the constructed packet to FlightGear. Each System is dependent on the previous System executed to update data.</w:t>
      </w:r>
    </w:p>
    <w:p w14:paraId="2E432F24" w14:textId="12B5F1DC"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and MakePacket a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6901867C" w:rsidR="00E35DC6" w:rsidRPr="00766EFE" w:rsidRDefault="00766EFE" w:rsidP="00FB7947">
      <w:pPr>
        <w:pStyle w:val="Caption"/>
        <w:spacing w:before="100" w:beforeAutospacing="1" w:after="100" w:afterAutospacing="1"/>
        <w:ind w:firstLine="360"/>
        <w:contextualSpacing/>
        <w:jc w:val="center"/>
        <w:rPr>
          <w:b w:val="0"/>
        </w:rPr>
      </w:pPr>
      <w:bookmarkStart w:id="212" w:name="_Toc60676666"/>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B379F8">
        <w:rPr>
          <w:b w:val="0"/>
          <w:noProof/>
        </w:rPr>
        <w:t>11</w:t>
      </w:r>
      <w:r w:rsidRPr="00766EFE">
        <w:rPr>
          <w:b w:val="0"/>
        </w:rPr>
        <w:fldChar w:fldCharType="end"/>
      </w:r>
      <w:r w:rsidRPr="00766EFE">
        <w:rPr>
          <w:b w:val="0"/>
        </w:rPr>
        <w:t>: Flight Simulator System Execution Flow</w:t>
      </w:r>
      <w:bookmarkEnd w:id="212"/>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FB7947">
      <w:pPr>
        <w:pStyle w:val="Heading4"/>
        <w:numPr>
          <w:ilvl w:val="3"/>
          <w:numId w:val="5"/>
        </w:numPr>
        <w:spacing w:before="100" w:beforeAutospacing="1" w:after="100" w:afterAutospacing="1"/>
        <w:contextualSpacing/>
        <w:jc w:val="left"/>
      </w:pPr>
      <w:bookmarkStart w:id="213" w:name="_Toc61301322"/>
      <w:r>
        <w:t>FlightControl</w:t>
      </w:r>
      <w:bookmarkEnd w:id="213"/>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5355C5B9" w:rsidR="00625265" w:rsidRDefault="00625265" w:rsidP="00FB7947">
      <w:pPr>
        <w:spacing w:before="100" w:beforeAutospacing="1" w:after="100" w:afterAutospacing="1"/>
        <w:ind w:firstLine="360"/>
        <w:contextualSpacing/>
      </w:pPr>
      <w:r>
        <w:t>To actually detect the keyboard keypresses, we implemented a Rust crate called Device Query, which is able to read the current state of the keys on the keyboard (i.e.</w:t>
      </w:r>
      <w:r w:rsidR="002B5F99">
        <w:t>,</w:t>
      </w:r>
      <w:r>
        <w:t xml:space="preserve"> key is being pressed or not). In code, Device Query gets</w:t>
      </w:r>
      <w:r w:rsidR="005A537E">
        <w:t xml:space="preserve"> a</w:t>
      </w:r>
      <w:r>
        <w:t xml:space="preserve"> list of all the keys being pressed at the current instance, and we check if any of the keys in that list match the keys t</w:t>
      </w:r>
      <w:r w:rsidR="00BA3B2F">
        <w:t>hat we have tied with an operation affecting the equations of motion</w:t>
      </w:r>
      <w:r>
        <w:t xml:space="preserve"> in our FDM. Since more than one key can be pressed at once, we check al</w:t>
      </w:r>
      <w:r w:rsidR="008F2C01">
        <w:t>l of the designated keys</w:t>
      </w:r>
      <w:r>
        <w:t xml:space="preserve">, and </w:t>
      </w:r>
      <w:r w:rsidR="00903595">
        <w:t xml:space="preserve">when a key is being pressed, </w:t>
      </w:r>
      <w:r>
        <w:t>we toggle true the KeyboardState data that corresponds to that key pr</w:t>
      </w:r>
      <w:r w:rsidR="008F67BB">
        <w:t>ess. Before we toggle</w:t>
      </w:r>
      <w:r>
        <w:t xml:space="preserve"> true any of the KeyboardState data</w:t>
      </w:r>
      <w:r w:rsidR="003E5674">
        <w:t>, we default the data to false to start fresh for that frame.</w:t>
      </w:r>
      <w:r w:rsidR="000D5377">
        <w:t xml:space="preserve"> Once the FlightControl System has done its job</w:t>
      </w:r>
      <w:r>
        <w:t>, the EquationsOfMotion Sys</w:t>
      </w:r>
      <w:r w:rsidR="000D5377">
        <w:t>tem will take care</w:t>
      </w:r>
      <w:r w:rsidR="000848F8">
        <w:t xml:space="preserve"> of incorporating that keypress</w:t>
      </w:r>
      <w:r w:rsidR="002E2D33">
        <w:t xml:space="preserve"> </w:t>
      </w:r>
      <w:r w:rsidR="006B18F5">
        <w:t xml:space="preserve">into calculating </w:t>
      </w:r>
      <w:r w:rsidR="002E2D33">
        <w:t>the flight behavior</w:t>
      </w:r>
      <w:r w:rsidR="000D5377">
        <w:t>.</w:t>
      </w:r>
    </w:p>
    <w:p w14:paraId="124DDBE8" w14:textId="40BAA7A7" w:rsidR="00AD416F" w:rsidRPr="00E631A9"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FD0E28">
        <w:t>flight controls to explicitly yaw left or yaw right. T</w:t>
      </w:r>
      <w:r>
        <w:t xml:space="preserve">he </w:t>
      </w:r>
      <w:r w:rsidR="00FD0E28">
        <w:t>yaw</w:t>
      </w:r>
      <w:r>
        <w:t xml:space="preserve"> angle is dependent on the yaw that takes place due to the bank action.</w:t>
      </w:r>
    </w:p>
    <w:p w14:paraId="5BB59510" w14:textId="2CAAAC11" w:rsidR="00891F3E" w:rsidRDefault="00891F3E" w:rsidP="00FB7947">
      <w:pPr>
        <w:pStyle w:val="Heading4"/>
        <w:numPr>
          <w:ilvl w:val="3"/>
          <w:numId w:val="5"/>
        </w:numPr>
        <w:spacing w:before="100" w:beforeAutospacing="1" w:after="100" w:afterAutospacing="1"/>
        <w:contextualSpacing/>
        <w:jc w:val="left"/>
      </w:pPr>
      <w:bookmarkStart w:id="214" w:name="_Toc61301323"/>
      <w:r>
        <w:t>MakePacket</w:t>
      </w:r>
      <w:bookmarkEnd w:id="214"/>
    </w:p>
    <w:p w14:paraId="3133C635" w14:textId="51FF21A9" w:rsidR="00625265" w:rsidRDefault="00640D00" w:rsidP="00FB7947">
      <w:pPr>
        <w:spacing w:before="100" w:beforeAutospacing="1" w:after="100" w:afterAutospacing="1"/>
        <w:ind w:firstLine="360"/>
        <w:contextualSpacing/>
      </w:pPr>
      <w:r>
        <w:t>This System aids in graphics generation of the airplane within FlightGear.</w:t>
      </w:r>
      <w:r w:rsidR="00625265">
        <w:t xml:space="preserve"> </w:t>
      </w:r>
      <w:r>
        <w:t>MakePacket</w:t>
      </w:r>
      <w:r w:rsidR="00625265">
        <w:t xml:space="preserve"> is responsible for sending </w:t>
      </w:r>
      <w:r>
        <w:t xml:space="preserve">UDP </w:t>
      </w:r>
      <w:r w:rsidR="00625265">
        <w:t>packets to FlightGear via a network socke</w:t>
      </w:r>
      <w:r w:rsidR="00347DCE">
        <w:t xml:space="preserve">t. The packets contain the data </w:t>
      </w:r>
      <w:r w:rsidR="00625265">
        <w:t>required for FlightGear to know how to positi</w:t>
      </w:r>
      <w:r w:rsidR="005B3153">
        <w:t xml:space="preserve">on the plane in the simulation </w:t>
      </w:r>
      <w:r w:rsidR="00625265">
        <w:t>and how</w:t>
      </w:r>
      <w:r>
        <w:t xml:space="preserve"> to orient the airplane</w:t>
      </w:r>
      <w:r w:rsidR="00625265">
        <w:t xml:space="preserve">. It accesses both the DataFDM Component and the Packet Component as ReadStorage. </w:t>
      </w:r>
    </w:p>
    <w:p w14:paraId="2A479A99" w14:textId="6601D525" w:rsidR="00625265" w:rsidRDefault="00347DCE" w:rsidP="00FB7947">
      <w:pPr>
        <w:spacing w:before="100" w:beforeAutospacing="1" w:after="100" w:afterAutospacing="1"/>
        <w:ind w:firstLine="360"/>
        <w:contextualSpacing/>
      </w:pPr>
      <w:r>
        <w:t xml:space="preserve">The Packet Component holds the </w:t>
      </w:r>
      <w:r w:rsidR="00625265">
        <w:t>vector which contains the FGNetFDM structure serialized into bytes. Inside of this System, an instance of the FGNetFDM structure is created and updated with the current calculations from the EquationsOfMotion System, which are stored in the DataFDM Component data.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ig endian representation and turned into an</w:t>
      </w:r>
      <w:r w:rsidR="00625265" w:rsidRPr="00EE5885">
        <w:t xml:space="preserve"> integer value</w:t>
      </w:r>
      <w:r w:rsidR="00625265">
        <w:t xml:space="preserve"> that FlightGear can interpret.</w:t>
      </w:r>
    </w:p>
    <w:p w14:paraId="644A999D" w14:textId="3481CD24" w:rsidR="00AD416F" w:rsidRDefault="00625265" w:rsidP="004E6F0F">
      <w:pPr>
        <w:spacing w:before="100" w:beforeAutospacing="1" w:after="100" w:afterAutospacing="1"/>
        <w:ind w:firstLine="360"/>
        <w:contextualSpacing/>
      </w:pPr>
      <w:r>
        <w:t xml:space="preserve">The data updated is the position of the airplane in </w:t>
      </w:r>
      <w:r w:rsidR="00E400D2">
        <w:t xml:space="preserve">Earth </w:t>
      </w:r>
      <w:r>
        <w:t xml:space="preserve">space, and also the orientation of that airplane. The FGNetFDM position data updated is latitude, longitude, and altitude. The orientation variables updated are phy, theta, and psi, which represents the </w:t>
      </w:r>
      <w:r w:rsidR="00E95945">
        <w:t xml:space="preserve">Euler angles </w:t>
      </w:r>
      <w:r>
        <w:t>roll, pitch, and yaw, respectively. The FlightGear version is also required to be passed on to the FGNetFDM struct</w:t>
      </w:r>
      <w:r w:rsidR="0077296A">
        <w:t>ure</w:t>
      </w:r>
      <w:r>
        <w:t xml:space="preserve">. Once all of the FGNetFDM data has been updated with new values from the current DataFDM Component, and converted to big endian byte order, the data can be arranged into a packet of u8 bytes in the form of a vector, and passed into the Packet Component. </w:t>
      </w:r>
    </w:p>
    <w:p w14:paraId="275B9C74" w14:textId="2C4021E5" w:rsidR="00891F3E" w:rsidRDefault="00891F3E" w:rsidP="00FB7947">
      <w:pPr>
        <w:pStyle w:val="Heading4"/>
        <w:numPr>
          <w:ilvl w:val="3"/>
          <w:numId w:val="5"/>
        </w:numPr>
        <w:spacing w:before="100" w:beforeAutospacing="1" w:after="100" w:afterAutospacing="1"/>
        <w:contextualSpacing/>
        <w:jc w:val="left"/>
      </w:pPr>
      <w:bookmarkStart w:id="215" w:name="_Toc61301324"/>
      <w:r>
        <w:t>SendPacket</w:t>
      </w:r>
      <w:bookmarkEnd w:id="215"/>
    </w:p>
    <w:p w14:paraId="570163E7" w14:textId="51595BBA" w:rsidR="00493182" w:rsidRDefault="00625265" w:rsidP="004E6F0F">
      <w:pPr>
        <w:spacing w:before="100" w:beforeAutospacing="1" w:after="100" w:afterAutospacing="1"/>
        <w:ind w:firstLine="360"/>
        <w:contextualSpacing/>
      </w:pPr>
      <w:r>
        <w:t>With the packet constructed and updated, this System simply</w:t>
      </w:r>
      <w:r w:rsidR="00005A7C">
        <w:t xml:space="preserve"> serves to send a packet. To do this, a socket is opened to send the packet from. Next, the FlightGear socket is connected by port to the socket opened. Lastly, the packet is sent</w:t>
      </w:r>
      <w:r>
        <w:t xml:space="preserve"> off to FlightGear</w:t>
      </w:r>
      <w:r w:rsidR="007B0EF3">
        <w:t xml:space="preserve">’s socket. </w:t>
      </w:r>
      <w:r>
        <w:t xml:space="preserve">This system only needs </w:t>
      </w:r>
      <w:r w:rsidR="008D0462">
        <w:t>R</w:t>
      </w:r>
      <w:r w:rsidR="00955B2D">
        <w:t>ead</w:t>
      </w:r>
      <w:r w:rsidR="008D0462">
        <w:t xml:space="preserve">Storage </w:t>
      </w:r>
      <w:r>
        <w:t xml:space="preserve">access to the Packet Component. </w:t>
      </w:r>
    </w:p>
    <w:p w14:paraId="642297C9" w14:textId="4022FF9A" w:rsidR="00640D00" w:rsidRDefault="00640D00" w:rsidP="00FB7947">
      <w:pPr>
        <w:pStyle w:val="Heading4"/>
        <w:numPr>
          <w:ilvl w:val="3"/>
          <w:numId w:val="5"/>
        </w:numPr>
        <w:spacing w:before="100" w:beforeAutospacing="1" w:after="100" w:afterAutospacing="1"/>
        <w:contextualSpacing/>
        <w:jc w:val="left"/>
      </w:pPr>
      <w:bookmarkStart w:id="216" w:name="_Toc61301325"/>
      <w:r>
        <w:t>EquationsOfMotion</w:t>
      </w:r>
      <w:bookmarkEnd w:id="216"/>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E990FB5"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otions are computed in order to account for that flight behavior.</w:t>
      </w:r>
    </w:p>
    <w:p w14:paraId="2F5FD8F8" w14:textId="25E435A6"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 converted from</w:t>
      </w:r>
      <w:r w:rsidR="00C10EAF">
        <w:t xml:space="preserve"> its native unit of measurement to</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77777777" w:rsidR="009F0CDE" w:rsidRDefault="00640D00" w:rsidP="00FB7947">
      <w:pPr>
        <w:spacing w:before="100" w:beforeAutospacing="1" w:after="100" w:afterAutospacing="1"/>
        <w:ind w:firstLine="360"/>
        <w:contextualSpacing/>
      </w:pPr>
      <w:r>
        <w:t>The System begins</w:t>
      </w:r>
      <w:r w:rsidR="002B32E2">
        <w:t xml:space="preserve"> resetting all of the airplane components so that they are not activated</w:t>
      </w:r>
      <w:r w:rsidR="005F594B">
        <w:t xml:space="preserve"> to affect the equations of motion</w:t>
      </w:r>
      <w:r w:rsidR="002B32E2">
        <w:t xml:space="preserve">. W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 The thrust states, however, are not associated with a component, the thrust force is just changed accordingly.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2E4E58CD" w14:textId="34B88A86" w:rsidR="00640D00"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 FDM. </w:t>
      </w:r>
      <w:r w:rsidR="003662DA">
        <w:t xml:space="preserve">However, when the position is being calculated, a unit conversion must take place. </w:t>
      </w:r>
      <w:r w:rsidR="000D4029">
        <w:t>The flight simulations use geodetic coordinates consisting of latitude, longitude, and altitude to represent the airplane’s position within FlightGear. However, t</w:t>
      </w:r>
      <w:r w:rsidR="003662DA">
        <w:t>he B</w:t>
      </w:r>
      <w:r w:rsidR="000D4029">
        <w:t>ourg-based FDM</w:t>
      </w:r>
      <w:r w:rsidR="003662DA">
        <w:t xml:space="preserve"> uses feet as its native </w:t>
      </w:r>
      <w:r w:rsidR="0013099E">
        <w:t>unit</w:t>
      </w:r>
      <w:r w:rsidR="003662DA">
        <w:t xml:space="preserve"> for measurement. </w:t>
      </w:r>
      <w:r w:rsidR="00627DEF">
        <w:t xml:space="preserve">Because of this, the position displacement calculated </w:t>
      </w:r>
      <w:r w:rsidR="00BB50DC">
        <w:t xml:space="preserve">on all three axes </w:t>
      </w:r>
      <w:r w:rsidR="00627DEF">
        <w:t xml:space="preserve">in the equations of motion is measured in feet and must be </w:t>
      </w:r>
      <w:r w:rsidR="00BB50DC">
        <w:t xml:space="preserve">first </w:t>
      </w:r>
      <w:r w:rsidR="00627DEF">
        <w:t>converted to me</w:t>
      </w:r>
      <w:r w:rsidR="00BB50DC">
        <w:t>ters. From here, the</w:t>
      </w:r>
      <w:r w:rsidR="007905BA">
        <w:t xml:space="preserve"> meters displaced</w:t>
      </w:r>
      <w:r w:rsidR="00BB50DC">
        <w:t xml:space="preserve"> on the x-axis and y-axis is then converted to </w:t>
      </w:r>
      <w:r w:rsidR="00627DEF">
        <w:t>degrees of latitude</w:t>
      </w:r>
      <w:r w:rsidR="00BB50DC">
        <w:t xml:space="preserve"> and longitude, respectively. </w:t>
      </w:r>
      <w:r w:rsidR="00B12975">
        <w:t>The P</w:t>
      </w:r>
      <w:r w:rsidR="000D4029">
        <w:t>almer-based FDM</w:t>
      </w:r>
      <w:r w:rsidR="00B12975">
        <w:t xml:space="preserve"> uses meters as its measurement unit so only the x-axis and y-axis are converted to degrees</w:t>
      </w:r>
      <w:r w:rsidR="001748B0">
        <w:t xml:space="preserve"> of latitude and longitude.</w:t>
      </w:r>
      <w:r w:rsidR="001C24DD">
        <w:t xml:space="preserve"> To </w:t>
      </w:r>
      <w:r w:rsidR="00C23D61">
        <w:t>convert to degrees of latitude and longitude</w:t>
      </w:r>
      <w:r w:rsidR="0069085D">
        <w:t>, we know that at 38 degrees North latitude</w:t>
      </w:r>
      <w:r w:rsidR="00472C76">
        <w:t xml:space="preserve"> </w:t>
      </w:r>
      <w:r w:rsidR="00472C76">
        <w:fldChar w:fldCharType="begin" w:fldLock="1"/>
      </w:r>
      <w:r w:rsidR="00AE2499">
        <w:instrText>ADDIN CSL_CITATION {"citationItems":[{"id":"ITEM-1","itemData":{"id":"ITEM-1","issued":{"date-parts":[["0"]]},"title":"How much distance does a degree, minute, and second cover on your maps?","type":"article-journal"},"uris":["http://www.mendeley.com/documents/?uuid=30f03e99-be21-49ef-8b7e-3f051541ec59"]}],"mendeley":{"formattedCitation":"[37]","plainTextFormattedCitation":"[37]","previouslyFormattedCitation":"[37]"},"properties":{"noteIndex":0},"schema":"https://github.com/citation-style-language/schema/raw/master/csl-citation.json"}</w:instrText>
      </w:r>
      <w:r w:rsidR="00472C76">
        <w:fldChar w:fldCharType="separate"/>
      </w:r>
      <w:r w:rsidR="00A55FA5" w:rsidRPr="00A55FA5">
        <w:rPr>
          <w:noProof/>
        </w:rPr>
        <w:t>[37]</w:t>
      </w:r>
      <w:r w:rsidR="00472C76">
        <w:fldChar w:fldCharType="end"/>
      </w:r>
      <w:r w:rsidR="0069085D">
        <w:t>:</w:t>
      </w:r>
      <w:r w:rsidR="00783A47">
        <w:t xml:space="preserve"> </w:t>
      </w:r>
    </w:p>
    <w:p w14:paraId="3F7A0D3D" w14:textId="3577A41B" w:rsidR="00A8303A" w:rsidRDefault="00A8303A" w:rsidP="00FB7947">
      <w:pPr>
        <w:spacing w:before="100" w:beforeAutospacing="1" w:after="100" w:afterAutospacing="1"/>
        <w:ind w:firstLine="360"/>
        <w:contextualSpacing/>
      </w:pPr>
      <m:oMathPara>
        <m:oMath>
          <m:r>
            <w:rPr>
              <w:rFonts w:ascii="Cambria Math" w:hAnsi="Cambria Math"/>
            </w:rPr>
            <m:t>1 degree latitude=110, 947.2 m</m:t>
          </m:r>
        </m:oMath>
      </m:oMathPara>
    </w:p>
    <w:p w14:paraId="137F4254" w14:textId="3A7BD3BC" w:rsidR="00A8303A" w:rsidRDefault="00A8303A" w:rsidP="00FB7947">
      <w:pPr>
        <w:spacing w:before="100" w:beforeAutospacing="1" w:after="100" w:afterAutospacing="1"/>
        <w:ind w:firstLine="360"/>
        <w:contextualSpacing/>
      </w:pPr>
      <m:oMathPara>
        <m:oMath>
          <m:r>
            <w:rPr>
              <w:rFonts w:ascii="Cambria Math" w:hAnsi="Cambria Math"/>
            </w:rPr>
            <m:t xml:space="preserve">1 degree longitude=87, 843.36 m </m:t>
          </m:r>
        </m:oMath>
      </m:oMathPara>
    </w:p>
    <w:p w14:paraId="1EDB6561" w14:textId="5EE39A39" w:rsidR="007008F6" w:rsidRDefault="00570FD0" w:rsidP="00FB7947">
      <w:pPr>
        <w:spacing w:before="100" w:beforeAutospacing="1" w:after="100" w:afterAutospacing="1"/>
        <w:contextualSpacing/>
      </w:pPr>
      <w:r>
        <w:t>So, we</w:t>
      </w:r>
      <w:r w:rsidR="004240EC">
        <w:t xml:space="preserve"> </w:t>
      </w:r>
      <w:r w:rsidR="00AD5322">
        <w:t xml:space="preserve">before </w:t>
      </w:r>
      <w:r w:rsidR="004240EC">
        <w:t xml:space="preserve">we add the </w:t>
      </w:r>
      <w:r w:rsidR="00297404">
        <w:t xml:space="preserve">position </w:t>
      </w:r>
      <w:r w:rsidR="004240EC">
        <w:t>displacement to get the updated</w:t>
      </w:r>
      <w:r>
        <w:t xml:space="preserve"> </w:t>
      </w:r>
      <w:r w:rsidR="004240EC">
        <w:t xml:space="preserve">position coordinates for a </w:t>
      </w:r>
      <w:r w:rsidR="00054722">
        <w:t>frame</w:t>
      </w:r>
      <w:r w:rsidR="008A6A14">
        <w:t xml:space="preserve"> in either simulation</w:t>
      </w:r>
      <w:r w:rsidR="004240EC">
        <w:t>, we</w:t>
      </w:r>
      <w:r w:rsidR="00CA7EF3">
        <w:t xml:space="preserve"> must</w:t>
      </w:r>
      <w:r w:rsidR="00B36C8D">
        <w:t xml:space="preserve"> </w:t>
      </w:r>
      <w:r w:rsidR="00B222BF">
        <w:t xml:space="preserve">first </w:t>
      </w:r>
      <w:r w:rsidR="00B36C8D">
        <w:t>convert</w:t>
      </w:r>
      <w:r w:rsidR="00BF20CD">
        <w:t xml:space="preserve"> to</w:t>
      </w:r>
      <w:r w:rsidR="00B36C8D">
        <w:t xml:space="preserve"> </w:t>
      </w:r>
      <w:r w:rsidR="00563978">
        <w:t>degrees of latitude and longitude.</w:t>
      </w:r>
    </w:p>
    <w:p w14:paraId="34979A14" w14:textId="75CBAC8E" w:rsidR="00D000C0" w:rsidRDefault="00D000C0" w:rsidP="00625265"/>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5781E434" w:rsidR="004E6F0F" w:rsidRDefault="004E6F0F" w:rsidP="00625265"/>
    <w:p w14:paraId="2D1C7F1A" w14:textId="7A5BC26B" w:rsidR="004E6F0F" w:rsidRDefault="004E6F0F" w:rsidP="00625265"/>
    <w:p w14:paraId="2D3E7164" w14:textId="1847E26D" w:rsidR="004E6F0F" w:rsidRDefault="004E6F0F" w:rsidP="00625265"/>
    <w:p w14:paraId="18C63F8D" w14:textId="56F4E26B" w:rsidR="004E6F0F" w:rsidRDefault="004E6F0F" w:rsidP="00625265"/>
    <w:p w14:paraId="0B9F0807" w14:textId="20C248A5" w:rsidR="004E6F0F" w:rsidRDefault="004E6F0F" w:rsidP="00625265"/>
    <w:p w14:paraId="5869A24E" w14:textId="38AB8587" w:rsidR="004E6F0F" w:rsidRDefault="004E6F0F" w:rsidP="00625265"/>
    <w:p w14:paraId="272E7146" w14:textId="1E5C51F4" w:rsidR="004E6F0F" w:rsidRDefault="004E6F0F" w:rsidP="00625265"/>
    <w:p w14:paraId="56C0B024" w14:textId="1A67BD72" w:rsidR="004E6F0F" w:rsidRDefault="004E6F0F" w:rsidP="00625265"/>
    <w:p w14:paraId="18DB84D9" w14:textId="3E184292" w:rsidR="004E6F0F" w:rsidRDefault="004E6F0F" w:rsidP="00625265"/>
    <w:p w14:paraId="43BEAA8A" w14:textId="7B4105EE" w:rsidR="004E6F0F" w:rsidRDefault="004E6F0F" w:rsidP="00625265"/>
    <w:p w14:paraId="088D65B7" w14:textId="4E0CA333" w:rsidR="004E6F0F" w:rsidRDefault="004E6F0F" w:rsidP="00625265"/>
    <w:p w14:paraId="55DDBBCF" w14:textId="76AE9119" w:rsidR="004E6F0F" w:rsidRDefault="004E6F0F" w:rsidP="00625265"/>
    <w:p w14:paraId="2201664B" w14:textId="77777777" w:rsidR="004E6F0F" w:rsidRDefault="004E6F0F" w:rsidP="00625265"/>
    <w:p w14:paraId="5CFE0855" w14:textId="042C90FD"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17" w:name="_Toc61301326"/>
      <w:r w:rsidRPr="00E914BE">
        <w:rPr>
          <w:sz w:val="29"/>
          <w:szCs w:val="29"/>
        </w:rPr>
        <w:t>Analysis and Results</w:t>
      </w:r>
      <w:bookmarkEnd w:id="217"/>
    </w:p>
    <w:p w14:paraId="0179A928" w14:textId="7708D804"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the tests performed t</w:t>
      </w:r>
      <w:r w:rsidR="00AD4D76">
        <w:t xml:space="preserve">o determine equivalency of our Palmer-based </w:t>
      </w:r>
      <w:r w:rsidR="009F10F8">
        <w:t>six Degrees of Freedom Rust/Entity-Component-System Flight Dynamics Model</w:t>
      </w:r>
      <w:r w:rsidR="0077320F">
        <w:t xml:space="preserve"> compared to the benchmark C-based F</w:t>
      </w:r>
      <w:r w:rsidR="009F10F8">
        <w:t>light Dynamics Model</w:t>
      </w:r>
      <w:r w:rsidR="0077320F">
        <w:t>, and th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alency in the custom vector, matrix, and quaternion classes re-implemented in the </w:t>
      </w:r>
      <w:r w:rsidR="00B7482B">
        <w:t>Bourg-based</w:t>
      </w:r>
      <w:r w:rsidR="00F82E83">
        <w:t xml:space="preserve"> Flight Dynamics Model</w:t>
      </w:r>
      <w:r w:rsidR="00FB5667">
        <w:t>.</w:t>
      </w:r>
      <w:r w:rsidR="0077320F">
        <w:t xml:space="preserve"> Lastly, we discuss </w:t>
      </w:r>
      <w:r w:rsidR="00B63DCA">
        <w:t>the</w:t>
      </w:r>
      <w:r w:rsidR="00112836">
        <w:t xml:space="preserve"> </w:t>
      </w:r>
      <w:r w:rsidR="0077320F">
        <w:t xml:space="preserve">flight simulators leveraging the two </w:t>
      </w:r>
      <w:r w:rsidR="00F707A4">
        <w:t>completed</w:t>
      </w:r>
      <w:r w:rsidR="009A293F">
        <w:t xml:space="preserve"> </w:t>
      </w:r>
      <w:r w:rsidR="00F82E83">
        <w:t>Flight Dynamics Model</w:t>
      </w:r>
      <w:r w:rsidR="0077320F">
        <w:t>s.</w:t>
      </w:r>
      <w:r w:rsidR="00B63DCA">
        <w:t xml:space="preserve"> </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18" w:name="_Toc60590600"/>
      <w:bookmarkStart w:id="219" w:name="_Toc60590983"/>
      <w:bookmarkStart w:id="220" w:name="_Toc60591090"/>
      <w:bookmarkStart w:id="221" w:name="_Toc60591197"/>
      <w:bookmarkStart w:id="222" w:name="_Toc60594846"/>
      <w:bookmarkStart w:id="223" w:name="_Toc60594988"/>
      <w:bookmarkStart w:id="224" w:name="_Toc60595094"/>
      <w:bookmarkStart w:id="225" w:name="_Toc60595211"/>
      <w:bookmarkStart w:id="226" w:name="_Toc61301327"/>
      <w:bookmarkEnd w:id="218"/>
      <w:bookmarkEnd w:id="219"/>
      <w:bookmarkEnd w:id="220"/>
      <w:bookmarkEnd w:id="221"/>
      <w:bookmarkEnd w:id="222"/>
      <w:bookmarkEnd w:id="223"/>
      <w:bookmarkEnd w:id="224"/>
      <w:bookmarkEnd w:id="225"/>
      <w:bookmarkEnd w:id="226"/>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27" w:name="_Toc61301328"/>
      <w:r>
        <w:t>Palmer-based</w:t>
      </w:r>
      <w:r w:rsidR="007168FC">
        <w:t xml:space="preserve"> FDM Equivalency Verification</w:t>
      </w:r>
      <w:bookmarkEnd w:id="227"/>
    </w:p>
    <w:p w14:paraId="57497AE2" w14:textId="4F20F56A" w:rsidR="00017861" w:rsidRDefault="00BA2D90" w:rsidP="004159AA">
      <w:pPr>
        <w:spacing w:before="100" w:beforeAutospacing="1" w:after="100" w:afterAutospacing="1"/>
        <w:ind w:firstLine="360"/>
        <w:contextualSpacing/>
      </w:pPr>
      <w:r>
        <w:t>The series of tests investigating</w:t>
      </w:r>
      <w:r w:rsidR="001A572F">
        <w:t xml:space="preserve"> our Rust/Entity-Component-System (ECS) Flight Dynamics Model</w:t>
      </w:r>
      <w:r w:rsidR="00C07007">
        <w:t xml:space="preserve"> versus the C-</w:t>
      </w:r>
      <w:r>
        <w:t>base</w:t>
      </w:r>
      <w:r w:rsidR="001A572F">
        <w:t>d Flight Dynamics Model (FDM)</w:t>
      </w:r>
      <w:r>
        <w:t xml:space="preserve"> benchmark under some specific scenarios demonstrated accuracy in our FDM given that the flight data exactly matched in every test. </w:t>
      </w:r>
      <w:r w:rsidR="006A7BC4">
        <w:t>T</w:t>
      </w:r>
      <w:r w:rsidR="00C073E5">
        <w:t>he results for each test</w:t>
      </w:r>
      <w:r>
        <w:t xml:space="preserve"> found </w:t>
      </w:r>
      <w:r w:rsidR="00B0408A">
        <w:t xml:space="preserve">that the FDM </w:t>
      </w:r>
      <w:r w:rsidR="00C073E5">
        <w:t xml:space="preserve">is </w:t>
      </w:r>
      <w:r>
        <w:t xml:space="preserve">working as expected when compared to </w:t>
      </w:r>
      <w:r w:rsidR="007C3735">
        <w:t>Palmer’s C</w:t>
      </w:r>
      <w:r>
        <w:t xml:space="preserve"> benchmark FDM.</w:t>
      </w:r>
      <w:r w:rsidR="00607EE2" w:rsidRPr="00607EE2">
        <w:t xml:space="preserve"> </w:t>
      </w:r>
    </w:p>
    <w:p w14:paraId="48F7FBC8" w14:textId="24847C0F" w:rsidR="00AD416F" w:rsidRPr="005442A9" w:rsidRDefault="00607EE2" w:rsidP="00994F8E">
      <w:pPr>
        <w:spacing w:before="100" w:beforeAutospacing="1" w:after="100" w:afterAutospacing="1"/>
        <w:ind w:firstLine="360"/>
        <w:contextualSpacing/>
      </w:pPr>
      <w:r>
        <w:t>Each test was performed at 10 FPS for a total of 30 seconds.</w:t>
      </w:r>
      <w:r w:rsidRPr="005442A9">
        <w:t xml:space="preserve"> </w:t>
      </w:r>
      <w:r w:rsidR="00BA2D90">
        <w:t xml:space="preserve"> Each test section displays the resultant flight data at the end of test execution for both our FDM and the benchmark FDM for that given test.</w:t>
      </w:r>
      <w:r w:rsidR="00B64134">
        <w:t xml:space="preserve"> The flight data output consists of the airplane’s </w:t>
      </w:r>
      <w:r w:rsidR="00E24CB1">
        <w:t>location</w:t>
      </w:r>
      <w:r w:rsidR="009610E0">
        <w:t xml:space="preserve"> </w:t>
      </w:r>
      <w:r w:rsidR="00E24CB1">
        <w:t xml:space="preserve">and </w:t>
      </w:r>
      <w:r w:rsidR="00735C99">
        <w:t>air</w:t>
      </w:r>
      <w:r w:rsidR="00E24CB1">
        <w:t xml:space="preserve">speed. The </w:t>
      </w:r>
      <w:r w:rsidR="00B64134">
        <w:t xml:space="preserve">location </w:t>
      </w:r>
      <w:r w:rsidR="00E64540">
        <w:t>is</w:t>
      </w:r>
      <w:r w:rsidR="009610E0">
        <w:t xml:space="preserve"> the</w:t>
      </w:r>
      <w:r w:rsidR="00B64134">
        <w:t xml:space="preserve"> </w:t>
      </w:r>
      <w:r w:rsidR="00E64540">
        <w:t>set of Cartesian</w:t>
      </w:r>
      <w:r w:rsidR="00B64134">
        <w:t xml:space="preserve"> </w:t>
      </w:r>
      <w:r w:rsidR="00E24CB1">
        <w:t>position coo</w:t>
      </w:r>
      <w:r w:rsidR="00E64540">
        <w:t>rdinates</w:t>
      </w:r>
      <w:r w:rsidR="00813431">
        <w:t xml:space="preserve"> representing the meters traveled </w:t>
      </w:r>
      <w:r w:rsidR="006040EB">
        <w:t>along the axes</w:t>
      </w:r>
      <w:r w:rsidR="002D3B5E">
        <w:t xml:space="preserve"> in relation to</w:t>
      </w:r>
      <w:r w:rsidR="00813431">
        <w:t xml:space="preserve"> a fixed</w:t>
      </w:r>
      <w:r w:rsidR="002D3B5E">
        <w:t xml:space="preserve"> starting</w:t>
      </w:r>
      <w:r w:rsidR="00813431">
        <w:t xml:space="preserve"> point (0, 0, 0)</w:t>
      </w:r>
      <w:r w:rsidR="00E64540">
        <w:t xml:space="preserve">. </w:t>
      </w:r>
      <w:r w:rsidR="00E24CB1">
        <w:t>T</w:t>
      </w:r>
      <w:r w:rsidR="009610E0">
        <w:t xml:space="preserve">he </w:t>
      </w:r>
      <w:r w:rsidR="00735C99">
        <w:t>air</w:t>
      </w:r>
      <w:r w:rsidR="009610E0">
        <w:t xml:space="preserve">speed is measured in meters per second. </w:t>
      </w:r>
      <w:r w:rsidR="00FE482E">
        <w:t>The tests begin with the airplane halted at the coordinate position (0, 0, 0).</w:t>
      </w:r>
    </w:p>
    <w:p w14:paraId="519A47E5" w14:textId="64E697AB" w:rsidR="004612DC" w:rsidRPr="005442A9" w:rsidRDefault="004612DC" w:rsidP="004159AA">
      <w:pPr>
        <w:pStyle w:val="Heading3"/>
        <w:numPr>
          <w:ilvl w:val="2"/>
          <w:numId w:val="17"/>
        </w:numPr>
        <w:tabs>
          <w:tab w:val="left" w:pos="360"/>
          <w:tab w:val="left" w:pos="450"/>
          <w:tab w:val="left" w:pos="540"/>
        </w:tabs>
        <w:spacing w:before="100" w:beforeAutospacing="1" w:after="100" w:afterAutospacing="1"/>
        <w:ind w:left="1080"/>
        <w:contextualSpacing/>
        <w:jc w:val="left"/>
      </w:pPr>
      <w:bookmarkStart w:id="228" w:name="_Toc61301329"/>
      <w:r w:rsidRPr="005442A9">
        <w:t>Test One (Throttle)</w:t>
      </w:r>
      <w:bookmarkEnd w:id="228"/>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4612DC" w:rsidRPr="005442A9" w14:paraId="374A4358" w14:textId="77777777" w:rsidTr="000C0996">
        <w:trPr>
          <w:trHeight w:val="332"/>
          <w:jc w:val="center"/>
        </w:trPr>
        <w:tc>
          <w:tcPr>
            <w:tcW w:w="0" w:type="auto"/>
          </w:tcPr>
          <w:p w14:paraId="26C4F3A2" w14:textId="77777777" w:rsidR="004612DC" w:rsidRPr="00A70149" w:rsidRDefault="004612DC" w:rsidP="00A2634D">
            <w:pPr>
              <w:spacing w:line="240" w:lineRule="auto"/>
              <w:ind w:firstLine="360"/>
              <w:rPr>
                <w:rFonts w:ascii="Times New Roman" w:hAnsi="Times New Roman"/>
              </w:rPr>
            </w:pPr>
          </w:p>
        </w:tc>
        <w:tc>
          <w:tcPr>
            <w:tcW w:w="0" w:type="auto"/>
          </w:tcPr>
          <w:p w14:paraId="6CC366B7" w14:textId="77777777" w:rsidR="004612DC" w:rsidRPr="00A70149" w:rsidRDefault="004612DC" w:rsidP="00271630">
            <w:pPr>
              <w:spacing w:line="240" w:lineRule="auto"/>
              <w:rPr>
                <w:rFonts w:ascii="Times New Roman" w:hAnsi="Times New Roman"/>
              </w:rPr>
            </w:pPr>
            <w:r w:rsidRPr="00A70149">
              <w:rPr>
                <w:rFonts w:ascii="Times New Roman" w:hAnsi="Times New Roman"/>
              </w:rPr>
              <w:t>Rust/ECS Output</w:t>
            </w:r>
          </w:p>
        </w:tc>
        <w:tc>
          <w:tcPr>
            <w:tcW w:w="0" w:type="auto"/>
          </w:tcPr>
          <w:p w14:paraId="1F4864A8" w14:textId="77DFCC20" w:rsidR="004612DC" w:rsidRPr="00A70149" w:rsidRDefault="004612DC" w:rsidP="00271630">
            <w:pPr>
              <w:spacing w:line="240" w:lineRule="auto"/>
              <w:rPr>
                <w:rFonts w:ascii="Times New Roman" w:hAnsi="Times New Roman"/>
              </w:rPr>
            </w:pPr>
            <w:r w:rsidRPr="00A70149">
              <w:rPr>
                <w:rFonts w:ascii="Times New Roman" w:hAnsi="Times New Roman"/>
              </w:rPr>
              <w:t xml:space="preserve">C Benchmark Output </w:t>
            </w:r>
          </w:p>
        </w:tc>
      </w:tr>
      <w:tr w:rsidR="004612DC" w:rsidRPr="005442A9" w14:paraId="270F364E" w14:textId="77777777" w:rsidTr="000C0996">
        <w:trPr>
          <w:jc w:val="center"/>
        </w:trPr>
        <w:tc>
          <w:tcPr>
            <w:tcW w:w="0" w:type="auto"/>
          </w:tcPr>
          <w:p w14:paraId="3706574B" w14:textId="6031D1D9" w:rsidR="004612DC" w:rsidRPr="00A70149" w:rsidRDefault="00813431" w:rsidP="00271630">
            <w:pPr>
              <w:spacing w:line="240" w:lineRule="auto"/>
              <w:rPr>
                <w:rFonts w:ascii="Times New Roman" w:hAnsi="Times New Roman"/>
              </w:rPr>
            </w:pPr>
            <w:r w:rsidRPr="00A70149">
              <w:rPr>
                <w:rFonts w:ascii="Times New Roman" w:hAnsi="Times New Roman"/>
              </w:rPr>
              <w:t>x-axis (m)</w:t>
            </w:r>
          </w:p>
        </w:tc>
        <w:tc>
          <w:tcPr>
            <w:tcW w:w="0" w:type="auto"/>
          </w:tcPr>
          <w:p w14:paraId="40B00DE4" w14:textId="193A8ADD" w:rsidR="004612DC" w:rsidRPr="00A70149" w:rsidRDefault="00C3574E" w:rsidP="00271630">
            <w:pPr>
              <w:spacing w:line="240" w:lineRule="auto"/>
              <w:rPr>
                <w:rFonts w:ascii="Times New Roman" w:hAnsi="Times New Roman"/>
              </w:rPr>
            </w:pPr>
            <w:r w:rsidRPr="00A70149">
              <w:rPr>
                <w:rFonts w:ascii="Times New Roman" w:hAnsi="Times New Roman"/>
              </w:rPr>
              <w:t>932.140445</w:t>
            </w:r>
          </w:p>
        </w:tc>
        <w:tc>
          <w:tcPr>
            <w:tcW w:w="0" w:type="auto"/>
          </w:tcPr>
          <w:p w14:paraId="6A5A58D8" w14:textId="7B6361FE" w:rsidR="004612DC" w:rsidRPr="00A70149" w:rsidRDefault="00C3574E" w:rsidP="00271630">
            <w:pPr>
              <w:spacing w:line="240" w:lineRule="auto"/>
              <w:rPr>
                <w:rFonts w:ascii="Times New Roman" w:hAnsi="Times New Roman"/>
              </w:rPr>
            </w:pPr>
            <w:r w:rsidRPr="00A70149">
              <w:rPr>
                <w:rFonts w:ascii="Times New Roman" w:hAnsi="Times New Roman"/>
              </w:rPr>
              <w:t>932.140445</w:t>
            </w:r>
          </w:p>
        </w:tc>
      </w:tr>
      <w:tr w:rsidR="00813431" w:rsidRPr="005442A9" w14:paraId="3F5DA485" w14:textId="77777777" w:rsidTr="000C0996">
        <w:trPr>
          <w:jc w:val="center"/>
        </w:trPr>
        <w:tc>
          <w:tcPr>
            <w:tcW w:w="0" w:type="auto"/>
          </w:tcPr>
          <w:p w14:paraId="0A582164" w14:textId="65832D64" w:rsidR="00813431" w:rsidRPr="00A70149" w:rsidRDefault="00813431" w:rsidP="00271630">
            <w:pPr>
              <w:spacing w:line="240" w:lineRule="auto"/>
              <w:rPr>
                <w:rFonts w:ascii="Times New Roman" w:hAnsi="Times New Roman"/>
              </w:rPr>
            </w:pPr>
            <w:r w:rsidRPr="00A70149">
              <w:rPr>
                <w:rFonts w:ascii="Times New Roman" w:hAnsi="Times New Roman"/>
              </w:rPr>
              <w:t>y-axis</w:t>
            </w:r>
            <w:r w:rsidR="00552D5E" w:rsidRPr="00A70149">
              <w:rPr>
                <w:rFonts w:ascii="Times New Roman" w:hAnsi="Times New Roman"/>
              </w:rPr>
              <w:t xml:space="preserve"> (m)</w:t>
            </w:r>
          </w:p>
        </w:tc>
        <w:tc>
          <w:tcPr>
            <w:tcW w:w="0" w:type="auto"/>
          </w:tcPr>
          <w:p w14:paraId="7205B531" w14:textId="4CE26268" w:rsidR="00813431" w:rsidRPr="00A70149" w:rsidRDefault="00C3574E" w:rsidP="00271630">
            <w:pPr>
              <w:spacing w:line="240" w:lineRule="auto"/>
              <w:rPr>
                <w:rFonts w:ascii="Times New Roman" w:hAnsi="Times New Roman"/>
              </w:rPr>
            </w:pPr>
            <w:r w:rsidRPr="00A70149">
              <w:rPr>
                <w:rFonts w:ascii="Times New Roman" w:hAnsi="Times New Roman"/>
              </w:rPr>
              <w:t>0.000000</w:t>
            </w:r>
          </w:p>
        </w:tc>
        <w:tc>
          <w:tcPr>
            <w:tcW w:w="0" w:type="auto"/>
          </w:tcPr>
          <w:p w14:paraId="60051E06" w14:textId="21FDB6A0" w:rsidR="00813431" w:rsidRPr="00A70149" w:rsidRDefault="00C3574E" w:rsidP="00271630">
            <w:pPr>
              <w:spacing w:line="240" w:lineRule="auto"/>
              <w:rPr>
                <w:rFonts w:ascii="Times New Roman" w:hAnsi="Times New Roman"/>
              </w:rPr>
            </w:pPr>
            <w:r w:rsidRPr="00A70149">
              <w:rPr>
                <w:rFonts w:ascii="Times New Roman" w:hAnsi="Times New Roman"/>
              </w:rPr>
              <w:t>0.000000</w:t>
            </w:r>
          </w:p>
        </w:tc>
      </w:tr>
      <w:tr w:rsidR="004612DC" w:rsidRPr="005442A9" w14:paraId="48D99DEF" w14:textId="77777777" w:rsidTr="000C0996">
        <w:trPr>
          <w:jc w:val="center"/>
        </w:trPr>
        <w:tc>
          <w:tcPr>
            <w:tcW w:w="0" w:type="auto"/>
          </w:tcPr>
          <w:p w14:paraId="0DA30E07" w14:textId="41B7B473" w:rsidR="004612DC" w:rsidRPr="00A70149" w:rsidRDefault="00813431" w:rsidP="00271630">
            <w:pPr>
              <w:spacing w:line="240" w:lineRule="auto"/>
              <w:rPr>
                <w:rFonts w:ascii="Times New Roman" w:hAnsi="Times New Roman"/>
              </w:rPr>
            </w:pPr>
            <w:r w:rsidRPr="00A70149">
              <w:rPr>
                <w:rFonts w:ascii="Times New Roman" w:hAnsi="Times New Roman"/>
              </w:rPr>
              <w:t>z-axis</w:t>
            </w:r>
            <w:r w:rsidR="00552D5E" w:rsidRPr="00A70149">
              <w:rPr>
                <w:rFonts w:ascii="Times New Roman" w:hAnsi="Times New Roman"/>
              </w:rPr>
              <w:t xml:space="preserve"> (m)</w:t>
            </w:r>
          </w:p>
        </w:tc>
        <w:tc>
          <w:tcPr>
            <w:tcW w:w="0" w:type="auto"/>
          </w:tcPr>
          <w:p w14:paraId="4BCDD5B7" w14:textId="18F639BF" w:rsidR="004612DC" w:rsidRPr="00A70149" w:rsidRDefault="00C3574E" w:rsidP="00271630">
            <w:pPr>
              <w:spacing w:line="240" w:lineRule="auto"/>
              <w:rPr>
                <w:rFonts w:ascii="Times New Roman" w:hAnsi="Times New Roman"/>
              </w:rPr>
            </w:pPr>
            <w:r w:rsidRPr="00A70149">
              <w:rPr>
                <w:rFonts w:ascii="Times New Roman" w:hAnsi="Times New Roman"/>
              </w:rPr>
              <w:t>0.047074</w:t>
            </w:r>
          </w:p>
        </w:tc>
        <w:tc>
          <w:tcPr>
            <w:tcW w:w="0" w:type="auto"/>
          </w:tcPr>
          <w:p w14:paraId="017D8EBD" w14:textId="68557242" w:rsidR="004612DC" w:rsidRPr="00A70149" w:rsidRDefault="00C3574E" w:rsidP="00271630">
            <w:pPr>
              <w:spacing w:line="240" w:lineRule="auto"/>
              <w:rPr>
                <w:rFonts w:ascii="Times New Roman" w:hAnsi="Times New Roman"/>
              </w:rPr>
            </w:pPr>
            <w:r w:rsidRPr="00A70149">
              <w:rPr>
                <w:rFonts w:ascii="Times New Roman" w:hAnsi="Times New Roman"/>
              </w:rPr>
              <w:t>0.047074</w:t>
            </w:r>
          </w:p>
        </w:tc>
      </w:tr>
      <w:tr w:rsidR="004612DC" w:rsidRPr="005442A9" w14:paraId="0CD85667" w14:textId="77777777" w:rsidTr="000C0996">
        <w:trPr>
          <w:jc w:val="center"/>
        </w:trPr>
        <w:tc>
          <w:tcPr>
            <w:tcW w:w="0" w:type="auto"/>
          </w:tcPr>
          <w:p w14:paraId="5F8CB948" w14:textId="07EEBF21" w:rsidR="004612DC" w:rsidRPr="00A70149" w:rsidRDefault="00735C99" w:rsidP="00271630">
            <w:pPr>
              <w:spacing w:line="240" w:lineRule="auto"/>
              <w:rPr>
                <w:rFonts w:ascii="Times New Roman" w:hAnsi="Times New Roman"/>
              </w:rPr>
            </w:pPr>
            <w:r w:rsidRPr="00A70149">
              <w:rPr>
                <w:rFonts w:ascii="Times New Roman" w:hAnsi="Times New Roman"/>
              </w:rPr>
              <w:t>Airs</w:t>
            </w:r>
            <w:r w:rsidR="00A00F60" w:rsidRPr="00A70149">
              <w:rPr>
                <w:rFonts w:ascii="Times New Roman" w:hAnsi="Times New Roman"/>
              </w:rPr>
              <w:t>peed (</w:t>
            </w:r>
            <w:r w:rsidR="002C010F" w:rsidRPr="00A70149">
              <w:rPr>
                <w:rFonts w:ascii="Times New Roman" w:hAnsi="Times New Roman"/>
              </w:rPr>
              <w:t>m/s)</w:t>
            </w:r>
          </w:p>
        </w:tc>
        <w:tc>
          <w:tcPr>
            <w:tcW w:w="0" w:type="auto"/>
          </w:tcPr>
          <w:p w14:paraId="34ACF432" w14:textId="7232A713" w:rsidR="004612DC" w:rsidRPr="00A70149" w:rsidRDefault="00C3574E" w:rsidP="00271630">
            <w:pPr>
              <w:spacing w:line="240" w:lineRule="auto"/>
              <w:rPr>
                <w:rFonts w:ascii="Times New Roman" w:hAnsi="Times New Roman"/>
              </w:rPr>
            </w:pPr>
            <w:r w:rsidRPr="00A70149">
              <w:rPr>
                <w:rFonts w:ascii="Times New Roman" w:hAnsi="Times New Roman"/>
              </w:rPr>
              <w:t>51.453810</w:t>
            </w:r>
          </w:p>
        </w:tc>
        <w:tc>
          <w:tcPr>
            <w:tcW w:w="0" w:type="auto"/>
          </w:tcPr>
          <w:p w14:paraId="6A20F15C" w14:textId="74E5B195" w:rsidR="004612DC" w:rsidRPr="00A70149" w:rsidRDefault="00C3574E" w:rsidP="00271630">
            <w:pPr>
              <w:keepNext/>
              <w:spacing w:line="240" w:lineRule="auto"/>
              <w:rPr>
                <w:rFonts w:ascii="Times New Roman" w:hAnsi="Times New Roman"/>
              </w:rPr>
            </w:pPr>
            <w:r w:rsidRPr="00A70149">
              <w:rPr>
                <w:rFonts w:ascii="Times New Roman" w:hAnsi="Times New Roman"/>
              </w:rPr>
              <w:t>51.453810</w:t>
            </w:r>
          </w:p>
        </w:tc>
      </w:tr>
    </w:tbl>
    <w:p w14:paraId="741DD7FD" w14:textId="06E1A50E" w:rsidR="00AD416F" w:rsidRPr="004159AA" w:rsidRDefault="004612DC" w:rsidP="003F23F7">
      <w:pPr>
        <w:pStyle w:val="Caption"/>
        <w:spacing w:before="100" w:beforeAutospacing="1" w:after="100" w:afterAutospacing="1"/>
        <w:contextualSpacing/>
        <w:jc w:val="center"/>
        <w:rPr>
          <w:b w:val="0"/>
        </w:rPr>
      </w:pPr>
      <w:bookmarkStart w:id="229" w:name="_Toc61301127"/>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2</w:t>
      </w:r>
      <w:r w:rsidR="00C57AC9" w:rsidRPr="005442A9">
        <w:rPr>
          <w:b w:val="0"/>
        </w:rPr>
        <w:fldChar w:fldCharType="end"/>
      </w:r>
      <w:r w:rsidRPr="005442A9">
        <w:rPr>
          <w:b w:val="0"/>
        </w:rPr>
        <w:t xml:space="preserve">: Numerical Results for </w:t>
      </w:r>
      <w:r w:rsidR="00CF5314">
        <w:rPr>
          <w:b w:val="0"/>
        </w:rPr>
        <w:t xml:space="preserve">Palmer </w:t>
      </w:r>
      <w:r w:rsidRPr="005442A9">
        <w:rPr>
          <w:b w:val="0"/>
        </w:rPr>
        <w:t>Test One</w:t>
      </w:r>
      <w:bookmarkEnd w:id="229"/>
    </w:p>
    <w:p w14:paraId="1A3172D4" w14:textId="25540DB8" w:rsidR="004612DC" w:rsidRPr="005442A9" w:rsidRDefault="004612DC" w:rsidP="004159AA">
      <w:pPr>
        <w:pStyle w:val="Heading3"/>
        <w:numPr>
          <w:ilvl w:val="2"/>
          <w:numId w:val="17"/>
        </w:numPr>
        <w:tabs>
          <w:tab w:val="left" w:pos="360"/>
        </w:tabs>
        <w:spacing w:before="100" w:beforeAutospacing="1" w:after="100" w:afterAutospacing="1"/>
        <w:ind w:left="1080"/>
        <w:contextualSpacing/>
        <w:jc w:val="left"/>
      </w:pPr>
      <w:bookmarkStart w:id="230" w:name="_Toc61301330"/>
      <w:r w:rsidRPr="005442A9">
        <w:t>Test Two (Angle of Attack)</w:t>
      </w:r>
      <w:bookmarkEnd w:id="230"/>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4612DC" w:rsidRPr="005442A9" w14:paraId="43373D68" w14:textId="77777777" w:rsidTr="000C0996">
        <w:trPr>
          <w:trHeight w:val="332"/>
          <w:jc w:val="center"/>
        </w:trPr>
        <w:tc>
          <w:tcPr>
            <w:tcW w:w="0" w:type="auto"/>
          </w:tcPr>
          <w:p w14:paraId="760EFC1D" w14:textId="77777777" w:rsidR="004612DC" w:rsidRPr="005442A9" w:rsidRDefault="004612DC" w:rsidP="00A2634D">
            <w:pPr>
              <w:spacing w:line="240" w:lineRule="auto"/>
              <w:ind w:firstLine="360"/>
              <w:rPr>
                <w:rFonts w:ascii="Times New Roman" w:hAnsi="Times New Roman"/>
              </w:rPr>
            </w:pPr>
          </w:p>
        </w:tc>
        <w:tc>
          <w:tcPr>
            <w:tcW w:w="0" w:type="auto"/>
          </w:tcPr>
          <w:p w14:paraId="37EAE137" w14:textId="77777777" w:rsidR="004612DC" w:rsidRPr="005442A9" w:rsidRDefault="004612DC" w:rsidP="00271630">
            <w:pPr>
              <w:spacing w:line="240" w:lineRule="auto"/>
              <w:rPr>
                <w:rFonts w:ascii="Times New Roman" w:hAnsi="Times New Roman"/>
              </w:rPr>
            </w:pPr>
            <w:r w:rsidRPr="005442A9">
              <w:rPr>
                <w:rFonts w:ascii="Times New Roman" w:hAnsi="Times New Roman"/>
              </w:rPr>
              <w:t>Rust/ECS Output</w:t>
            </w:r>
          </w:p>
        </w:tc>
        <w:tc>
          <w:tcPr>
            <w:tcW w:w="0" w:type="auto"/>
          </w:tcPr>
          <w:p w14:paraId="48CEDE69" w14:textId="478C3063" w:rsidR="004612DC" w:rsidRPr="005442A9" w:rsidRDefault="004612DC" w:rsidP="00271630">
            <w:pPr>
              <w:spacing w:line="240" w:lineRule="auto"/>
              <w:rPr>
                <w:rFonts w:ascii="Times New Roman" w:hAnsi="Times New Roman"/>
              </w:rPr>
            </w:pPr>
            <w:r w:rsidRPr="005442A9">
              <w:rPr>
                <w:rFonts w:ascii="Times New Roman" w:hAnsi="Times New Roman"/>
              </w:rPr>
              <w:t xml:space="preserve">C Benchmark Output </w:t>
            </w:r>
          </w:p>
        </w:tc>
      </w:tr>
      <w:tr w:rsidR="004612DC" w:rsidRPr="005442A9" w14:paraId="7BE52C10" w14:textId="77777777" w:rsidTr="000C0996">
        <w:trPr>
          <w:jc w:val="center"/>
        </w:trPr>
        <w:tc>
          <w:tcPr>
            <w:tcW w:w="0" w:type="auto"/>
          </w:tcPr>
          <w:p w14:paraId="393BA1C3" w14:textId="675EA2E1" w:rsidR="004612DC" w:rsidRPr="003F3C5A" w:rsidRDefault="00552D5E" w:rsidP="00271630">
            <w:pPr>
              <w:spacing w:line="240" w:lineRule="auto"/>
              <w:rPr>
                <w:rFonts w:ascii="Times New Roman" w:hAnsi="Times New Roman"/>
              </w:rPr>
            </w:pPr>
            <w:r w:rsidRPr="003F3C5A">
              <w:rPr>
                <w:rFonts w:ascii="Times New Roman" w:hAnsi="Times New Roman"/>
              </w:rPr>
              <w:t>x-axis</w:t>
            </w:r>
            <w:r w:rsidR="00F95060" w:rsidRPr="003F3C5A">
              <w:rPr>
                <w:rFonts w:ascii="Times New Roman" w:hAnsi="Times New Roman"/>
              </w:rPr>
              <w:t xml:space="preserve"> (m)</w:t>
            </w:r>
          </w:p>
        </w:tc>
        <w:tc>
          <w:tcPr>
            <w:tcW w:w="0" w:type="auto"/>
          </w:tcPr>
          <w:p w14:paraId="54FEA771" w14:textId="1894CEE6" w:rsidR="004612DC" w:rsidRPr="003F3C5A" w:rsidRDefault="00A43CD1" w:rsidP="00A43CD1">
            <w:pPr>
              <w:tabs>
                <w:tab w:val="center" w:pos="837"/>
              </w:tabs>
              <w:spacing w:line="240" w:lineRule="auto"/>
              <w:rPr>
                <w:rFonts w:ascii="Times New Roman" w:hAnsi="Times New Roman"/>
              </w:rPr>
            </w:pPr>
            <w:r w:rsidRPr="003F3C5A">
              <w:rPr>
                <w:rFonts w:ascii="Times New Roman" w:hAnsi="Times New Roman"/>
              </w:rPr>
              <w:t>883.412821</w:t>
            </w:r>
          </w:p>
        </w:tc>
        <w:tc>
          <w:tcPr>
            <w:tcW w:w="0" w:type="auto"/>
          </w:tcPr>
          <w:p w14:paraId="5524B29E" w14:textId="303396B9" w:rsidR="004612DC" w:rsidRPr="003F3C5A" w:rsidRDefault="00A43CD1" w:rsidP="00271630">
            <w:pPr>
              <w:spacing w:line="240" w:lineRule="auto"/>
              <w:rPr>
                <w:rFonts w:ascii="Times New Roman" w:hAnsi="Times New Roman"/>
              </w:rPr>
            </w:pPr>
            <w:r w:rsidRPr="003F3C5A">
              <w:rPr>
                <w:rFonts w:ascii="Times New Roman" w:hAnsi="Times New Roman"/>
              </w:rPr>
              <w:t>883.412821</w:t>
            </w:r>
          </w:p>
        </w:tc>
      </w:tr>
      <w:tr w:rsidR="00813431" w:rsidRPr="005442A9" w14:paraId="6031F4F0" w14:textId="77777777" w:rsidTr="000C0996">
        <w:trPr>
          <w:jc w:val="center"/>
        </w:trPr>
        <w:tc>
          <w:tcPr>
            <w:tcW w:w="0" w:type="auto"/>
          </w:tcPr>
          <w:p w14:paraId="0E32AF48" w14:textId="702550C0" w:rsidR="00813431" w:rsidRPr="003F3C5A" w:rsidRDefault="00552D5E" w:rsidP="00271630">
            <w:pPr>
              <w:spacing w:line="240" w:lineRule="auto"/>
              <w:rPr>
                <w:rFonts w:ascii="Times New Roman" w:hAnsi="Times New Roman"/>
              </w:rPr>
            </w:pPr>
            <w:r w:rsidRPr="003F3C5A">
              <w:rPr>
                <w:rFonts w:ascii="Times New Roman" w:hAnsi="Times New Roman"/>
              </w:rPr>
              <w:t>y-axis (m)</w:t>
            </w:r>
          </w:p>
        </w:tc>
        <w:tc>
          <w:tcPr>
            <w:tcW w:w="0" w:type="auto"/>
          </w:tcPr>
          <w:p w14:paraId="497B0671" w14:textId="0A4F1034" w:rsidR="00813431" w:rsidRPr="003F3C5A" w:rsidRDefault="00A43CD1" w:rsidP="00271630">
            <w:pPr>
              <w:spacing w:line="240" w:lineRule="auto"/>
              <w:rPr>
                <w:rFonts w:ascii="Times New Roman" w:hAnsi="Times New Roman"/>
              </w:rPr>
            </w:pPr>
            <w:r w:rsidRPr="003F3C5A">
              <w:rPr>
                <w:rFonts w:ascii="Times New Roman" w:hAnsi="Times New Roman"/>
              </w:rPr>
              <w:t>0.000000</w:t>
            </w:r>
          </w:p>
        </w:tc>
        <w:tc>
          <w:tcPr>
            <w:tcW w:w="0" w:type="auto"/>
          </w:tcPr>
          <w:p w14:paraId="0FB2FA1D" w14:textId="05002461" w:rsidR="00813431" w:rsidRPr="003F3C5A" w:rsidRDefault="00A43CD1" w:rsidP="00271630">
            <w:pPr>
              <w:spacing w:line="240" w:lineRule="auto"/>
              <w:rPr>
                <w:rFonts w:ascii="Times New Roman" w:hAnsi="Times New Roman"/>
              </w:rPr>
            </w:pPr>
            <w:r w:rsidRPr="003F3C5A">
              <w:rPr>
                <w:rFonts w:ascii="Times New Roman" w:hAnsi="Times New Roman"/>
              </w:rPr>
              <w:t>0.000000</w:t>
            </w:r>
          </w:p>
        </w:tc>
      </w:tr>
      <w:tr w:rsidR="004612DC" w:rsidRPr="005442A9" w14:paraId="25FA03E5" w14:textId="77777777" w:rsidTr="000C0996">
        <w:trPr>
          <w:jc w:val="center"/>
        </w:trPr>
        <w:tc>
          <w:tcPr>
            <w:tcW w:w="0" w:type="auto"/>
          </w:tcPr>
          <w:p w14:paraId="21D86BC2" w14:textId="40C86C85" w:rsidR="004612DC" w:rsidRPr="003F3C5A" w:rsidRDefault="00552D5E" w:rsidP="00271630">
            <w:pPr>
              <w:spacing w:line="240" w:lineRule="auto"/>
              <w:rPr>
                <w:rFonts w:ascii="Times New Roman" w:hAnsi="Times New Roman"/>
              </w:rPr>
            </w:pPr>
            <w:r w:rsidRPr="003F3C5A">
              <w:rPr>
                <w:rFonts w:ascii="Times New Roman" w:hAnsi="Times New Roman"/>
              </w:rPr>
              <w:t>z-axis</w:t>
            </w:r>
            <w:r w:rsidR="00F95060" w:rsidRPr="003F3C5A">
              <w:rPr>
                <w:rFonts w:ascii="Times New Roman" w:hAnsi="Times New Roman"/>
              </w:rPr>
              <w:t xml:space="preserve"> (m)</w:t>
            </w:r>
          </w:p>
        </w:tc>
        <w:tc>
          <w:tcPr>
            <w:tcW w:w="0" w:type="auto"/>
          </w:tcPr>
          <w:p w14:paraId="204D69EE" w14:textId="335C5757" w:rsidR="004612DC" w:rsidRPr="003F3C5A" w:rsidRDefault="00A43CD1" w:rsidP="00271630">
            <w:pPr>
              <w:spacing w:line="240" w:lineRule="auto"/>
              <w:rPr>
                <w:rFonts w:ascii="Times New Roman" w:hAnsi="Times New Roman"/>
              </w:rPr>
            </w:pPr>
            <w:r w:rsidRPr="003F3C5A">
              <w:rPr>
                <w:rFonts w:ascii="Times New Roman" w:hAnsi="Times New Roman"/>
              </w:rPr>
              <w:t>9.382348</w:t>
            </w:r>
          </w:p>
        </w:tc>
        <w:tc>
          <w:tcPr>
            <w:tcW w:w="0" w:type="auto"/>
          </w:tcPr>
          <w:p w14:paraId="2E9BB1A0" w14:textId="38EBB072" w:rsidR="004612DC" w:rsidRPr="003F3C5A" w:rsidRDefault="00A43CD1" w:rsidP="00271630">
            <w:pPr>
              <w:spacing w:line="240" w:lineRule="auto"/>
              <w:rPr>
                <w:rFonts w:ascii="Times New Roman" w:hAnsi="Times New Roman"/>
              </w:rPr>
            </w:pPr>
            <w:r w:rsidRPr="003F3C5A">
              <w:rPr>
                <w:rFonts w:ascii="Times New Roman" w:hAnsi="Times New Roman"/>
              </w:rPr>
              <w:t>9.382348</w:t>
            </w:r>
          </w:p>
        </w:tc>
      </w:tr>
      <w:tr w:rsidR="004612DC" w:rsidRPr="005442A9" w14:paraId="7B662E2D" w14:textId="77777777" w:rsidTr="000C0996">
        <w:trPr>
          <w:jc w:val="center"/>
        </w:trPr>
        <w:tc>
          <w:tcPr>
            <w:tcW w:w="0" w:type="auto"/>
          </w:tcPr>
          <w:p w14:paraId="03742796" w14:textId="731F0511" w:rsidR="004612DC" w:rsidRPr="003F3C5A" w:rsidRDefault="00735C99" w:rsidP="00271630">
            <w:pPr>
              <w:spacing w:line="240" w:lineRule="auto"/>
              <w:rPr>
                <w:rFonts w:ascii="Times New Roman" w:hAnsi="Times New Roman"/>
              </w:rPr>
            </w:pPr>
            <w:r w:rsidRPr="003F3C5A">
              <w:rPr>
                <w:rFonts w:ascii="Times New Roman" w:hAnsi="Times New Roman"/>
              </w:rPr>
              <w:t>Airs</w:t>
            </w:r>
            <w:r w:rsidR="00F95060" w:rsidRPr="003F3C5A">
              <w:rPr>
                <w:rFonts w:ascii="Times New Roman" w:hAnsi="Times New Roman"/>
              </w:rPr>
              <w:t>peed (m/s</w:t>
            </w:r>
            <w:r w:rsidR="004612DC" w:rsidRPr="003F3C5A">
              <w:rPr>
                <w:rFonts w:ascii="Times New Roman" w:hAnsi="Times New Roman"/>
              </w:rPr>
              <w:t>)</w:t>
            </w:r>
          </w:p>
        </w:tc>
        <w:tc>
          <w:tcPr>
            <w:tcW w:w="0" w:type="auto"/>
          </w:tcPr>
          <w:p w14:paraId="1A1F4C3C" w14:textId="5E54F17A" w:rsidR="004612DC" w:rsidRPr="003F3C5A" w:rsidRDefault="00A43CD1" w:rsidP="00271630">
            <w:pPr>
              <w:spacing w:line="240" w:lineRule="auto"/>
              <w:rPr>
                <w:rFonts w:ascii="Times New Roman" w:hAnsi="Times New Roman"/>
              </w:rPr>
            </w:pPr>
            <w:r w:rsidRPr="003F3C5A">
              <w:rPr>
                <w:rFonts w:ascii="Times New Roman" w:hAnsi="Times New Roman"/>
              </w:rPr>
              <w:t>47.696332</w:t>
            </w:r>
          </w:p>
        </w:tc>
        <w:tc>
          <w:tcPr>
            <w:tcW w:w="0" w:type="auto"/>
          </w:tcPr>
          <w:p w14:paraId="3DBC49C0" w14:textId="31D70B6D" w:rsidR="004612DC" w:rsidRPr="003F3C5A" w:rsidRDefault="00A43CD1" w:rsidP="00271630">
            <w:pPr>
              <w:keepNext/>
              <w:spacing w:line="240" w:lineRule="auto"/>
              <w:rPr>
                <w:rFonts w:ascii="Times New Roman" w:hAnsi="Times New Roman"/>
              </w:rPr>
            </w:pPr>
            <w:r w:rsidRPr="003F3C5A">
              <w:rPr>
                <w:rFonts w:ascii="Times New Roman" w:hAnsi="Times New Roman"/>
              </w:rPr>
              <w:t>47.696332</w:t>
            </w:r>
          </w:p>
        </w:tc>
      </w:tr>
    </w:tbl>
    <w:p w14:paraId="5569DEC8" w14:textId="2C4A5A08" w:rsidR="00236E88" w:rsidRPr="004159AA" w:rsidRDefault="004612DC" w:rsidP="003F23F7">
      <w:pPr>
        <w:pStyle w:val="Caption"/>
        <w:spacing w:before="100" w:beforeAutospacing="1" w:after="100" w:afterAutospacing="1"/>
        <w:contextualSpacing/>
        <w:jc w:val="center"/>
        <w:rPr>
          <w:b w:val="0"/>
        </w:rPr>
      </w:pPr>
      <w:bookmarkStart w:id="231" w:name="_Toc61301128"/>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3</w:t>
      </w:r>
      <w:r w:rsidR="00C57AC9" w:rsidRPr="005442A9">
        <w:rPr>
          <w:b w:val="0"/>
        </w:rPr>
        <w:fldChar w:fldCharType="end"/>
      </w:r>
      <w:r w:rsidRPr="005442A9">
        <w:rPr>
          <w:b w:val="0"/>
        </w:rPr>
        <w:t>: Numerical Results for</w:t>
      </w:r>
      <w:r w:rsidR="00CF5314">
        <w:rPr>
          <w:b w:val="0"/>
        </w:rPr>
        <w:t xml:space="preserve"> Palmer</w:t>
      </w:r>
      <w:r w:rsidRPr="005442A9">
        <w:rPr>
          <w:b w:val="0"/>
        </w:rPr>
        <w:t xml:space="preserve"> Test Two</w:t>
      </w:r>
      <w:bookmarkEnd w:id="231"/>
    </w:p>
    <w:p w14:paraId="04E8B497" w14:textId="077B99B6" w:rsidR="004612DC" w:rsidRPr="005442A9" w:rsidRDefault="004612DC" w:rsidP="004159AA">
      <w:pPr>
        <w:pStyle w:val="Heading3"/>
        <w:numPr>
          <w:ilvl w:val="2"/>
          <w:numId w:val="17"/>
        </w:numPr>
        <w:spacing w:before="100" w:beforeAutospacing="1" w:after="100" w:afterAutospacing="1"/>
        <w:ind w:left="1080"/>
        <w:contextualSpacing/>
        <w:jc w:val="left"/>
      </w:pPr>
      <w:bookmarkStart w:id="232" w:name="_Toc61301331"/>
      <w:r w:rsidRPr="005442A9">
        <w:t>Test Three (Bank)</w:t>
      </w:r>
      <w:bookmarkEnd w:id="232"/>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B13269" w:rsidRPr="005442A9" w14:paraId="0A314DF9" w14:textId="77777777" w:rsidTr="000C0996">
        <w:trPr>
          <w:trHeight w:val="332"/>
          <w:jc w:val="center"/>
        </w:trPr>
        <w:tc>
          <w:tcPr>
            <w:tcW w:w="0" w:type="auto"/>
          </w:tcPr>
          <w:p w14:paraId="466F8186" w14:textId="77777777" w:rsidR="00B13269" w:rsidRPr="005442A9" w:rsidRDefault="00B13269" w:rsidP="00A2634D">
            <w:pPr>
              <w:spacing w:line="240" w:lineRule="auto"/>
              <w:ind w:firstLine="360"/>
              <w:rPr>
                <w:rFonts w:ascii="Times New Roman" w:hAnsi="Times New Roman"/>
              </w:rPr>
            </w:pPr>
          </w:p>
        </w:tc>
        <w:tc>
          <w:tcPr>
            <w:tcW w:w="0" w:type="auto"/>
          </w:tcPr>
          <w:p w14:paraId="3EC8C6F3" w14:textId="77777777" w:rsidR="00B13269" w:rsidRPr="005442A9" w:rsidRDefault="00B13269" w:rsidP="00271630">
            <w:pPr>
              <w:spacing w:line="240" w:lineRule="auto"/>
              <w:rPr>
                <w:rFonts w:ascii="Times New Roman" w:hAnsi="Times New Roman"/>
              </w:rPr>
            </w:pPr>
            <w:r w:rsidRPr="005442A9">
              <w:rPr>
                <w:rFonts w:ascii="Times New Roman" w:hAnsi="Times New Roman"/>
              </w:rPr>
              <w:t>Rust/ECS Output</w:t>
            </w:r>
          </w:p>
        </w:tc>
        <w:tc>
          <w:tcPr>
            <w:tcW w:w="0" w:type="auto"/>
          </w:tcPr>
          <w:p w14:paraId="378526E1" w14:textId="77777777" w:rsidR="00B13269" w:rsidRPr="005442A9" w:rsidRDefault="00B13269" w:rsidP="00271630">
            <w:pPr>
              <w:spacing w:line="240" w:lineRule="auto"/>
              <w:rPr>
                <w:rFonts w:ascii="Times New Roman" w:hAnsi="Times New Roman"/>
              </w:rPr>
            </w:pPr>
            <w:r w:rsidRPr="005442A9">
              <w:rPr>
                <w:rFonts w:ascii="Times New Roman" w:hAnsi="Times New Roman"/>
              </w:rPr>
              <w:t xml:space="preserve">C Benchmark Output </w:t>
            </w:r>
          </w:p>
        </w:tc>
      </w:tr>
      <w:tr w:rsidR="00B13269" w:rsidRPr="005442A9" w14:paraId="23FAB602" w14:textId="77777777" w:rsidTr="000C0996">
        <w:trPr>
          <w:jc w:val="center"/>
        </w:trPr>
        <w:tc>
          <w:tcPr>
            <w:tcW w:w="0" w:type="auto"/>
          </w:tcPr>
          <w:p w14:paraId="208900D5" w14:textId="57C5D269" w:rsidR="00B13269" w:rsidRPr="001B1E3E" w:rsidRDefault="00552D5E" w:rsidP="00271630">
            <w:pPr>
              <w:spacing w:line="240" w:lineRule="auto"/>
              <w:rPr>
                <w:rFonts w:ascii="Times New Roman" w:hAnsi="Times New Roman"/>
              </w:rPr>
            </w:pPr>
            <w:r w:rsidRPr="001B1E3E">
              <w:rPr>
                <w:rFonts w:ascii="Times New Roman" w:hAnsi="Times New Roman"/>
              </w:rPr>
              <w:t>x-axis</w:t>
            </w:r>
            <w:r w:rsidR="00B13269" w:rsidRPr="001B1E3E">
              <w:rPr>
                <w:rFonts w:ascii="Times New Roman" w:hAnsi="Times New Roman"/>
              </w:rPr>
              <w:t xml:space="preserve"> (m)</w:t>
            </w:r>
          </w:p>
        </w:tc>
        <w:tc>
          <w:tcPr>
            <w:tcW w:w="0" w:type="auto"/>
          </w:tcPr>
          <w:p w14:paraId="4BBE19D7" w14:textId="2AF73223" w:rsidR="00B13269" w:rsidRPr="001B1E3E" w:rsidRDefault="003F3C5A" w:rsidP="00271630">
            <w:pPr>
              <w:spacing w:line="240" w:lineRule="auto"/>
              <w:rPr>
                <w:rFonts w:ascii="Times New Roman" w:hAnsi="Times New Roman"/>
              </w:rPr>
            </w:pPr>
            <w:r w:rsidRPr="001B1E3E">
              <w:rPr>
                <w:rFonts w:ascii="Times New Roman" w:hAnsi="Times New Roman"/>
              </w:rPr>
              <w:t>859.702480</w:t>
            </w:r>
          </w:p>
        </w:tc>
        <w:tc>
          <w:tcPr>
            <w:tcW w:w="0" w:type="auto"/>
          </w:tcPr>
          <w:p w14:paraId="56F22ED0" w14:textId="3DEFE9B2" w:rsidR="00B13269" w:rsidRPr="001B1E3E" w:rsidRDefault="003F3C5A" w:rsidP="00271630">
            <w:pPr>
              <w:spacing w:line="240" w:lineRule="auto"/>
              <w:rPr>
                <w:rFonts w:ascii="Times New Roman" w:hAnsi="Times New Roman"/>
              </w:rPr>
            </w:pPr>
            <w:r w:rsidRPr="001B1E3E">
              <w:rPr>
                <w:rFonts w:ascii="Times New Roman" w:hAnsi="Times New Roman"/>
              </w:rPr>
              <w:t>859.702480</w:t>
            </w:r>
          </w:p>
        </w:tc>
      </w:tr>
      <w:tr w:rsidR="00552D5E" w:rsidRPr="005442A9" w14:paraId="4F92332F" w14:textId="77777777" w:rsidTr="000C0996">
        <w:trPr>
          <w:jc w:val="center"/>
        </w:trPr>
        <w:tc>
          <w:tcPr>
            <w:tcW w:w="0" w:type="auto"/>
          </w:tcPr>
          <w:p w14:paraId="4A775221" w14:textId="011BD270" w:rsidR="00552D5E" w:rsidRPr="001B1E3E" w:rsidRDefault="00552D5E" w:rsidP="00271630">
            <w:pPr>
              <w:spacing w:line="240" w:lineRule="auto"/>
              <w:rPr>
                <w:rFonts w:ascii="Times New Roman" w:hAnsi="Times New Roman"/>
              </w:rPr>
            </w:pPr>
            <w:r w:rsidRPr="001B1E3E">
              <w:rPr>
                <w:rFonts w:ascii="Times New Roman" w:hAnsi="Times New Roman"/>
              </w:rPr>
              <w:t>y-axis (m)</w:t>
            </w:r>
          </w:p>
        </w:tc>
        <w:tc>
          <w:tcPr>
            <w:tcW w:w="0" w:type="auto"/>
          </w:tcPr>
          <w:p w14:paraId="5E968FC2" w14:textId="1EB464FE" w:rsidR="00552D5E" w:rsidRPr="001B1E3E" w:rsidRDefault="003F3C5A" w:rsidP="00271630">
            <w:pPr>
              <w:spacing w:line="240" w:lineRule="auto"/>
              <w:rPr>
                <w:rFonts w:ascii="Times New Roman" w:hAnsi="Times New Roman"/>
              </w:rPr>
            </w:pPr>
            <w:r w:rsidRPr="001B1E3E">
              <w:rPr>
                <w:rFonts w:ascii="Times New Roman" w:hAnsi="Times New Roman"/>
              </w:rPr>
              <w:t>-178.293799</w:t>
            </w:r>
          </w:p>
        </w:tc>
        <w:tc>
          <w:tcPr>
            <w:tcW w:w="0" w:type="auto"/>
          </w:tcPr>
          <w:p w14:paraId="5115E22A" w14:textId="1D68D960" w:rsidR="00552D5E" w:rsidRPr="001B1E3E" w:rsidRDefault="003F3C5A" w:rsidP="00271630">
            <w:pPr>
              <w:spacing w:line="240" w:lineRule="auto"/>
              <w:rPr>
                <w:rFonts w:ascii="Times New Roman" w:hAnsi="Times New Roman"/>
              </w:rPr>
            </w:pPr>
            <w:r w:rsidRPr="001B1E3E">
              <w:rPr>
                <w:rFonts w:ascii="Times New Roman" w:hAnsi="Times New Roman"/>
              </w:rPr>
              <w:t>-178.293799</w:t>
            </w:r>
          </w:p>
        </w:tc>
      </w:tr>
      <w:tr w:rsidR="00B13269" w:rsidRPr="005442A9" w14:paraId="4C912C39" w14:textId="77777777" w:rsidTr="000C0996">
        <w:trPr>
          <w:jc w:val="center"/>
        </w:trPr>
        <w:tc>
          <w:tcPr>
            <w:tcW w:w="0" w:type="auto"/>
          </w:tcPr>
          <w:p w14:paraId="64253966" w14:textId="7F23AA80" w:rsidR="00B13269" w:rsidRPr="001B1E3E" w:rsidRDefault="00552D5E" w:rsidP="00271630">
            <w:pPr>
              <w:spacing w:line="240" w:lineRule="auto"/>
              <w:rPr>
                <w:rFonts w:ascii="Times New Roman" w:hAnsi="Times New Roman"/>
              </w:rPr>
            </w:pPr>
            <w:r w:rsidRPr="001B1E3E">
              <w:rPr>
                <w:rFonts w:ascii="Times New Roman" w:hAnsi="Times New Roman"/>
              </w:rPr>
              <w:t>z-axis</w:t>
            </w:r>
            <w:r w:rsidR="00B13269" w:rsidRPr="001B1E3E">
              <w:rPr>
                <w:rFonts w:ascii="Times New Roman" w:hAnsi="Times New Roman"/>
              </w:rPr>
              <w:t xml:space="preserve"> (m)</w:t>
            </w:r>
          </w:p>
        </w:tc>
        <w:tc>
          <w:tcPr>
            <w:tcW w:w="0" w:type="auto"/>
          </w:tcPr>
          <w:p w14:paraId="0317F39F" w14:textId="4A22AEC7" w:rsidR="00B13269" w:rsidRPr="001B1E3E" w:rsidRDefault="003F3C5A" w:rsidP="00271630">
            <w:pPr>
              <w:spacing w:line="240" w:lineRule="auto"/>
              <w:rPr>
                <w:rFonts w:ascii="Times New Roman" w:hAnsi="Times New Roman"/>
              </w:rPr>
            </w:pPr>
            <w:r w:rsidRPr="001B1E3E">
              <w:rPr>
                <w:rFonts w:ascii="Times New Roman" w:hAnsi="Times New Roman"/>
              </w:rPr>
              <w:t>10.077290</w:t>
            </w:r>
          </w:p>
        </w:tc>
        <w:tc>
          <w:tcPr>
            <w:tcW w:w="0" w:type="auto"/>
          </w:tcPr>
          <w:p w14:paraId="48E9CE03" w14:textId="21CEDF4F" w:rsidR="00B13269" w:rsidRPr="001B1E3E" w:rsidRDefault="003F3C5A" w:rsidP="00271630">
            <w:pPr>
              <w:spacing w:line="240" w:lineRule="auto"/>
              <w:rPr>
                <w:rFonts w:ascii="Times New Roman" w:hAnsi="Times New Roman"/>
              </w:rPr>
            </w:pPr>
            <w:r w:rsidRPr="001B1E3E">
              <w:rPr>
                <w:rFonts w:ascii="Times New Roman" w:hAnsi="Times New Roman"/>
              </w:rPr>
              <w:t>10.077290</w:t>
            </w:r>
          </w:p>
        </w:tc>
      </w:tr>
      <w:tr w:rsidR="00B13269" w:rsidRPr="005442A9" w14:paraId="570C1502" w14:textId="77777777" w:rsidTr="00017861">
        <w:trPr>
          <w:trHeight w:val="170"/>
          <w:jc w:val="center"/>
        </w:trPr>
        <w:tc>
          <w:tcPr>
            <w:tcW w:w="0" w:type="auto"/>
          </w:tcPr>
          <w:p w14:paraId="785A5D19" w14:textId="16A9E6C3" w:rsidR="00B13269" w:rsidRPr="001B1E3E" w:rsidRDefault="00735C99" w:rsidP="00271630">
            <w:pPr>
              <w:spacing w:line="240" w:lineRule="auto"/>
              <w:rPr>
                <w:rFonts w:ascii="Times New Roman" w:hAnsi="Times New Roman"/>
              </w:rPr>
            </w:pPr>
            <w:r w:rsidRPr="001B1E3E">
              <w:rPr>
                <w:rFonts w:ascii="Times New Roman" w:hAnsi="Times New Roman"/>
              </w:rPr>
              <w:t>Airs</w:t>
            </w:r>
            <w:r w:rsidR="00B13269" w:rsidRPr="001B1E3E">
              <w:rPr>
                <w:rFonts w:ascii="Times New Roman" w:hAnsi="Times New Roman"/>
              </w:rPr>
              <w:t>peed (m/s)</w:t>
            </w:r>
          </w:p>
        </w:tc>
        <w:tc>
          <w:tcPr>
            <w:tcW w:w="0" w:type="auto"/>
          </w:tcPr>
          <w:p w14:paraId="3DB2727B" w14:textId="452A9600" w:rsidR="00B13269" w:rsidRPr="001B1E3E" w:rsidRDefault="00B77DAF" w:rsidP="00B77DAF">
            <w:pPr>
              <w:spacing w:line="240" w:lineRule="auto"/>
              <w:rPr>
                <w:rFonts w:ascii="Times New Roman" w:hAnsi="Times New Roman"/>
              </w:rPr>
            </w:pPr>
            <w:r w:rsidRPr="001B1E3E">
              <w:rPr>
                <w:rFonts w:ascii="Times New Roman" w:hAnsi="Times New Roman"/>
              </w:rPr>
              <w:t>47.537995</w:t>
            </w:r>
          </w:p>
        </w:tc>
        <w:tc>
          <w:tcPr>
            <w:tcW w:w="0" w:type="auto"/>
          </w:tcPr>
          <w:p w14:paraId="01DEAFD4" w14:textId="63D0213A" w:rsidR="00B13269" w:rsidRPr="001B1E3E" w:rsidRDefault="00B77DAF" w:rsidP="00271630">
            <w:pPr>
              <w:keepNext/>
              <w:spacing w:line="240" w:lineRule="auto"/>
              <w:rPr>
                <w:rFonts w:ascii="Times New Roman" w:hAnsi="Times New Roman"/>
              </w:rPr>
            </w:pPr>
            <w:r w:rsidRPr="001B1E3E">
              <w:rPr>
                <w:rFonts w:ascii="Times New Roman" w:hAnsi="Times New Roman"/>
              </w:rPr>
              <w:t>47.537995</w:t>
            </w:r>
          </w:p>
        </w:tc>
      </w:tr>
    </w:tbl>
    <w:p w14:paraId="0A70126C" w14:textId="2FC14272" w:rsidR="00236E88" w:rsidRPr="004159AA" w:rsidRDefault="00B13269" w:rsidP="003F23F7">
      <w:pPr>
        <w:pStyle w:val="Caption"/>
        <w:spacing w:before="100" w:beforeAutospacing="1" w:after="100" w:afterAutospacing="1"/>
        <w:contextualSpacing/>
        <w:jc w:val="center"/>
        <w:rPr>
          <w:b w:val="0"/>
        </w:rPr>
      </w:pPr>
      <w:bookmarkStart w:id="233" w:name="_Toc61301129"/>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4</w:t>
      </w:r>
      <w:r w:rsidR="00C57AC9" w:rsidRPr="005442A9">
        <w:rPr>
          <w:b w:val="0"/>
        </w:rPr>
        <w:fldChar w:fldCharType="end"/>
      </w:r>
      <w:r w:rsidRPr="005442A9">
        <w:rPr>
          <w:b w:val="0"/>
        </w:rPr>
        <w:t xml:space="preserve">: Numerical Results for </w:t>
      </w:r>
      <w:r w:rsidR="00CF5314">
        <w:rPr>
          <w:b w:val="0"/>
        </w:rPr>
        <w:t xml:space="preserve">Palmer </w:t>
      </w:r>
      <w:r w:rsidRPr="005442A9">
        <w:rPr>
          <w:b w:val="0"/>
        </w:rPr>
        <w:t xml:space="preserve">Test </w:t>
      </w:r>
      <w:r w:rsidR="00CF60CD" w:rsidRPr="005442A9">
        <w:rPr>
          <w:b w:val="0"/>
        </w:rPr>
        <w:t>Three</w:t>
      </w:r>
      <w:bookmarkEnd w:id="233"/>
    </w:p>
    <w:p w14:paraId="2934EEE6" w14:textId="3D436EEC" w:rsidR="004612DC" w:rsidRPr="005442A9" w:rsidRDefault="004612DC" w:rsidP="004159AA">
      <w:pPr>
        <w:pStyle w:val="Heading3"/>
        <w:numPr>
          <w:ilvl w:val="2"/>
          <w:numId w:val="17"/>
        </w:numPr>
        <w:spacing w:before="100" w:beforeAutospacing="1" w:after="100" w:afterAutospacing="1"/>
        <w:ind w:left="1080"/>
        <w:contextualSpacing/>
        <w:jc w:val="left"/>
      </w:pPr>
      <w:bookmarkStart w:id="234" w:name="_Toc61301332"/>
      <w:r w:rsidRPr="005442A9">
        <w:t>Test Four (Flaps)</w:t>
      </w:r>
      <w:bookmarkEnd w:id="234"/>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B13269" w:rsidRPr="005442A9" w14:paraId="4DD74B95" w14:textId="77777777" w:rsidTr="000C0996">
        <w:trPr>
          <w:trHeight w:val="332"/>
          <w:jc w:val="center"/>
        </w:trPr>
        <w:tc>
          <w:tcPr>
            <w:tcW w:w="0" w:type="auto"/>
          </w:tcPr>
          <w:p w14:paraId="64663A29" w14:textId="77777777" w:rsidR="00B13269" w:rsidRPr="005442A9" w:rsidRDefault="00B13269" w:rsidP="00A2634D">
            <w:pPr>
              <w:spacing w:line="240" w:lineRule="auto"/>
              <w:ind w:firstLine="360"/>
              <w:rPr>
                <w:rFonts w:ascii="Times New Roman" w:hAnsi="Times New Roman"/>
              </w:rPr>
            </w:pPr>
          </w:p>
        </w:tc>
        <w:tc>
          <w:tcPr>
            <w:tcW w:w="0" w:type="auto"/>
          </w:tcPr>
          <w:p w14:paraId="40D21993" w14:textId="77777777" w:rsidR="00B13269" w:rsidRPr="005442A9" w:rsidRDefault="00B13269" w:rsidP="00271630">
            <w:pPr>
              <w:spacing w:line="240" w:lineRule="auto"/>
              <w:rPr>
                <w:rFonts w:ascii="Times New Roman" w:hAnsi="Times New Roman"/>
              </w:rPr>
            </w:pPr>
            <w:r w:rsidRPr="005442A9">
              <w:rPr>
                <w:rFonts w:ascii="Times New Roman" w:hAnsi="Times New Roman"/>
              </w:rPr>
              <w:t>Rust/ECS Output</w:t>
            </w:r>
          </w:p>
        </w:tc>
        <w:tc>
          <w:tcPr>
            <w:tcW w:w="0" w:type="auto"/>
          </w:tcPr>
          <w:p w14:paraId="572BFEB5" w14:textId="77777777" w:rsidR="00B13269" w:rsidRPr="005442A9" w:rsidRDefault="00B13269" w:rsidP="00271630">
            <w:pPr>
              <w:spacing w:line="240" w:lineRule="auto"/>
              <w:rPr>
                <w:rFonts w:ascii="Times New Roman" w:hAnsi="Times New Roman"/>
              </w:rPr>
            </w:pPr>
            <w:r w:rsidRPr="005442A9">
              <w:rPr>
                <w:rFonts w:ascii="Times New Roman" w:hAnsi="Times New Roman"/>
              </w:rPr>
              <w:t xml:space="preserve">C Benchmark Output </w:t>
            </w:r>
          </w:p>
        </w:tc>
      </w:tr>
      <w:tr w:rsidR="00B13269" w:rsidRPr="005442A9" w14:paraId="118F45C2" w14:textId="77777777" w:rsidTr="000C0996">
        <w:trPr>
          <w:jc w:val="center"/>
        </w:trPr>
        <w:tc>
          <w:tcPr>
            <w:tcW w:w="0" w:type="auto"/>
          </w:tcPr>
          <w:p w14:paraId="577B6733" w14:textId="456C8CCA" w:rsidR="00B13269" w:rsidRPr="005442A9" w:rsidRDefault="00E35ED6" w:rsidP="00271630">
            <w:pPr>
              <w:spacing w:line="240" w:lineRule="auto"/>
              <w:rPr>
                <w:rFonts w:ascii="Times New Roman" w:hAnsi="Times New Roman"/>
              </w:rPr>
            </w:pPr>
            <w:r>
              <w:rPr>
                <w:rFonts w:ascii="Times New Roman" w:hAnsi="Times New Roman"/>
              </w:rPr>
              <w:t>x-axis</w:t>
            </w:r>
            <w:r w:rsidR="00B13269" w:rsidRPr="005442A9">
              <w:rPr>
                <w:rFonts w:ascii="Times New Roman" w:hAnsi="Times New Roman"/>
              </w:rPr>
              <w:t xml:space="preserve"> (m)</w:t>
            </w:r>
          </w:p>
        </w:tc>
        <w:tc>
          <w:tcPr>
            <w:tcW w:w="0" w:type="auto"/>
          </w:tcPr>
          <w:p w14:paraId="1F0A5A04" w14:textId="5ACF1E47" w:rsidR="00B13269" w:rsidRPr="005442A9" w:rsidRDefault="00DA490A" w:rsidP="00271630">
            <w:pPr>
              <w:spacing w:line="240" w:lineRule="auto"/>
              <w:rPr>
                <w:rFonts w:ascii="Times New Roman" w:hAnsi="Times New Roman"/>
              </w:rPr>
            </w:pPr>
            <w:r w:rsidRPr="00DA490A">
              <w:rPr>
                <w:rFonts w:ascii="Times New Roman" w:hAnsi="Times New Roman"/>
              </w:rPr>
              <w:t>812.177196</w:t>
            </w:r>
          </w:p>
        </w:tc>
        <w:tc>
          <w:tcPr>
            <w:tcW w:w="0" w:type="auto"/>
          </w:tcPr>
          <w:p w14:paraId="6B2BFCD4" w14:textId="41F54D58" w:rsidR="00B13269" w:rsidRPr="005442A9" w:rsidRDefault="00DA490A" w:rsidP="00271630">
            <w:pPr>
              <w:spacing w:line="240" w:lineRule="auto"/>
              <w:rPr>
                <w:rFonts w:ascii="Times New Roman" w:hAnsi="Times New Roman"/>
              </w:rPr>
            </w:pPr>
            <w:r w:rsidRPr="00DA490A">
              <w:rPr>
                <w:rFonts w:ascii="Times New Roman" w:hAnsi="Times New Roman"/>
              </w:rPr>
              <w:t>812.177196</w:t>
            </w:r>
          </w:p>
        </w:tc>
      </w:tr>
      <w:tr w:rsidR="00E35ED6" w:rsidRPr="005442A9" w14:paraId="41392DCC" w14:textId="77777777" w:rsidTr="000C0996">
        <w:trPr>
          <w:jc w:val="center"/>
        </w:trPr>
        <w:tc>
          <w:tcPr>
            <w:tcW w:w="0" w:type="auto"/>
          </w:tcPr>
          <w:p w14:paraId="001B770F" w14:textId="0F8B4983" w:rsidR="00E35ED6" w:rsidRDefault="00E35ED6" w:rsidP="00271630">
            <w:pPr>
              <w:spacing w:line="240" w:lineRule="auto"/>
            </w:pPr>
            <w:r>
              <w:t>y-axis (m)</w:t>
            </w:r>
          </w:p>
        </w:tc>
        <w:tc>
          <w:tcPr>
            <w:tcW w:w="0" w:type="auto"/>
          </w:tcPr>
          <w:p w14:paraId="38B33319" w14:textId="38463494" w:rsidR="00E35ED6" w:rsidRPr="005442A9" w:rsidRDefault="00DA490A" w:rsidP="00271630">
            <w:pPr>
              <w:spacing w:line="240" w:lineRule="auto"/>
            </w:pPr>
            <w:r w:rsidRPr="00DA490A">
              <w:t>0.000000</w:t>
            </w:r>
          </w:p>
        </w:tc>
        <w:tc>
          <w:tcPr>
            <w:tcW w:w="0" w:type="auto"/>
          </w:tcPr>
          <w:p w14:paraId="4DBC05D9" w14:textId="09985C05" w:rsidR="00E35ED6" w:rsidRPr="005442A9" w:rsidRDefault="00DA490A" w:rsidP="00271630">
            <w:pPr>
              <w:spacing w:line="240" w:lineRule="auto"/>
            </w:pPr>
            <w:r w:rsidRPr="00DA490A">
              <w:t>0.000000</w:t>
            </w:r>
          </w:p>
        </w:tc>
      </w:tr>
      <w:tr w:rsidR="00B13269" w:rsidRPr="005442A9" w14:paraId="337B0E5E" w14:textId="77777777" w:rsidTr="000C0996">
        <w:trPr>
          <w:jc w:val="center"/>
        </w:trPr>
        <w:tc>
          <w:tcPr>
            <w:tcW w:w="0" w:type="auto"/>
          </w:tcPr>
          <w:p w14:paraId="4073D6F4" w14:textId="61359E8A" w:rsidR="00B13269" w:rsidRPr="005442A9" w:rsidRDefault="00E35ED6" w:rsidP="00271630">
            <w:pPr>
              <w:spacing w:line="240" w:lineRule="auto"/>
              <w:rPr>
                <w:rFonts w:ascii="Times New Roman" w:hAnsi="Times New Roman"/>
              </w:rPr>
            </w:pPr>
            <w:r>
              <w:rPr>
                <w:rFonts w:ascii="Times New Roman" w:hAnsi="Times New Roman"/>
              </w:rPr>
              <w:t>z-axis</w:t>
            </w:r>
            <w:r w:rsidR="00B13269" w:rsidRPr="005442A9">
              <w:rPr>
                <w:rFonts w:ascii="Times New Roman" w:hAnsi="Times New Roman"/>
              </w:rPr>
              <w:t xml:space="preserve"> (m)</w:t>
            </w:r>
          </w:p>
        </w:tc>
        <w:tc>
          <w:tcPr>
            <w:tcW w:w="0" w:type="auto"/>
          </w:tcPr>
          <w:p w14:paraId="370A2050" w14:textId="0A62825B" w:rsidR="00B13269" w:rsidRPr="005442A9" w:rsidRDefault="00DA490A" w:rsidP="00271630">
            <w:pPr>
              <w:spacing w:line="240" w:lineRule="auto"/>
              <w:rPr>
                <w:rFonts w:ascii="Times New Roman" w:hAnsi="Times New Roman"/>
              </w:rPr>
            </w:pPr>
            <w:r w:rsidRPr="00DA490A">
              <w:rPr>
                <w:rFonts w:ascii="Times New Roman" w:hAnsi="Times New Roman"/>
              </w:rPr>
              <w:t>46.666366</w:t>
            </w:r>
          </w:p>
        </w:tc>
        <w:tc>
          <w:tcPr>
            <w:tcW w:w="0" w:type="auto"/>
          </w:tcPr>
          <w:p w14:paraId="1A867674" w14:textId="0D3246BE" w:rsidR="00B13269" w:rsidRPr="005442A9" w:rsidRDefault="00DA490A" w:rsidP="00271630">
            <w:pPr>
              <w:spacing w:line="240" w:lineRule="auto"/>
              <w:rPr>
                <w:rFonts w:ascii="Times New Roman" w:hAnsi="Times New Roman"/>
              </w:rPr>
            </w:pPr>
            <w:r w:rsidRPr="00DA490A">
              <w:rPr>
                <w:rFonts w:ascii="Times New Roman" w:hAnsi="Times New Roman"/>
              </w:rPr>
              <w:t>46.666366</w:t>
            </w:r>
          </w:p>
        </w:tc>
      </w:tr>
      <w:tr w:rsidR="00B13269" w:rsidRPr="005442A9" w14:paraId="70C61B6B" w14:textId="77777777" w:rsidTr="000C0996">
        <w:trPr>
          <w:jc w:val="center"/>
        </w:trPr>
        <w:tc>
          <w:tcPr>
            <w:tcW w:w="0" w:type="auto"/>
          </w:tcPr>
          <w:p w14:paraId="12E2F7E7" w14:textId="5B4EE341" w:rsidR="00B13269" w:rsidRPr="005442A9" w:rsidRDefault="00152F57" w:rsidP="00271630">
            <w:pPr>
              <w:spacing w:line="240" w:lineRule="auto"/>
              <w:rPr>
                <w:rFonts w:ascii="Times New Roman" w:hAnsi="Times New Roman"/>
              </w:rPr>
            </w:pPr>
            <w:r>
              <w:rPr>
                <w:rFonts w:ascii="Times New Roman" w:hAnsi="Times New Roman"/>
              </w:rPr>
              <w:t>Airs</w:t>
            </w:r>
            <w:r w:rsidR="00B13269" w:rsidRPr="005442A9">
              <w:rPr>
                <w:rFonts w:ascii="Times New Roman" w:hAnsi="Times New Roman"/>
              </w:rPr>
              <w:t>peed (m/s)</w:t>
            </w:r>
          </w:p>
        </w:tc>
        <w:tc>
          <w:tcPr>
            <w:tcW w:w="0" w:type="auto"/>
          </w:tcPr>
          <w:p w14:paraId="284D24E6" w14:textId="386E6C7F" w:rsidR="00B13269" w:rsidRPr="005442A9" w:rsidRDefault="00DA490A" w:rsidP="00271630">
            <w:pPr>
              <w:spacing w:line="240" w:lineRule="auto"/>
              <w:rPr>
                <w:rFonts w:ascii="Times New Roman" w:hAnsi="Times New Roman"/>
              </w:rPr>
            </w:pPr>
            <w:r w:rsidRPr="00DA490A">
              <w:rPr>
                <w:rFonts w:ascii="Times New Roman" w:hAnsi="Times New Roman"/>
              </w:rPr>
              <w:t>38.019948</w:t>
            </w:r>
          </w:p>
        </w:tc>
        <w:tc>
          <w:tcPr>
            <w:tcW w:w="0" w:type="auto"/>
          </w:tcPr>
          <w:p w14:paraId="328D4613" w14:textId="5D2C141D" w:rsidR="00B13269" w:rsidRPr="005442A9" w:rsidRDefault="00DA490A" w:rsidP="00271630">
            <w:pPr>
              <w:keepNext/>
              <w:spacing w:line="240" w:lineRule="auto"/>
              <w:rPr>
                <w:rFonts w:ascii="Times New Roman" w:hAnsi="Times New Roman"/>
              </w:rPr>
            </w:pPr>
            <w:r w:rsidRPr="00DA490A">
              <w:rPr>
                <w:rFonts w:ascii="Times New Roman" w:hAnsi="Times New Roman"/>
              </w:rPr>
              <w:t>38.019948</w:t>
            </w:r>
          </w:p>
        </w:tc>
      </w:tr>
    </w:tbl>
    <w:p w14:paraId="4925E142" w14:textId="1ED404C3" w:rsidR="00236E88" w:rsidRPr="004159AA" w:rsidRDefault="00B13269" w:rsidP="003F23F7">
      <w:pPr>
        <w:pStyle w:val="Caption"/>
        <w:spacing w:before="100" w:beforeAutospacing="1" w:after="100" w:afterAutospacing="1"/>
        <w:contextualSpacing/>
        <w:jc w:val="center"/>
        <w:rPr>
          <w:b w:val="0"/>
        </w:rPr>
      </w:pPr>
      <w:bookmarkStart w:id="235" w:name="_Toc61301130"/>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5</w:t>
      </w:r>
      <w:r w:rsidR="00C57AC9" w:rsidRPr="005442A9">
        <w:rPr>
          <w:b w:val="0"/>
        </w:rPr>
        <w:fldChar w:fldCharType="end"/>
      </w:r>
      <w:r w:rsidRPr="005442A9">
        <w:rPr>
          <w:b w:val="0"/>
        </w:rPr>
        <w:t xml:space="preserve">: Numerical Results for </w:t>
      </w:r>
      <w:r w:rsidR="00CF5314">
        <w:rPr>
          <w:b w:val="0"/>
        </w:rPr>
        <w:t xml:space="preserve">Palmer </w:t>
      </w:r>
      <w:r w:rsidRPr="005442A9">
        <w:rPr>
          <w:b w:val="0"/>
        </w:rPr>
        <w:t xml:space="preserve">Test </w:t>
      </w:r>
      <w:r w:rsidR="00CF60CD" w:rsidRPr="005442A9">
        <w:rPr>
          <w:b w:val="0"/>
        </w:rPr>
        <w:t>Four</w:t>
      </w:r>
      <w:bookmarkEnd w:id="235"/>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6" w:name="_Toc61301333"/>
      <w:r>
        <w:t>Bourg-based</w:t>
      </w:r>
      <w:r w:rsidR="00112836" w:rsidRPr="005442A9">
        <w:t xml:space="preserve"> </w:t>
      </w:r>
      <w:r w:rsidR="00076CD5" w:rsidRPr="005442A9">
        <w:t>FDM Equivalency Verification</w:t>
      </w:r>
      <w:bookmarkEnd w:id="236"/>
    </w:p>
    <w:p w14:paraId="11561D25" w14:textId="44606BA4" w:rsidR="009A7198" w:rsidRDefault="000E05C3" w:rsidP="004159AA">
      <w:pPr>
        <w:spacing w:before="100" w:beforeAutospacing="1" w:after="100" w:afterAutospacing="1"/>
        <w:ind w:firstLine="360"/>
        <w:contextualSpacing/>
      </w:pPr>
      <w:r w:rsidRPr="005442A9">
        <w:t>The s</w:t>
      </w:r>
      <w:r w:rsidR="00280076" w:rsidRPr="005442A9">
        <w:t xml:space="preserve">eries of 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A2109A" w:rsidRPr="005442A9">
        <w:t>a generally</w:t>
      </w:r>
      <w:r w:rsidR="00395B9E" w:rsidRPr="005442A9">
        <w:t xml:space="preserve"> matched in every test. </w:t>
      </w:r>
      <w:r w:rsidR="00F36FC9" w:rsidRPr="005442A9">
        <w:t xml:space="preserve">Specifically, each </w:t>
      </w:r>
      <w:r w:rsidR="0076210D" w:rsidRPr="005442A9">
        <w:t>flight control tested was</w:t>
      </w:r>
      <w:r w:rsidR="00561A18" w:rsidRPr="005442A9">
        <w:t xml:space="preserve"> found to be working, but not to the </w:t>
      </w:r>
      <w:r w:rsidR="00411DC2" w:rsidRPr="005442A9">
        <w:t xml:space="preserve">exact </w:t>
      </w:r>
      <w:r w:rsidR="00561A18" w:rsidRPr="005442A9">
        <w:t>degree that was hypothesized</w:t>
      </w:r>
      <w:r w:rsidR="00F36FC9" w:rsidRPr="005442A9">
        <w:t>.</w:t>
      </w:r>
      <w:r w:rsidR="000910FA">
        <w:t xml:space="preserve"> </w:t>
      </w:r>
      <w:r w:rsidR="009A7198">
        <w:t>The tests with the most variance were test three, which examined rolling the airplane</w:t>
      </w:r>
      <w:r w:rsidR="00BE4591">
        <w:t>,</w:t>
      </w:r>
      <w:r w:rsidR="009A7198">
        <w:t xml:space="preserve"> and test five, which examined yawing the airplane. </w:t>
      </w:r>
      <w:r w:rsidR="0028349F">
        <w:t>The other tests</w:t>
      </w:r>
      <w:r w:rsidR="00606CA8">
        <w:t xml:space="preserve"> results</w:t>
      </w:r>
      <w:r w:rsidR="0028349F">
        <w:t xml:space="preserve"> </w:t>
      </w:r>
      <w:r w:rsidR="00606CA8">
        <w:t xml:space="preserve">are close enough to confidently say that during visual </w:t>
      </w:r>
      <w:r w:rsidR="003B563E">
        <w:t>flight simulation, the margin of error produced by the</w:t>
      </w:r>
      <w:r w:rsidR="00606CA8">
        <w:t xml:space="preserve"> tested flight maneuvers are</w:t>
      </w:r>
      <w:r w:rsidR="007861D7">
        <w:t xml:space="preserve"> certainly</w:t>
      </w:r>
      <w:r w:rsidR="00606CA8">
        <w:t xml:space="preserve"> imperceptible. </w:t>
      </w:r>
      <w:r w:rsidR="001A2847">
        <w:t>However,</w:t>
      </w:r>
      <w:r w:rsidR="008D019F">
        <w:t xml:space="preserve"> the error produced by the roll and yaw motion are also imperceptible during flight simulation.</w:t>
      </w:r>
    </w:p>
    <w:p w14:paraId="4B7B5A01" w14:textId="0A0F33F4" w:rsidR="00236E88" w:rsidRPr="005442A9" w:rsidRDefault="000910FA" w:rsidP="004159AA">
      <w:pPr>
        <w:spacing w:before="100" w:beforeAutospacing="1" w:after="100" w:afterAutospacing="1"/>
        <w:ind w:firstLine="360"/>
        <w:contextualSpacing/>
      </w:pPr>
      <w:r>
        <w:t>Each test was performed at 30 FPS for a total of 30 seconds.</w:t>
      </w:r>
      <w:r w:rsidR="0076210D" w:rsidRPr="005442A9">
        <w:t xml:space="preserve"> Each test section displays the resultant flight data</w:t>
      </w:r>
      <w:r w:rsidR="00560738">
        <w:t>, the position coordinates and the Euler angles,</w:t>
      </w:r>
      <w:r w:rsidR="0076210D" w:rsidRPr="005442A9">
        <w:t xml:space="preserve"> </w:t>
      </w:r>
      <w:r w:rsidR="00560738">
        <w:t xml:space="preserve">outputted </w:t>
      </w:r>
      <w:r w:rsidR="0076210D" w:rsidRPr="005442A9">
        <w:t>at the end of test execution for both our FDM and the benchmark FDM</w:t>
      </w:r>
      <w:r w:rsidR="00B4601E" w:rsidRPr="005442A9">
        <w:t xml:space="preserve"> for that given test.</w:t>
      </w:r>
      <w:r w:rsidR="00EE6321">
        <w:t xml:space="preserve"> The Rust/ECS</w:t>
      </w:r>
      <w:r w:rsidR="00C902DC">
        <w:t xml:space="preserve"> re-implementations</w:t>
      </w:r>
      <w:r w:rsidR="00EE6321">
        <w:t xml:space="preserve"> output was rounded to 6 significant figures to match that of the C++/OOP benchmark output. </w:t>
      </w:r>
    </w:p>
    <w:p w14:paraId="6A21BD57" w14:textId="077EDF42" w:rsidR="0057080C" w:rsidRPr="005442A9" w:rsidRDefault="00286ACD" w:rsidP="004159AA">
      <w:pPr>
        <w:pStyle w:val="Heading3"/>
        <w:numPr>
          <w:ilvl w:val="2"/>
          <w:numId w:val="17"/>
        </w:numPr>
        <w:spacing w:before="100" w:beforeAutospacing="1" w:after="100" w:afterAutospacing="1"/>
        <w:ind w:left="1080"/>
        <w:contextualSpacing/>
        <w:jc w:val="left"/>
      </w:pPr>
      <w:bookmarkStart w:id="237" w:name="_Toc61301334"/>
      <w:r w:rsidRPr="005442A9">
        <w:t xml:space="preserve">Test One </w:t>
      </w:r>
      <w:r w:rsidR="00F40FF8" w:rsidRPr="005442A9">
        <w:t>(No Flight Control)</w:t>
      </w:r>
      <w:bookmarkEnd w:id="237"/>
    </w:p>
    <w:tbl>
      <w:tblPr>
        <w:tblStyle w:val="TableGrid"/>
        <w:tblW w:w="0" w:type="auto"/>
        <w:jc w:val="center"/>
        <w:tblCellMar>
          <w:left w:w="115" w:type="dxa"/>
          <w:right w:w="115" w:type="dxa"/>
        </w:tblCellMar>
        <w:tblLook w:val="04A0" w:firstRow="1" w:lastRow="0" w:firstColumn="1" w:lastColumn="0" w:noHBand="0" w:noVBand="1"/>
      </w:tblPr>
      <w:tblGrid>
        <w:gridCol w:w="1937"/>
        <w:gridCol w:w="1904"/>
        <w:gridCol w:w="3101"/>
      </w:tblGrid>
      <w:tr w:rsidR="00286ACD" w:rsidRPr="005442A9" w14:paraId="2875709D" w14:textId="77777777" w:rsidTr="00775C0F">
        <w:trPr>
          <w:trHeight w:val="332"/>
          <w:jc w:val="center"/>
        </w:trPr>
        <w:tc>
          <w:tcPr>
            <w:tcW w:w="0" w:type="auto"/>
          </w:tcPr>
          <w:p w14:paraId="2BD263D3" w14:textId="77777777" w:rsidR="00286ACD" w:rsidRPr="00D02762" w:rsidRDefault="00286ACD" w:rsidP="00A2634D">
            <w:pPr>
              <w:spacing w:line="240" w:lineRule="auto"/>
              <w:ind w:firstLine="360"/>
              <w:rPr>
                <w:rFonts w:ascii="Times New Roman" w:hAnsi="Times New Roman"/>
                <w:szCs w:val="24"/>
              </w:rPr>
            </w:pPr>
          </w:p>
        </w:tc>
        <w:tc>
          <w:tcPr>
            <w:tcW w:w="0" w:type="auto"/>
          </w:tcPr>
          <w:p w14:paraId="414C6766" w14:textId="77777777" w:rsidR="00286ACD" w:rsidRPr="00D02762" w:rsidRDefault="00286ACD" w:rsidP="00271630">
            <w:pPr>
              <w:spacing w:line="240" w:lineRule="auto"/>
              <w:rPr>
                <w:rFonts w:ascii="Times New Roman" w:hAnsi="Times New Roman"/>
                <w:szCs w:val="24"/>
              </w:rPr>
            </w:pPr>
            <w:r w:rsidRPr="00D02762">
              <w:rPr>
                <w:rFonts w:ascii="Times New Roman" w:hAnsi="Times New Roman"/>
                <w:szCs w:val="24"/>
              </w:rPr>
              <w:t>Rust/ECS Output</w:t>
            </w:r>
          </w:p>
        </w:tc>
        <w:tc>
          <w:tcPr>
            <w:tcW w:w="0" w:type="auto"/>
          </w:tcPr>
          <w:p w14:paraId="2B27946A" w14:textId="77777777" w:rsidR="00286ACD" w:rsidRPr="00D02762" w:rsidRDefault="00286ACD" w:rsidP="00271630">
            <w:pPr>
              <w:spacing w:line="240" w:lineRule="auto"/>
              <w:rPr>
                <w:rFonts w:ascii="Times New Roman" w:hAnsi="Times New Roman"/>
                <w:szCs w:val="24"/>
              </w:rPr>
            </w:pPr>
            <w:r w:rsidRPr="00D02762">
              <w:rPr>
                <w:rFonts w:ascii="Times New Roman" w:hAnsi="Times New Roman"/>
                <w:szCs w:val="24"/>
              </w:rPr>
              <w:t xml:space="preserve">C++/OOP Benchmark Output </w:t>
            </w:r>
          </w:p>
        </w:tc>
      </w:tr>
      <w:tr w:rsidR="00286ACD" w:rsidRPr="005442A9" w14:paraId="6DF812DA" w14:textId="77777777" w:rsidTr="00775C0F">
        <w:trPr>
          <w:jc w:val="center"/>
        </w:trPr>
        <w:tc>
          <w:tcPr>
            <w:tcW w:w="0" w:type="auto"/>
          </w:tcPr>
          <w:p w14:paraId="3C6E032A" w14:textId="00DB3169" w:rsidR="00286ACD" w:rsidRPr="00D02762" w:rsidRDefault="003A65C0" w:rsidP="003A65C0">
            <w:pPr>
              <w:spacing w:line="240" w:lineRule="auto"/>
              <w:rPr>
                <w:rFonts w:ascii="Times New Roman" w:hAnsi="Times New Roman"/>
                <w:szCs w:val="24"/>
              </w:rPr>
            </w:pPr>
            <w:r w:rsidRPr="00D02762">
              <w:rPr>
                <w:rFonts w:ascii="Times New Roman" w:hAnsi="Times New Roman"/>
                <w:szCs w:val="24"/>
              </w:rPr>
              <w:t>x-axis (ft)</w:t>
            </w:r>
          </w:p>
        </w:tc>
        <w:tc>
          <w:tcPr>
            <w:tcW w:w="0" w:type="auto"/>
          </w:tcPr>
          <w:p w14:paraId="0E953ADF" w14:textId="698D5F63" w:rsidR="00286ACD" w:rsidRPr="00D02762" w:rsidRDefault="00935F7B" w:rsidP="00271630">
            <w:pPr>
              <w:spacing w:line="240" w:lineRule="auto"/>
              <w:rPr>
                <w:rFonts w:ascii="Times New Roman" w:hAnsi="Times New Roman"/>
                <w:szCs w:val="24"/>
              </w:rPr>
            </w:pPr>
            <w:r w:rsidRPr="00D02762">
              <w:rPr>
                <w:rFonts w:ascii="Times New Roman" w:hAnsi="Times New Roman"/>
                <w:szCs w:val="24"/>
              </w:rPr>
              <w:t>-1045.2303</w:t>
            </w:r>
          </w:p>
        </w:tc>
        <w:tc>
          <w:tcPr>
            <w:tcW w:w="0" w:type="auto"/>
          </w:tcPr>
          <w:p w14:paraId="48D351DB" w14:textId="095B446C" w:rsidR="00286ACD" w:rsidRPr="00D02762" w:rsidRDefault="003A65C0" w:rsidP="00271630">
            <w:pPr>
              <w:spacing w:line="240" w:lineRule="auto"/>
              <w:rPr>
                <w:rFonts w:ascii="Times New Roman" w:hAnsi="Times New Roman"/>
                <w:szCs w:val="24"/>
              </w:rPr>
            </w:pPr>
            <w:r w:rsidRPr="00D02762">
              <w:rPr>
                <w:rFonts w:ascii="Times New Roman" w:hAnsi="Times New Roman"/>
                <w:szCs w:val="24"/>
              </w:rPr>
              <w:t>-1045.37</w:t>
            </w:r>
          </w:p>
        </w:tc>
      </w:tr>
      <w:tr w:rsidR="003A65C0" w:rsidRPr="005442A9" w14:paraId="140E8A85" w14:textId="77777777" w:rsidTr="00775C0F">
        <w:trPr>
          <w:jc w:val="center"/>
        </w:trPr>
        <w:tc>
          <w:tcPr>
            <w:tcW w:w="0" w:type="auto"/>
          </w:tcPr>
          <w:p w14:paraId="43119D23" w14:textId="5D84BBAE" w:rsidR="003A65C0" w:rsidRPr="00D02762" w:rsidRDefault="003A65C0" w:rsidP="00271630">
            <w:pPr>
              <w:spacing w:line="240" w:lineRule="auto"/>
              <w:rPr>
                <w:rFonts w:ascii="Times New Roman" w:hAnsi="Times New Roman"/>
                <w:szCs w:val="24"/>
              </w:rPr>
            </w:pPr>
            <w:r w:rsidRPr="00D02762">
              <w:rPr>
                <w:rFonts w:ascii="Times New Roman" w:hAnsi="Times New Roman"/>
                <w:szCs w:val="24"/>
              </w:rPr>
              <w:t>y-axis (ft)</w:t>
            </w:r>
          </w:p>
        </w:tc>
        <w:tc>
          <w:tcPr>
            <w:tcW w:w="0" w:type="auto"/>
          </w:tcPr>
          <w:p w14:paraId="15C619EA" w14:textId="2ED471F3" w:rsidR="003A65C0" w:rsidRPr="00D02762" w:rsidRDefault="002F3E5B" w:rsidP="003A65C0">
            <w:pPr>
              <w:spacing w:line="240" w:lineRule="auto"/>
              <w:rPr>
                <w:rFonts w:ascii="Times New Roman" w:hAnsi="Times New Roman"/>
                <w:szCs w:val="24"/>
              </w:rPr>
            </w:pPr>
            <w:r w:rsidRPr="00D02762">
              <w:rPr>
                <w:rFonts w:ascii="Times New Roman" w:hAnsi="Times New Roman"/>
                <w:szCs w:val="24"/>
              </w:rPr>
              <w:t>-0.00852866</w:t>
            </w:r>
          </w:p>
        </w:tc>
        <w:tc>
          <w:tcPr>
            <w:tcW w:w="0" w:type="auto"/>
          </w:tcPr>
          <w:p w14:paraId="6BDCE372" w14:textId="74C7BAD9" w:rsidR="003A65C0" w:rsidRPr="00D02762" w:rsidRDefault="003A65C0" w:rsidP="003A65C0">
            <w:pPr>
              <w:spacing w:line="240" w:lineRule="auto"/>
              <w:rPr>
                <w:rFonts w:ascii="Times New Roman" w:hAnsi="Times New Roman"/>
                <w:szCs w:val="24"/>
              </w:rPr>
            </w:pPr>
            <w:r w:rsidRPr="00D02762">
              <w:rPr>
                <w:rFonts w:ascii="Times New Roman" w:hAnsi="Times New Roman"/>
                <w:szCs w:val="24"/>
              </w:rPr>
              <w:t>-0.0444084</w:t>
            </w:r>
          </w:p>
        </w:tc>
      </w:tr>
      <w:tr w:rsidR="003A65C0" w:rsidRPr="005442A9" w14:paraId="4FA7B120" w14:textId="77777777" w:rsidTr="00775C0F">
        <w:trPr>
          <w:jc w:val="center"/>
        </w:trPr>
        <w:tc>
          <w:tcPr>
            <w:tcW w:w="0" w:type="auto"/>
          </w:tcPr>
          <w:p w14:paraId="691E49AC" w14:textId="417E0F8F" w:rsidR="003A65C0" w:rsidRPr="00D02762" w:rsidRDefault="003A65C0" w:rsidP="00271630">
            <w:pPr>
              <w:spacing w:line="240" w:lineRule="auto"/>
              <w:rPr>
                <w:rFonts w:ascii="Times New Roman" w:hAnsi="Times New Roman"/>
                <w:szCs w:val="24"/>
              </w:rPr>
            </w:pPr>
            <w:r w:rsidRPr="00D02762">
              <w:rPr>
                <w:rFonts w:ascii="Times New Roman" w:hAnsi="Times New Roman"/>
                <w:szCs w:val="24"/>
              </w:rPr>
              <w:t>z-axis (ft)</w:t>
            </w:r>
          </w:p>
        </w:tc>
        <w:tc>
          <w:tcPr>
            <w:tcW w:w="0" w:type="auto"/>
          </w:tcPr>
          <w:p w14:paraId="49FD3249" w14:textId="36D33F23" w:rsidR="003A65C0"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420.124</w:t>
            </w:r>
          </w:p>
        </w:tc>
        <w:tc>
          <w:tcPr>
            <w:tcW w:w="0" w:type="auto"/>
          </w:tcPr>
          <w:p w14:paraId="117EFC74" w14:textId="43CE478D" w:rsidR="003A65C0" w:rsidRPr="00D02762" w:rsidRDefault="003A65C0" w:rsidP="00271630">
            <w:pPr>
              <w:spacing w:line="240" w:lineRule="auto"/>
              <w:rPr>
                <w:rFonts w:ascii="Times New Roman" w:hAnsi="Times New Roman"/>
                <w:szCs w:val="24"/>
              </w:rPr>
            </w:pPr>
            <w:r w:rsidRPr="00D02762">
              <w:rPr>
                <w:rFonts w:ascii="Times New Roman" w:hAnsi="Times New Roman"/>
                <w:szCs w:val="24"/>
              </w:rPr>
              <w:t>421.399</w:t>
            </w:r>
          </w:p>
        </w:tc>
      </w:tr>
      <w:tr w:rsidR="003A65C0" w:rsidRPr="005442A9" w14:paraId="67B1C64A" w14:textId="77777777" w:rsidTr="00775C0F">
        <w:trPr>
          <w:jc w:val="center"/>
        </w:trPr>
        <w:tc>
          <w:tcPr>
            <w:tcW w:w="0" w:type="auto"/>
          </w:tcPr>
          <w:p w14:paraId="0B2A005B" w14:textId="4A696DC8" w:rsidR="003A65C0" w:rsidRPr="00D02762" w:rsidRDefault="005F294F" w:rsidP="00271630">
            <w:pPr>
              <w:spacing w:line="240" w:lineRule="auto"/>
              <w:rPr>
                <w:rFonts w:ascii="Times New Roman" w:hAnsi="Times New Roman"/>
                <w:szCs w:val="24"/>
              </w:rPr>
            </w:pPr>
            <w:r w:rsidRPr="00D02762">
              <w:rPr>
                <w:rFonts w:ascii="Times New Roman" w:hAnsi="Times New Roman"/>
                <w:szCs w:val="24"/>
              </w:rPr>
              <w:t>Roll Angle (deg)</w:t>
            </w:r>
          </w:p>
        </w:tc>
        <w:tc>
          <w:tcPr>
            <w:tcW w:w="0" w:type="auto"/>
          </w:tcPr>
          <w:p w14:paraId="655C67C4" w14:textId="3BE795D9" w:rsidR="003A65C0"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0.00281371</w:t>
            </w:r>
          </w:p>
        </w:tc>
        <w:tc>
          <w:tcPr>
            <w:tcW w:w="0" w:type="auto"/>
          </w:tcPr>
          <w:p w14:paraId="2505B9B3" w14:textId="4211BCBF" w:rsidR="003A65C0" w:rsidRPr="00D02762" w:rsidRDefault="00771036" w:rsidP="00271630">
            <w:pPr>
              <w:spacing w:line="240" w:lineRule="auto"/>
              <w:rPr>
                <w:rFonts w:ascii="Times New Roman" w:hAnsi="Times New Roman"/>
                <w:szCs w:val="24"/>
              </w:rPr>
            </w:pPr>
            <w:r w:rsidRPr="00D02762">
              <w:rPr>
                <w:rFonts w:ascii="Times New Roman" w:hAnsi="Times New Roman"/>
                <w:szCs w:val="24"/>
              </w:rPr>
              <w:t>-0.00279299</w:t>
            </w:r>
          </w:p>
        </w:tc>
      </w:tr>
      <w:tr w:rsidR="003A65C0" w:rsidRPr="005442A9" w14:paraId="6FE7D80D" w14:textId="77777777" w:rsidTr="00775C0F">
        <w:trPr>
          <w:jc w:val="center"/>
        </w:trPr>
        <w:tc>
          <w:tcPr>
            <w:tcW w:w="0" w:type="auto"/>
          </w:tcPr>
          <w:p w14:paraId="55F0B985" w14:textId="53E46C9F" w:rsidR="003A65C0" w:rsidRPr="00D02762" w:rsidRDefault="005F294F" w:rsidP="00271630">
            <w:pPr>
              <w:spacing w:line="240" w:lineRule="auto"/>
              <w:rPr>
                <w:rFonts w:ascii="Times New Roman" w:hAnsi="Times New Roman"/>
                <w:szCs w:val="24"/>
              </w:rPr>
            </w:pPr>
            <w:r w:rsidRPr="00D02762">
              <w:rPr>
                <w:rFonts w:ascii="Times New Roman" w:hAnsi="Times New Roman"/>
                <w:szCs w:val="24"/>
              </w:rPr>
              <w:t>Pitch Angle (deg)</w:t>
            </w:r>
          </w:p>
        </w:tc>
        <w:tc>
          <w:tcPr>
            <w:tcW w:w="0" w:type="auto"/>
          </w:tcPr>
          <w:p w14:paraId="0F0A0FD1" w14:textId="11AFD9F1" w:rsidR="003A65C0"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16.1477</w:t>
            </w:r>
          </w:p>
        </w:tc>
        <w:tc>
          <w:tcPr>
            <w:tcW w:w="0" w:type="auto"/>
          </w:tcPr>
          <w:p w14:paraId="100D7901" w14:textId="24A32F79" w:rsidR="003A65C0" w:rsidRPr="00D02762" w:rsidRDefault="002F3E5B" w:rsidP="00271630">
            <w:pPr>
              <w:spacing w:line="240" w:lineRule="auto"/>
              <w:rPr>
                <w:rFonts w:ascii="Times New Roman" w:hAnsi="Times New Roman"/>
                <w:szCs w:val="24"/>
              </w:rPr>
            </w:pPr>
            <w:r w:rsidRPr="00D02762">
              <w:rPr>
                <w:rFonts w:ascii="Times New Roman" w:hAnsi="Times New Roman"/>
                <w:szCs w:val="24"/>
              </w:rPr>
              <w:t>-16.1436</w:t>
            </w:r>
          </w:p>
        </w:tc>
      </w:tr>
      <w:tr w:rsidR="005F294F" w:rsidRPr="005442A9" w14:paraId="092EF1D3" w14:textId="77777777" w:rsidTr="00775C0F">
        <w:trPr>
          <w:jc w:val="center"/>
        </w:trPr>
        <w:tc>
          <w:tcPr>
            <w:tcW w:w="0" w:type="auto"/>
          </w:tcPr>
          <w:p w14:paraId="51EB028A" w14:textId="795FD844" w:rsidR="005F294F" w:rsidRPr="00D02762" w:rsidRDefault="005F294F" w:rsidP="00271630">
            <w:pPr>
              <w:spacing w:line="240" w:lineRule="auto"/>
              <w:rPr>
                <w:rFonts w:ascii="Times New Roman" w:hAnsi="Times New Roman"/>
                <w:szCs w:val="24"/>
              </w:rPr>
            </w:pPr>
            <w:r w:rsidRPr="00D02762">
              <w:rPr>
                <w:rFonts w:ascii="Times New Roman" w:hAnsi="Times New Roman"/>
                <w:szCs w:val="24"/>
              </w:rPr>
              <w:t>Yaw Angle (deg)</w:t>
            </w:r>
          </w:p>
        </w:tc>
        <w:tc>
          <w:tcPr>
            <w:tcW w:w="0" w:type="auto"/>
          </w:tcPr>
          <w:p w14:paraId="3FCD500F" w14:textId="0C74949D" w:rsidR="005F294F"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0.00420602</w:t>
            </w:r>
          </w:p>
        </w:tc>
        <w:tc>
          <w:tcPr>
            <w:tcW w:w="0" w:type="auto"/>
          </w:tcPr>
          <w:p w14:paraId="428526D1" w14:textId="425785EB" w:rsidR="005F294F" w:rsidRPr="00D02762" w:rsidRDefault="002F3E5B" w:rsidP="00271630">
            <w:pPr>
              <w:spacing w:line="240" w:lineRule="auto"/>
              <w:rPr>
                <w:rFonts w:ascii="Times New Roman" w:hAnsi="Times New Roman"/>
                <w:szCs w:val="24"/>
              </w:rPr>
            </w:pPr>
            <w:r w:rsidRPr="00D02762">
              <w:rPr>
                <w:rFonts w:ascii="Times New Roman" w:hAnsi="Times New Roman"/>
                <w:szCs w:val="24"/>
              </w:rPr>
              <w:t>-0.00508352</w:t>
            </w:r>
          </w:p>
        </w:tc>
      </w:tr>
      <w:tr w:rsidR="00286ACD" w:rsidRPr="005442A9" w14:paraId="735BD6B6" w14:textId="77777777" w:rsidTr="00775C0F">
        <w:trPr>
          <w:jc w:val="center"/>
        </w:trPr>
        <w:tc>
          <w:tcPr>
            <w:tcW w:w="0" w:type="auto"/>
          </w:tcPr>
          <w:p w14:paraId="4E5E1D31" w14:textId="2E375C14" w:rsidR="00286ACD" w:rsidRPr="00D02762" w:rsidRDefault="00966CFD" w:rsidP="00271630">
            <w:pPr>
              <w:spacing w:line="240" w:lineRule="auto"/>
              <w:rPr>
                <w:rFonts w:ascii="Times New Roman" w:hAnsi="Times New Roman"/>
                <w:szCs w:val="24"/>
              </w:rPr>
            </w:pPr>
            <w:r w:rsidRPr="00D02762">
              <w:rPr>
                <w:rFonts w:ascii="Times New Roman" w:hAnsi="Times New Roman"/>
                <w:szCs w:val="24"/>
              </w:rPr>
              <w:t>Airs</w:t>
            </w:r>
            <w:r w:rsidR="00286ACD" w:rsidRPr="00D02762">
              <w:rPr>
                <w:rFonts w:ascii="Times New Roman" w:hAnsi="Times New Roman"/>
                <w:szCs w:val="24"/>
              </w:rPr>
              <w:t>peed (knots)</w:t>
            </w:r>
          </w:p>
        </w:tc>
        <w:tc>
          <w:tcPr>
            <w:tcW w:w="0" w:type="auto"/>
          </w:tcPr>
          <w:p w14:paraId="0B92B46D" w14:textId="42E3114B" w:rsidR="00286ACD"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85.9889</w:t>
            </w:r>
          </w:p>
        </w:tc>
        <w:tc>
          <w:tcPr>
            <w:tcW w:w="0" w:type="auto"/>
          </w:tcPr>
          <w:p w14:paraId="162061FD" w14:textId="77777777" w:rsidR="00286ACD" w:rsidRPr="00D02762" w:rsidRDefault="00286ACD" w:rsidP="00271630">
            <w:pPr>
              <w:keepNext/>
              <w:spacing w:line="240" w:lineRule="auto"/>
              <w:rPr>
                <w:rFonts w:ascii="Times New Roman" w:hAnsi="Times New Roman"/>
                <w:szCs w:val="24"/>
              </w:rPr>
            </w:pPr>
            <w:r w:rsidRPr="00D02762">
              <w:rPr>
                <w:rFonts w:ascii="Times New Roman" w:hAnsi="Times New Roman"/>
                <w:szCs w:val="24"/>
              </w:rPr>
              <w:t>85.9906</w:t>
            </w:r>
          </w:p>
        </w:tc>
      </w:tr>
    </w:tbl>
    <w:p w14:paraId="71BCDC1A" w14:textId="38984E5C" w:rsidR="00236E88" w:rsidRPr="004159AA" w:rsidRDefault="009046B7" w:rsidP="009713CA">
      <w:pPr>
        <w:pStyle w:val="Caption"/>
        <w:spacing w:before="100" w:beforeAutospacing="1" w:after="100" w:afterAutospacing="1"/>
        <w:contextualSpacing/>
        <w:jc w:val="center"/>
        <w:rPr>
          <w:b w:val="0"/>
        </w:rPr>
      </w:pPr>
      <w:bookmarkStart w:id="238" w:name="_Toc61301131"/>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6</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One</w:t>
      </w:r>
      <w:bookmarkEnd w:id="238"/>
    </w:p>
    <w:p w14:paraId="1EDAE53B" w14:textId="6B246FF6" w:rsidR="004A322E" w:rsidRPr="005442A9" w:rsidRDefault="00286ACD" w:rsidP="004159AA">
      <w:pPr>
        <w:pStyle w:val="Heading3"/>
        <w:numPr>
          <w:ilvl w:val="2"/>
          <w:numId w:val="17"/>
        </w:numPr>
        <w:tabs>
          <w:tab w:val="left" w:pos="630"/>
        </w:tabs>
        <w:spacing w:before="100" w:beforeAutospacing="1" w:after="100" w:afterAutospacing="1"/>
        <w:ind w:left="1080"/>
        <w:contextualSpacing/>
        <w:jc w:val="left"/>
      </w:pPr>
      <w:bookmarkStart w:id="239" w:name="_Toc61301335"/>
      <w:r w:rsidRPr="005442A9">
        <w:t>Test Two</w:t>
      </w:r>
      <w:r w:rsidR="00F40FF8" w:rsidRPr="005442A9">
        <w:t xml:space="preserve"> (Thrust)</w:t>
      </w:r>
      <w:bookmarkEnd w:id="239"/>
    </w:p>
    <w:tbl>
      <w:tblPr>
        <w:tblStyle w:val="TableGrid"/>
        <w:tblW w:w="0" w:type="auto"/>
        <w:jc w:val="center"/>
        <w:tblCellMar>
          <w:left w:w="115" w:type="dxa"/>
          <w:right w:w="115" w:type="dxa"/>
        </w:tblCellMar>
        <w:tblLook w:val="04A0" w:firstRow="1" w:lastRow="0" w:firstColumn="1" w:lastColumn="0" w:noHBand="0" w:noVBand="1"/>
      </w:tblPr>
      <w:tblGrid>
        <w:gridCol w:w="1897"/>
        <w:gridCol w:w="1904"/>
        <w:gridCol w:w="3101"/>
      </w:tblGrid>
      <w:tr w:rsidR="00286ACD" w:rsidRPr="005442A9" w14:paraId="6CA4BBBB" w14:textId="77777777" w:rsidTr="00775C0F">
        <w:trPr>
          <w:trHeight w:val="332"/>
          <w:jc w:val="center"/>
        </w:trPr>
        <w:tc>
          <w:tcPr>
            <w:tcW w:w="0" w:type="auto"/>
          </w:tcPr>
          <w:p w14:paraId="3EBD3FDB" w14:textId="77777777" w:rsidR="00286ACD" w:rsidRPr="005442A9" w:rsidRDefault="00286ACD" w:rsidP="00A2634D">
            <w:pPr>
              <w:spacing w:line="240" w:lineRule="auto"/>
              <w:ind w:firstLine="360"/>
              <w:rPr>
                <w:rFonts w:ascii="Times New Roman" w:hAnsi="Times New Roman"/>
              </w:rPr>
            </w:pPr>
          </w:p>
        </w:tc>
        <w:tc>
          <w:tcPr>
            <w:tcW w:w="0" w:type="auto"/>
          </w:tcPr>
          <w:p w14:paraId="7D478C99" w14:textId="77777777" w:rsidR="00286ACD" w:rsidRPr="005442A9" w:rsidRDefault="00286ACD" w:rsidP="0057080C">
            <w:pPr>
              <w:spacing w:line="240" w:lineRule="auto"/>
              <w:rPr>
                <w:rFonts w:ascii="Times New Roman" w:hAnsi="Times New Roman"/>
              </w:rPr>
            </w:pPr>
            <w:r w:rsidRPr="005442A9">
              <w:rPr>
                <w:rFonts w:ascii="Times New Roman" w:hAnsi="Times New Roman"/>
              </w:rPr>
              <w:t>Rust/ECS Output</w:t>
            </w:r>
          </w:p>
        </w:tc>
        <w:tc>
          <w:tcPr>
            <w:tcW w:w="0" w:type="auto"/>
          </w:tcPr>
          <w:p w14:paraId="3CE9B3D5" w14:textId="77777777" w:rsidR="00286ACD" w:rsidRPr="005442A9" w:rsidRDefault="00286ACD" w:rsidP="0057080C">
            <w:pPr>
              <w:spacing w:line="240" w:lineRule="auto"/>
              <w:rPr>
                <w:rFonts w:ascii="Times New Roman" w:hAnsi="Times New Roman"/>
              </w:rPr>
            </w:pPr>
            <w:r w:rsidRPr="005442A9">
              <w:rPr>
                <w:rFonts w:ascii="Times New Roman" w:hAnsi="Times New Roman"/>
              </w:rPr>
              <w:t xml:space="preserve">C++/OOP Benchmark Output </w:t>
            </w:r>
          </w:p>
        </w:tc>
      </w:tr>
      <w:tr w:rsidR="00286ACD" w:rsidRPr="005442A9" w14:paraId="290C272B" w14:textId="77777777" w:rsidTr="00775C0F">
        <w:trPr>
          <w:jc w:val="center"/>
        </w:trPr>
        <w:tc>
          <w:tcPr>
            <w:tcW w:w="0" w:type="auto"/>
          </w:tcPr>
          <w:p w14:paraId="06C2EE79" w14:textId="59F64802" w:rsidR="00286ACD" w:rsidRPr="005442A9" w:rsidRDefault="00D02762" w:rsidP="0057080C">
            <w:pPr>
              <w:spacing w:line="240" w:lineRule="auto"/>
              <w:rPr>
                <w:rFonts w:ascii="Times New Roman" w:hAnsi="Times New Roman"/>
              </w:rPr>
            </w:pPr>
            <w:r>
              <w:rPr>
                <w:rFonts w:ascii="Times New Roman" w:hAnsi="Times New Roman"/>
              </w:rPr>
              <w:t>x-axis (ft)</w:t>
            </w:r>
          </w:p>
        </w:tc>
        <w:tc>
          <w:tcPr>
            <w:tcW w:w="0" w:type="auto"/>
          </w:tcPr>
          <w:p w14:paraId="2E5D4F2C" w14:textId="3F74C1B6" w:rsidR="00286ACD" w:rsidRPr="005442A9" w:rsidRDefault="00D9401D" w:rsidP="0057080C">
            <w:pPr>
              <w:spacing w:line="240" w:lineRule="auto"/>
              <w:rPr>
                <w:rFonts w:ascii="Times New Roman" w:hAnsi="Times New Roman"/>
              </w:rPr>
            </w:pPr>
            <w:r>
              <w:rPr>
                <w:rFonts w:ascii="Times New Roman" w:hAnsi="Times New Roman"/>
              </w:rPr>
              <w:t>-1636.13</w:t>
            </w:r>
          </w:p>
        </w:tc>
        <w:tc>
          <w:tcPr>
            <w:tcW w:w="0" w:type="auto"/>
          </w:tcPr>
          <w:p w14:paraId="4866C123" w14:textId="5D4C6C5B" w:rsidR="00286ACD" w:rsidRPr="005442A9" w:rsidRDefault="00780EA9" w:rsidP="0057080C">
            <w:pPr>
              <w:spacing w:line="240" w:lineRule="auto"/>
              <w:rPr>
                <w:rFonts w:ascii="Times New Roman" w:hAnsi="Times New Roman"/>
              </w:rPr>
            </w:pPr>
            <w:r w:rsidRPr="005442A9">
              <w:rPr>
                <w:rFonts w:ascii="Times New Roman" w:hAnsi="Times New Roman"/>
              </w:rPr>
              <w:t>-1636.11</w:t>
            </w:r>
          </w:p>
        </w:tc>
      </w:tr>
      <w:tr w:rsidR="00D02762" w:rsidRPr="005442A9" w14:paraId="18CBC585" w14:textId="77777777" w:rsidTr="00775C0F">
        <w:trPr>
          <w:jc w:val="center"/>
        </w:trPr>
        <w:tc>
          <w:tcPr>
            <w:tcW w:w="0" w:type="auto"/>
          </w:tcPr>
          <w:p w14:paraId="2CADB6AB" w14:textId="5B7299C8" w:rsidR="00D02762" w:rsidRPr="005442A9" w:rsidRDefault="00D02762" w:rsidP="0057080C">
            <w:pPr>
              <w:spacing w:line="240" w:lineRule="auto"/>
            </w:pPr>
            <w:r>
              <w:t>y-axis (ft)</w:t>
            </w:r>
          </w:p>
        </w:tc>
        <w:tc>
          <w:tcPr>
            <w:tcW w:w="0" w:type="auto"/>
          </w:tcPr>
          <w:p w14:paraId="1F4590C5" w14:textId="64FB14AD" w:rsidR="00D02762" w:rsidRPr="00D02762" w:rsidRDefault="00D02762" w:rsidP="0057080C">
            <w:pPr>
              <w:spacing w:line="240" w:lineRule="auto"/>
              <w:rPr>
                <w:rFonts w:ascii="Times New Roman" w:hAnsi="Times New Roman"/>
              </w:rPr>
            </w:pPr>
            <w:r>
              <w:rPr>
                <w:rFonts w:ascii="Times New Roman" w:hAnsi="Times New Roman"/>
              </w:rPr>
              <w:t>0.0414767</w:t>
            </w:r>
          </w:p>
        </w:tc>
        <w:tc>
          <w:tcPr>
            <w:tcW w:w="0" w:type="auto"/>
          </w:tcPr>
          <w:p w14:paraId="4ACF9674" w14:textId="6ECA0821" w:rsidR="00D02762" w:rsidRPr="00D02762" w:rsidRDefault="00D02762" w:rsidP="0057080C">
            <w:pPr>
              <w:spacing w:line="240" w:lineRule="auto"/>
              <w:rPr>
                <w:rFonts w:ascii="Times New Roman" w:hAnsi="Times New Roman"/>
              </w:rPr>
            </w:pPr>
            <w:r w:rsidRPr="005442A9">
              <w:rPr>
                <w:rFonts w:ascii="Times New Roman" w:hAnsi="Times New Roman"/>
              </w:rPr>
              <w:t>-0.0220277</w:t>
            </w:r>
          </w:p>
        </w:tc>
      </w:tr>
      <w:tr w:rsidR="00D02762" w:rsidRPr="005442A9" w14:paraId="5040200A" w14:textId="77777777" w:rsidTr="00775C0F">
        <w:trPr>
          <w:jc w:val="center"/>
        </w:trPr>
        <w:tc>
          <w:tcPr>
            <w:tcW w:w="0" w:type="auto"/>
          </w:tcPr>
          <w:p w14:paraId="5190CFC3" w14:textId="48B50AB6" w:rsidR="00D02762" w:rsidRDefault="00D02762" w:rsidP="0057080C">
            <w:pPr>
              <w:spacing w:line="240" w:lineRule="auto"/>
            </w:pPr>
            <w:r>
              <w:t>z-axis (ft)</w:t>
            </w:r>
          </w:p>
        </w:tc>
        <w:tc>
          <w:tcPr>
            <w:tcW w:w="0" w:type="auto"/>
          </w:tcPr>
          <w:p w14:paraId="3B7F4A1A" w14:textId="4B7046CB" w:rsidR="00D02762" w:rsidRDefault="00D02762" w:rsidP="0057080C">
            <w:pPr>
              <w:spacing w:line="240" w:lineRule="auto"/>
            </w:pPr>
            <w:r w:rsidRPr="005442A9">
              <w:rPr>
                <w:rFonts w:ascii="Times New Roman" w:hAnsi="Times New Roman"/>
              </w:rPr>
              <w:t>-193.39</w:t>
            </w:r>
            <w:r>
              <w:rPr>
                <w:rFonts w:ascii="Times New Roman" w:hAnsi="Times New Roman"/>
              </w:rPr>
              <w:t>4</w:t>
            </w:r>
          </w:p>
        </w:tc>
        <w:tc>
          <w:tcPr>
            <w:tcW w:w="0" w:type="auto"/>
          </w:tcPr>
          <w:p w14:paraId="1D4A8E41" w14:textId="5C044D62" w:rsidR="00D02762" w:rsidRDefault="00D02762" w:rsidP="0057080C">
            <w:pPr>
              <w:spacing w:line="240" w:lineRule="auto"/>
            </w:pPr>
            <w:r w:rsidRPr="005442A9">
              <w:rPr>
                <w:rFonts w:ascii="Times New Roman" w:hAnsi="Times New Roman"/>
              </w:rPr>
              <w:t>-191.543</w:t>
            </w:r>
          </w:p>
        </w:tc>
      </w:tr>
      <w:tr w:rsidR="00D02762" w:rsidRPr="005442A9" w14:paraId="41FEC7DC" w14:textId="77777777" w:rsidTr="00775C0F">
        <w:trPr>
          <w:jc w:val="center"/>
        </w:trPr>
        <w:tc>
          <w:tcPr>
            <w:tcW w:w="0" w:type="auto"/>
          </w:tcPr>
          <w:p w14:paraId="33E1F658" w14:textId="6B6202FC" w:rsidR="00D02762" w:rsidRDefault="00D02762" w:rsidP="0057080C">
            <w:pPr>
              <w:spacing w:line="240" w:lineRule="auto"/>
            </w:pPr>
            <w:r>
              <w:t>Roll Angle (deg)</w:t>
            </w:r>
          </w:p>
        </w:tc>
        <w:tc>
          <w:tcPr>
            <w:tcW w:w="0" w:type="auto"/>
          </w:tcPr>
          <w:p w14:paraId="7EB455AC" w14:textId="00403478" w:rsidR="00D02762" w:rsidRPr="0073594F" w:rsidRDefault="0073594F" w:rsidP="0057080C">
            <w:pPr>
              <w:spacing w:line="240" w:lineRule="auto"/>
              <w:rPr>
                <w:rFonts w:ascii="Times New Roman" w:hAnsi="Times New Roman"/>
              </w:rPr>
            </w:pPr>
            <w:r>
              <w:rPr>
                <w:rFonts w:ascii="Times New Roman" w:hAnsi="Times New Roman"/>
              </w:rPr>
              <w:t>-0.00345830</w:t>
            </w:r>
          </w:p>
        </w:tc>
        <w:tc>
          <w:tcPr>
            <w:tcW w:w="0" w:type="auto"/>
          </w:tcPr>
          <w:p w14:paraId="6747A12A" w14:textId="3F8E1924" w:rsidR="00D02762" w:rsidRPr="0073594F" w:rsidRDefault="0073594F" w:rsidP="0057080C">
            <w:pPr>
              <w:spacing w:line="240" w:lineRule="auto"/>
              <w:rPr>
                <w:rFonts w:ascii="Times New Roman" w:hAnsi="Times New Roman"/>
              </w:rPr>
            </w:pPr>
            <w:r w:rsidRPr="005442A9">
              <w:rPr>
                <w:rFonts w:ascii="Times New Roman" w:hAnsi="Times New Roman"/>
              </w:rPr>
              <w:t>-0.00348351</w:t>
            </w:r>
          </w:p>
        </w:tc>
      </w:tr>
      <w:tr w:rsidR="00D02762" w:rsidRPr="005442A9" w14:paraId="6FFE6557" w14:textId="77777777" w:rsidTr="00775C0F">
        <w:trPr>
          <w:jc w:val="center"/>
        </w:trPr>
        <w:tc>
          <w:tcPr>
            <w:tcW w:w="0" w:type="auto"/>
          </w:tcPr>
          <w:p w14:paraId="13A1EDEC" w14:textId="211041DB" w:rsidR="00D02762" w:rsidRDefault="00D02762" w:rsidP="0057080C">
            <w:pPr>
              <w:spacing w:line="240" w:lineRule="auto"/>
            </w:pPr>
            <w:r>
              <w:t>Pitch Angle (deg)</w:t>
            </w:r>
          </w:p>
        </w:tc>
        <w:tc>
          <w:tcPr>
            <w:tcW w:w="0" w:type="auto"/>
          </w:tcPr>
          <w:p w14:paraId="46313680" w14:textId="041676E1" w:rsidR="00D02762" w:rsidRPr="0073594F" w:rsidRDefault="0073594F" w:rsidP="0057080C">
            <w:pPr>
              <w:spacing w:line="240" w:lineRule="auto"/>
              <w:rPr>
                <w:rFonts w:ascii="Times New Roman" w:hAnsi="Times New Roman"/>
              </w:rPr>
            </w:pPr>
            <w:r>
              <w:rPr>
                <w:rFonts w:ascii="Times New Roman" w:hAnsi="Times New Roman"/>
              </w:rPr>
              <w:t>-27.6982</w:t>
            </w:r>
          </w:p>
        </w:tc>
        <w:tc>
          <w:tcPr>
            <w:tcW w:w="0" w:type="auto"/>
          </w:tcPr>
          <w:p w14:paraId="69049614" w14:textId="7459E0ED" w:rsidR="00D02762" w:rsidRPr="0073594F" w:rsidRDefault="0073594F" w:rsidP="0057080C">
            <w:pPr>
              <w:spacing w:line="240" w:lineRule="auto"/>
              <w:rPr>
                <w:rFonts w:ascii="Times New Roman" w:hAnsi="Times New Roman"/>
              </w:rPr>
            </w:pPr>
            <w:r w:rsidRPr="005442A9">
              <w:rPr>
                <w:rFonts w:ascii="Times New Roman" w:hAnsi="Times New Roman"/>
              </w:rPr>
              <w:t>-27.6939</w:t>
            </w:r>
          </w:p>
        </w:tc>
      </w:tr>
      <w:tr w:rsidR="00286ACD" w:rsidRPr="005442A9" w14:paraId="6AEDB855" w14:textId="77777777" w:rsidTr="00775C0F">
        <w:trPr>
          <w:jc w:val="center"/>
        </w:trPr>
        <w:tc>
          <w:tcPr>
            <w:tcW w:w="0" w:type="auto"/>
          </w:tcPr>
          <w:p w14:paraId="52477316" w14:textId="6195BC8C" w:rsidR="00286ACD" w:rsidRPr="005442A9" w:rsidRDefault="00D02762" w:rsidP="0057080C">
            <w:pPr>
              <w:spacing w:line="240" w:lineRule="auto"/>
              <w:rPr>
                <w:rFonts w:ascii="Times New Roman" w:hAnsi="Times New Roman"/>
              </w:rPr>
            </w:pPr>
            <w:r>
              <w:rPr>
                <w:rFonts w:ascii="Times New Roman" w:hAnsi="Times New Roman"/>
              </w:rPr>
              <w:t>Yaw Angle (deg)</w:t>
            </w:r>
          </w:p>
        </w:tc>
        <w:tc>
          <w:tcPr>
            <w:tcW w:w="0" w:type="auto"/>
          </w:tcPr>
          <w:p w14:paraId="7CCFA36D" w14:textId="7D53207F" w:rsidR="00286ACD" w:rsidRPr="005442A9" w:rsidRDefault="000323BD" w:rsidP="0057080C">
            <w:pPr>
              <w:spacing w:line="240" w:lineRule="auto"/>
              <w:rPr>
                <w:rFonts w:ascii="Times New Roman" w:hAnsi="Times New Roman"/>
              </w:rPr>
            </w:pPr>
            <w:r>
              <w:rPr>
                <w:rFonts w:ascii="Times New Roman" w:hAnsi="Times New Roman"/>
              </w:rPr>
              <w:t>-0.00316592</w:t>
            </w:r>
          </w:p>
        </w:tc>
        <w:tc>
          <w:tcPr>
            <w:tcW w:w="0" w:type="auto"/>
          </w:tcPr>
          <w:p w14:paraId="7028DE86" w14:textId="1BDB1DB6" w:rsidR="00286ACD" w:rsidRPr="005442A9" w:rsidRDefault="00780EA9" w:rsidP="0057080C">
            <w:pPr>
              <w:spacing w:line="240" w:lineRule="auto"/>
              <w:rPr>
                <w:rFonts w:ascii="Times New Roman" w:hAnsi="Times New Roman"/>
              </w:rPr>
            </w:pPr>
            <w:r w:rsidRPr="005442A9">
              <w:rPr>
                <w:rFonts w:ascii="Times New Roman" w:hAnsi="Times New Roman"/>
              </w:rPr>
              <w:t>-0.00458124</w:t>
            </w:r>
          </w:p>
        </w:tc>
      </w:tr>
      <w:tr w:rsidR="00286ACD" w:rsidRPr="005442A9" w14:paraId="2010EEC2" w14:textId="77777777" w:rsidTr="00775C0F">
        <w:trPr>
          <w:jc w:val="center"/>
        </w:trPr>
        <w:tc>
          <w:tcPr>
            <w:tcW w:w="0" w:type="auto"/>
          </w:tcPr>
          <w:p w14:paraId="3CC5863F" w14:textId="2B8D500B" w:rsidR="00286ACD" w:rsidRPr="005442A9" w:rsidRDefault="00966CFD" w:rsidP="0057080C">
            <w:pPr>
              <w:spacing w:line="240" w:lineRule="auto"/>
              <w:rPr>
                <w:rFonts w:ascii="Times New Roman" w:hAnsi="Times New Roman"/>
              </w:rPr>
            </w:pPr>
            <w:r>
              <w:rPr>
                <w:rFonts w:ascii="Times New Roman" w:hAnsi="Times New Roman"/>
              </w:rPr>
              <w:t>Airs</w:t>
            </w:r>
            <w:r w:rsidR="00286ACD" w:rsidRPr="005442A9">
              <w:rPr>
                <w:rFonts w:ascii="Times New Roman" w:hAnsi="Times New Roman"/>
              </w:rPr>
              <w:t>peed (knots)</w:t>
            </w:r>
          </w:p>
        </w:tc>
        <w:tc>
          <w:tcPr>
            <w:tcW w:w="0" w:type="auto"/>
          </w:tcPr>
          <w:p w14:paraId="00BBF1FD" w14:textId="3CC3EA64" w:rsidR="00286ACD" w:rsidRPr="005442A9" w:rsidRDefault="00780EA9" w:rsidP="0057080C">
            <w:pPr>
              <w:spacing w:line="240" w:lineRule="auto"/>
              <w:rPr>
                <w:rFonts w:ascii="Times New Roman" w:hAnsi="Times New Roman"/>
              </w:rPr>
            </w:pPr>
            <w:r w:rsidRPr="005442A9">
              <w:rPr>
                <w:rFonts w:ascii="Times New Roman" w:hAnsi="Times New Roman"/>
              </w:rPr>
              <w:t>82.6496</w:t>
            </w:r>
          </w:p>
        </w:tc>
        <w:tc>
          <w:tcPr>
            <w:tcW w:w="0" w:type="auto"/>
          </w:tcPr>
          <w:p w14:paraId="453F14E2" w14:textId="4676B424" w:rsidR="00286ACD" w:rsidRPr="005442A9" w:rsidRDefault="00344A66" w:rsidP="0057080C">
            <w:pPr>
              <w:keepNext/>
              <w:spacing w:line="240" w:lineRule="auto"/>
              <w:rPr>
                <w:rFonts w:ascii="Times New Roman" w:hAnsi="Times New Roman"/>
              </w:rPr>
            </w:pPr>
            <w:r w:rsidRPr="005442A9">
              <w:rPr>
                <w:rFonts w:ascii="Times New Roman" w:hAnsi="Times New Roman"/>
              </w:rPr>
              <w:t>82.6589</w:t>
            </w:r>
          </w:p>
        </w:tc>
      </w:tr>
    </w:tbl>
    <w:p w14:paraId="5C7A1DEC" w14:textId="6F40DCC3" w:rsidR="00236E88" w:rsidRPr="004159AA" w:rsidRDefault="009046B7" w:rsidP="009713CA">
      <w:pPr>
        <w:pStyle w:val="Caption"/>
        <w:spacing w:before="100" w:beforeAutospacing="1" w:after="100" w:afterAutospacing="1"/>
        <w:contextualSpacing/>
        <w:jc w:val="center"/>
        <w:rPr>
          <w:b w:val="0"/>
        </w:rPr>
      </w:pPr>
      <w:bookmarkStart w:id="240" w:name="_Toc61301132"/>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7</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Two</w:t>
      </w:r>
      <w:bookmarkEnd w:id="240"/>
    </w:p>
    <w:p w14:paraId="7C38A55C" w14:textId="7A0C2333" w:rsidR="004A322E" w:rsidRPr="005442A9" w:rsidRDefault="00286ACD" w:rsidP="004159AA">
      <w:pPr>
        <w:pStyle w:val="Heading3"/>
        <w:numPr>
          <w:ilvl w:val="2"/>
          <w:numId w:val="17"/>
        </w:numPr>
        <w:spacing w:before="100" w:beforeAutospacing="1" w:after="100" w:afterAutospacing="1"/>
        <w:ind w:left="1080"/>
        <w:contextualSpacing/>
        <w:jc w:val="left"/>
      </w:pPr>
      <w:bookmarkStart w:id="241" w:name="_Toc61301336"/>
      <w:r w:rsidRPr="005442A9">
        <w:t>Test Three</w:t>
      </w:r>
      <w:r w:rsidR="00F40FF8" w:rsidRPr="005442A9">
        <w:t xml:space="preserve"> (Roll)</w:t>
      </w:r>
      <w:bookmarkEnd w:id="241"/>
    </w:p>
    <w:tbl>
      <w:tblPr>
        <w:tblStyle w:val="TableGrid"/>
        <w:tblW w:w="0" w:type="auto"/>
        <w:jc w:val="center"/>
        <w:tblCellMar>
          <w:left w:w="115" w:type="dxa"/>
          <w:right w:w="115" w:type="dxa"/>
        </w:tblCellMar>
        <w:tblLook w:val="04A0" w:firstRow="1" w:lastRow="0" w:firstColumn="1" w:lastColumn="0" w:noHBand="0" w:noVBand="1"/>
      </w:tblPr>
      <w:tblGrid>
        <w:gridCol w:w="1937"/>
        <w:gridCol w:w="1904"/>
        <w:gridCol w:w="3101"/>
      </w:tblGrid>
      <w:tr w:rsidR="00286ACD" w:rsidRPr="005442A9" w14:paraId="61E6E74A" w14:textId="77777777" w:rsidTr="00775C0F">
        <w:trPr>
          <w:trHeight w:val="332"/>
          <w:jc w:val="center"/>
        </w:trPr>
        <w:tc>
          <w:tcPr>
            <w:tcW w:w="0" w:type="auto"/>
          </w:tcPr>
          <w:p w14:paraId="4FCD5881" w14:textId="77777777" w:rsidR="00286ACD" w:rsidRPr="00CA4147" w:rsidRDefault="00286ACD" w:rsidP="00A2634D">
            <w:pPr>
              <w:spacing w:line="240" w:lineRule="auto"/>
              <w:ind w:firstLine="360"/>
              <w:rPr>
                <w:rFonts w:ascii="Times New Roman" w:hAnsi="Times New Roman"/>
              </w:rPr>
            </w:pPr>
          </w:p>
        </w:tc>
        <w:tc>
          <w:tcPr>
            <w:tcW w:w="0" w:type="auto"/>
          </w:tcPr>
          <w:p w14:paraId="13C91DF1" w14:textId="77777777" w:rsidR="00286ACD" w:rsidRPr="00CA4147" w:rsidRDefault="00286ACD" w:rsidP="00FD1510">
            <w:pPr>
              <w:spacing w:line="240" w:lineRule="auto"/>
              <w:rPr>
                <w:rFonts w:ascii="Times New Roman" w:hAnsi="Times New Roman"/>
              </w:rPr>
            </w:pPr>
            <w:r w:rsidRPr="00CA4147">
              <w:rPr>
                <w:rFonts w:ascii="Times New Roman" w:hAnsi="Times New Roman"/>
              </w:rPr>
              <w:t>Rust/ECS Output</w:t>
            </w:r>
          </w:p>
        </w:tc>
        <w:tc>
          <w:tcPr>
            <w:tcW w:w="0" w:type="auto"/>
          </w:tcPr>
          <w:p w14:paraId="258E5F33" w14:textId="77777777" w:rsidR="00286ACD" w:rsidRPr="00CA4147" w:rsidRDefault="00286ACD" w:rsidP="00FD1510">
            <w:pPr>
              <w:spacing w:line="240" w:lineRule="auto"/>
              <w:rPr>
                <w:rFonts w:ascii="Times New Roman" w:hAnsi="Times New Roman"/>
              </w:rPr>
            </w:pPr>
            <w:r w:rsidRPr="00CA4147">
              <w:rPr>
                <w:rFonts w:ascii="Times New Roman" w:hAnsi="Times New Roman"/>
              </w:rPr>
              <w:t xml:space="preserve">C++/OOP Benchmark Output </w:t>
            </w:r>
          </w:p>
        </w:tc>
      </w:tr>
      <w:tr w:rsidR="00286ACD" w:rsidRPr="005442A9" w14:paraId="411B6E11" w14:textId="77777777" w:rsidTr="00775C0F">
        <w:trPr>
          <w:jc w:val="center"/>
        </w:trPr>
        <w:tc>
          <w:tcPr>
            <w:tcW w:w="0" w:type="auto"/>
          </w:tcPr>
          <w:p w14:paraId="7243F1D3" w14:textId="6CF0B5F2" w:rsidR="00286ACD" w:rsidRPr="00CA4147" w:rsidRDefault="001D0B5B" w:rsidP="00FD1510">
            <w:pPr>
              <w:spacing w:line="240" w:lineRule="auto"/>
              <w:rPr>
                <w:rFonts w:ascii="Times New Roman" w:hAnsi="Times New Roman"/>
              </w:rPr>
            </w:pPr>
            <w:r w:rsidRPr="00CA4147">
              <w:rPr>
                <w:rFonts w:ascii="Times New Roman" w:hAnsi="Times New Roman"/>
              </w:rPr>
              <w:t>x-axis (ft)</w:t>
            </w:r>
          </w:p>
        </w:tc>
        <w:tc>
          <w:tcPr>
            <w:tcW w:w="0" w:type="auto"/>
          </w:tcPr>
          <w:p w14:paraId="7460B779" w14:textId="494ED953" w:rsidR="00286ACD" w:rsidRPr="00CA4147" w:rsidRDefault="00AD7D48" w:rsidP="00FD1510">
            <w:pPr>
              <w:spacing w:line="240" w:lineRule="auto"/>
              <w:rPr>
                <w:rFonts w:ascii="Times New Roman" w:hAnsi="Times New Roman"/>
              </w:rPr>
            </w:pPr>
            <w:r w:rsidRPr="00CA4147">
              <w:rPr>
                <w:rFonts w:ascii="Times New Roman" w:hAnsi="Times New Roman"/>
              </w:rPr>
              <w:t>-4517.71</w:t>
            </w:r>
          </w:p>
        </w:tc>
        <w:tc>
          <w:tcPr>
            <w:tcW w:w="0" w:type="auto"/>
          </w:tcPr>
          <w:p w14:paraId="6F4B918B" w14:textId="597584B0" w:rsidR="00286ACD" w:rsidRPr="00CA4147" w:rsidRDefault="00BE6379" w:rsidP="00FD1510">
            <w:pPr>
              <w:spacing w:line="240" w:lineRule="auto"/>
              <w:rPr>
                <w:rFonts w:ascii="Times New Roman" w:hAnsi="Times New Roman"/>
              </w:rPr>
            </w:pPr>
            <w:r w:rsidRPr="00CA4147">
              <w:rPr>
                <w:rFonts w:ascii="Times New Roman" w:hAnsi="Times New Roman"/>
              </w:rPr>
              <w:t>-4794.57</w:t>
            </w:r>
          </w:p>
        </w:tc>
      </w:tr>
      <w:tr w:rsidR="009240EC" w:rsidRPr="005442A9" w14:paraId="0668F507" w14:textId="77777777" w:rsidTr="00775C0F">
        <w:trPr>
          <w:jc w:val="center"/>
        </w:trPr>
        <w:tc>
          <w:tcPr>
            <w:tcW w:w="0" w:type="auto"/>
          </w:tcPr>
          <w:p w14:paraId="6D2F04D6" w14:textId="28E5D792" w:rsidR="009240EC" w:rsidRPr="00CA4147" w:rsidRDefault="001D0B5B" w:rsidP="00FD1510">
            <w:pPr>
              <w:spacing w:line="240" w:lineRule="auto"/>
              <w:rPr>
                <w:rFonts w:ascii="Times New Roman" w:hAnsi="Times New Roman"/>
              </w:rPr>
            </w:pPr>
            <w:r w:rsidRPr="00CA4147">
              <w:rPr>
                <w:rFonts w:ascii="Times New Roman" w:hAnsi="Times New Roman"/>
              </w:rPr>
              <w:t>y-axis (ft)</w:t>
            </w:r>
          </w:p>
        </w:tc>
        <w:tc>
          <w:tcPr>
            <w:tcW w:w="0" w:type="auto"/>
          </w:tcPr>
          <w:p w14:paraId="3FD97084" w14:textId="5B6C6C9A" w:rsidR="009240EC" w:rsidRPr="00CA4147" w:rsidRDefault="009240EC" w:rsidP="00FD1510">
            <w:pPr>
              <w:spacing w:line="240" w:lineRule="auto"/>
              <w:rPr>
                <w:rFonts w:ascii="Times New Roman" w:hAnsi="Times New Roman"/>
              </w:rPr>
            </w:pPr>
            <w:r w:rsidRPr="00CA4147">
              <w:rPr>
                <w:rFonts w:ascii="Times New Roman" w:hAnsi="Times New Roman"/>
              </w:rPr>
              <w:t>-2214.69</w:t>
            </w:r>
          </w:p>
        </w:tc>
        <w:tc>
          <w:tcPr>
            <w:tcW w:w="0" w:type="auto"/>
          </w:tcPr>
          <w:p w14:paraId="13BE4BA7" w14:textId="6FF3239E" w:rsidR="009240EC" w:rsidRPr="00CA4147" w:rsidRDefault="009240EC" w:rsidP="00FD1510">
            <w:pPr>
              <w:spacing w:line="240" w:lineRule="auto"/>
              <w:rPr>
                <w:rFonts w:ascii="Times New Roman" w:hAnsi="Times New Roman"/>
              </w:rPr>
            </w:pPr>
            <w:r w:rsidRPr="00CA4147">
              <w:rPr>
                <w:rFonts w:ascii="Times New Roman" w:hAnsi="Times New Roman"/>
              </w:rPr>
              <w:t>-1924.94</w:t>
            </w:r>
          </w:p>
        </w:tc>
      </w:tr>
      <w:tr w:rsidR="009240EC" w:rsidRPr="005442A9" w14:paraId="4A6CC739" w14:textId="77777777" w:rsidTr="00775C0F">
        <w:trPr>
          <w:jc w:val="center"/>
        </w:trPr>
        <w:tc>
          <w:tcPr>
            <w:tcW w:w="0" w:type="auto"/>
          </w:tcPr>
          <w:p w14:paraId="547F77FC" w14:textId="1AEB43E6" w:rsidR="009240EC" w:rsidRPr="00CA4147" w:rsidRDefault="001D0B5B" w:rsidP="00FD1510">
            <w:pPr>
              <w:spacing w:line="240" w:lineRule="auto"/>
              <w:rPr>
                <w:rFonts w:ascii="Times New Roman" w:hAnsi="Times New Roman"/>
              </w:rPr>
            </w:pPr>
            <w:r w:rsidRPr="00CA4147">
              <w:rPr>
                <w:rFonts w:ascii="Times New Roman" w:hAnsi="Times New Roman"/>
              </w:rPr>
              <w:t>z-axis (ft)</w:t>
            </w:r>
          </w:p>
        </w:tc>
        <w:tc>
          <w:tcPr>
            <w:tcW w:w="0" w:type="auto"/>
          </w:tcPr>
          <w:p w14:paraId="392AE918" w14:textId="336FEE52" w:rsidR="009240EC" w:rsidRPr="00CA4147" w:rsidRDefault="009240EC" w:rsidP="00FD1510">
            <w:pPr>
              <w:spacing w:line="240" w:lineRule="auto"/>
              <w:rPr>
                <w:rFonts w:ascii="Times New Roman" w:hAnsi="Times New Roman"/>
              </w:rPr>
            </w:pPr>
            <w:r w:rsidRPr="00CA4147">
              <w:rPr>
                <w:rFonts w:ascii="Times New Roman" w:hAnsi="Times New Roman"/>
              </w:rPr>
              <w:t>638.188</w:t>
            </w:r>
          </w:p>
        </w:tc>
        <w:tc>
          <w:tcPr>
            <w:tcW w:w="0" w:type="auto"/>
          </w:tcPr>
          <w:p w14:paraId="3E3D22CC" w14:textId="69B5087D" w:rsidR="009240EC" w:rsidRPr="00CA4147" w:rsidRDefault="009240EC" w:rsidP="00FD1510">
            <w:pPr>
              <w:spacing w:line="240" w:lineRule="auto"/>
              <w:rPr>
                <w:rFonts w:ascii="Times New Roman" w:hAnsi="Times New Roman"/>
              </w:rPr>
            </w:pPr>
            <w:r w:rsidRPr="00CA4147">
              <w:rPr>
                <w:rFonts w:ascii="Times New Roman" w:hAnsi="Times New Roman"/>
              </w:rPr>
              <w:t>482.128</w:t>
            </w:r>
          </w:p>
        </w:tc>
      </w:tr>
      <w:tr w:rsidR="009240EC" w:rsidRPr="005442A9" w14:paraId="238B5038" w14:textId="77777777" w:rsidTr="00775C0F">
        <w:trPr>
          <w:jc w:val="center"/>
        </w:trPr>
        <w:tc>
          <w:tcPr>
            <w:tcW w:w="0" w:type="auto"/>
          </w:tcPr>
          <w:p w14:paraId="314252F6" w14:textId="08E392DB" w:rsidR="009240EC" w:rsidRPr="00CA4147" w:rsidRDefault="001D0B5B" w:rsidP="00FD1510">
            <w:pPr>
              <w:spacing w:line="240" w:lineRule="auto"/>
              <w:rPr>
                <w:rFonts w:ascii="Times New Roman" w:hAnsi="Times New Roman"/>
              </w:rPr>
            </w:pPr>
            <w:r w:rsidRPr="00CA4147">
              <w:rPr>
                <w:rFonts w:ascii="Times New Roman" w:hAnsi="Times New Roman"/>
              </w:rPr>
              <w:t>Roll Angle (deg)</w:t>
            </w:r>
          </w:p>
        </w:tc>
        <w:tc>
          <w:tcPr>
            <w:tcW w:w="0" w:type="auto"/>
          </w:tcPr>
          <w:p w14:paraId="58757A89" w14:textId="0D199272" w:rsidR="009240EC" w:rsidRPr="00CA4147" w:rsidRDefault="009240EC" w:rsidP="00FD1510">
            <w:pPr>
              <w:spacing w:line="240" w:lineRule="auto"/>
              <w:rPr>
                <w:rFonts w:ascii="Times New Roman" w:hAnsi="Times New Roman"/>
              </w:rPr>
            </w:pPr>
            <w:r w:rsidRPr="00CA4147">
              <w:rPr>
                <w:rFonts w:ascii="Times New Roman" w:hAnsi="Times New Roman"/>
              </w:rPr>
              <w:t>16.6793</w:t>
            </w:r>
          </w:p>
        </w:tc>
        <w:tc>
          <w:tcPr>
            <w:tcW w:w="0" w:type="auto"/>
          </w:tcPr>
          <w:p w14:paraId="2DEACB70" w14:textId="1D381283" w:rsidR="009240EC" w:rsidRPr="00CA4147" w:rsidRDefault="009240EC" w:rsidP="00FD1510">
            <w:pPr>
              <w:spacing w:line="240" w:lineRule="auto"/>
              <w:rPr>
                <w:rFonts w:ascii="Times New Roman" w:hAnsi="Times New Roman"/>
              </w:rPr>
            </w:pPr>
            <w:r w:rsidRPr="00CA4147">
              <w:rPr>
                <w:rFonts w:ascii="Times New Roman" w:hAnsi="Times New Roman"/>
              </w:rPr>
              <w:t>19.3067</w:t>
            </w:r>
          </w:p>
        </w:tc>
      </w:tr>
      <w:tr w:rsidR="009240EC" w:rsidRPr="005442A9" w14:paraId="3B1F6B4F" w14:textId="77777777" w:rsidTr="00775C0F">
        <w:trPr>
          <w:jc w:val="center"/>
        </w:trPr>
        <w:tc>
          <w:tcPr>
            <w:tcW w:w="0" w:type="auto"/>
          </w:tcPr>
          <w:p w14:paraId="5F6E3E85" w14:textId="08E89593" w:rsidR="009240EC" w:rsidRPr="00CA4147" w:rsidRDefault="001D0B5B" w:rsidP="00FD1510">
            <w:pPr>
              <w:spacing w:line="240" w:lineRule="auto"/>
              <w:rPr>
                <w:rFonts w:ascii="Times New Roman" w:hAnsi="Times New Roman"/>
              </w:rPr>
            </w:pPr>
            <w:r w:rsidRPr="00CA4147">
              <w:rPr>
                <w:rFonts w:ascii="Times New Roman" w:hAnsi="Times New Roman"/>
              </w:rPr>
              <w:t>Pitch Angle (deg)</w:t>
            </w:r>
          </w:p>
        </w:tc>
        <w:tc>
          <w:tcPr>
            <w:tcW w:w="0" w:type="auto"/>
          </w:tcPr>
          <w:p w14:paraId="23614AB6" w14:textId="657D8A61" w:rsidR="009240EC" w:rsidRPr="00CA4147" w:rsidRDefault="009240EC" w:rsidP="00FD1510">
            <w:pPr>
              <w:spacing w:line="240" w:lineRule="auto"/>
              <w:rPr>
                <w:rFonts w:ascii="Times New Roman" w:hAnsi="Times New Roman"/>
              </w:rPr>
            </w:pPr>
            <w:r w:rsidRPr="00CA4147">
              <w:rPr>
                <w:rFonts w:ascii="Times New Roman" w:hAnsi="Times New Roman"/>
              </w:rPr>
              <w:t>-3.10047</w:t>
            </w:r>
          </w:p>
        </w:tc>
        <w:tc>
          <w:tcPr>
            <w:tcW w:w="0" w:type="auto"/>
          </w:tcPr>
          <w:p w14:paraId="667BEC26" w14:textId="7A083414" w:rsidR="009240EC" w:rsidRPr="00CA4147" w:rsidRDefault="009240EC" w:rsidP="00FD1510">
            <w:pPr>
              <w:spacing w:line="240" w:lineRule="auto"/>
              <w:rPr>
                <w:rFonts w:ascii="Times New Roman" w:hAnsi="Times New Roman"/>
              </w:rPr>
            </w:pPr>
            <w:r w:rsidRPr="00CA4147">
              <w:rPr>
                <w:rFonts w:ascii="Times New Roman" w:hAnsi="Times New Roman"/>
              </w:rPr>
              <w:t>-4.04701</w:t>
            </w:r>
          </w:p>
        </w:tc>
      </w:tr>
      <w:tr w:rsidR="00286ACD" w:rsidRPr="005442A9" w14:paraId="2ADCE630" w14:textId="77777777" w:rsidTr="00775C0F">
        <w:trPr>
          <w:jc w:val="center"/>
        </w:trPr>
        <w:tc>
          <w:tcPr>
            <w:tcW w:w="0" w:type="auto"/>
          </w:tcPr>
          <w:p w14:paraId="545A63A8" w14:textId="27A02D87" w:rsidR="00286ACD" w:rsidRPr="00CA4147" w:rsidRDefault="001D0B5B" w:rsidP="00FD1510">
            <w:pPr>
              <w:spacing w:line="240" w:lineRule="auto"/>
              <w:rPr>
                <w:rFonts w:ascii="Times New Roman" w:hAnsi="Times New Roman"/>
              </w:rPr>
            </w:pPr>
            <w:r w:rsidRPr="00CA4147">
              <w:rPr>
                <w:rFonts w:ascii="Times New Roman" w:hAnsi="Times New Roman"/>
              </w:rPr>
              <w:t>Yaw Angle (deg)</w:t>
            </w:r>
          </w:p>
        </w:tc>
        <w:tc>
          <w:tcPr>
            <w:tcW w:w="0" w:type="auto"/>
          </w:tcPr>
          <w:p w14:paraId="6B881C5C" w14:textId="1325033E" w:rsidR="00286ACD" w:rsidRPr="00CA4147" w:rsidRDefault="00BE6379" w:rsidP="00FD1510">
            <w:pPr>
              <w:spacing w:line="240" w:lineRule="auto"/>
              <w:rPr>
                <w:rFonts w:ascii="Times New Roman" w:hAnsi="Times New Roman"/>
              </w:rPr>
            </w:pPr>
            <w:r w:rsidRPr="00CA4147">
              <w:rPr>
                <w:rFonts w:ascii="Times New Roman" w:hAnsi="Times New Roman"/>
              </w:rPr>
              <w:t>-155.085</w:t>
            </w:r>
          </w:p>
        </w:tc>
        <w:tc>
          <w:tcPr>
            <w:tcW w:w="0" w:type="auto"/>
          </w:tcPr>
          <w:p w14:paraId="3851880B" w14:textId="304287CE" w:rsidR="00286ACD" w:rsidRPr="00CA4147" w:rsidRDefault="006079D4" w:rsidP="00FD1510">
            <w:pPr>
              <w:spacing w:line="240" w:lineRule="auto"/>
              <w:rPr>
                <w:rFonts w:ascii="Times New Roman" w:hAnsi="Times New Roman"/>
              </w:rPr>
            </w:pPr>
            <w:r w:rsidRPr="00CA4147">
              <w:rPr>
                <w:rFonts w:ascii="Times New Roman" w:hAnsi="Times New Roman"/>
              </w:rPr>
              <w:t>-168.199</w:t>
            </w:r>
          </w:p>
        </w:tc>
      </w:tr>
      <w:tr w:rsidR="00286ACD" w:rsidRPr="005442A9" w14:paraId="63E50C29" w14:textId="77777777" w:rsidTr="00775C0F">
        <w:trPr>
          <w:jc w:val="center"/>
        </w:trPr>
        <w:tc>
          <w:tcPr>
            <w:tcW w:w="0" w:type="auto"/>
          </w:tcPr>
          <w:p w14:paraId="77779142" w14:textId="38A72C92" w:rsidR="00286ACD" w:rsidRPr="00CA4147" w:rsidRDefault="00966CFD" w:rsidP="00FD1510">
            <w:pPr>
              <w:spacing w:line="240" w:lineRule="auto"/>
              <w:rPr>
                <w:rFonts w:ascii="Times New Roman" w:hAnsi="Times New Roman"/>
              </w:rPr>
            </w:pPr>
            <w:r w:rsidRPr="00CA4147">
              <w:rPr>
                <w:rFonts w:ascii="Times New Roman" w:hAnsi="Times New Roman"/>
              </w:rPr>
              <w:t>Airs</w:t>
            </w:r>
            <w:r w:rsidR="00286ACD" w:rsidRPr="00CA4147">
              <w:rPr>
                <w:rFonts w:ascii="Times New Roman" w:hAnsi="Times New Roman"/>
              </w:rPr>
              <w:t>peed (knots)</w:t>
            </w:r>
          </w:p>
        </w:tc>
        <w:tc>
          <w:tcPr>
            <w:tcW w:w="0" w:type="auto"/>
          </w:tcPr>
          <w:p w14:paraId="410C784E" w14:textId="4FD35359" w:rsidR="00286ACD" w:rsidRPr="00CA4147" w:rsidRDefault="00BE6379" w:rsidP="00FD1510">
            <w:pPr>
              <w:spacing w:line="240" w:lineRule="auto"/>
              <w:rPr>
                <w:rFonts w:ascii="Times New Roman" w:hAnsi="Times New Roman"/>
              </w:rPr>
            </w:pPr>
            <w:r w:rsidRPr="00CA4147">
              <w:rPr>
                <w:rFonts w:ascii="Times New Roman" w:hAnsi="Times New Roman"/>
              </w:rPr>
              <w:t>98.2533</w:t>
            </w:r>
          </w:p>
        </w:tc>
        <w:tc>
          <w:tcPr>
            <w:tcW w:w="0" w:type="auto"/>
          </w:tcPr>
          <w:p w14:paraId="16700E66" w14:textId="226A0D88" w:rsidR="00286ACD" w:rsidRPr="00CA4147" w:rsidRDefault="006079D4" w:rsidP="00FD1510">
            <w:pPr>
              <w:keepNext/>
              <w:spacing w:line="240" w:lineRule="auto"/>
              <w:rPr>
                <w:rFonts w:ascii="Times New Roman" w:hAnsi="Times New Roman"/>
              </w:rPr>
            </w:pPr>
            <w:r w:rsidRPr="00CA4147">
              <w:rPr>
                <w:rFonts w:ascii="Times New Roman" w:hAnsi="Times New Roman"/>
              </w:rPr>
              <w:t>100.042</w:t>
            </w:r>
          </w:p>
        </w:tc>
      </w:tr>
    </w:tbl>
    <w:p w14:paraId="447F497D" w14:textId="50738367" w:rsidR="00236E88" w:rsidRPr="004159AA" w:rsidRDefault="009046B7" w:rsidP="009713CA">
      <w:pPr>
        <w:pStyle w:val="Caption"/>
        <w:spacing w:before="100" w:beforeAutospacing="1" w:after="0"/>
        <w:contextualSpacing/>
        <w:jc w:val="center"/>
        <w:rPr>
          <w:b w:val="0"/>
        </w:rPr>
      </w:pPr>
      <w:bookmarkStart w:id="242" w:name="_Toc61301133"/>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8</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Three</w:t>
      </w:r>
      <w:bookmarkEnd w:id="242"/>
    </w:p>
    <w:p w14:paraId="46D423DF" w14:textId="5BFF2536" w:rsidR="0092415A" w:rsidRPr="005442A9" w:rsidRDefault="003E5A7E" w:rsidP="005E655E">
      <w:pPr>
        <w:pStyle w:val="Heading3"/>
        <w:numPr>
          <w:ilvl w:val="2"/>
          <w:numId w:val="17"/>
        </w:numPr>
        <w:spacing w:before="100" w:beforeAutospacing="1" w:after="100" w:afterAutospacing="1"/>
        <w:ind w:left="1080"/>
        <w:contextualSpacing/>
        <w:jc w:val="left"/>
      </w:pPr>
      <w:bookmarkStart w:id="243" w:name="_Toc61301337"/>
      <w:r w:rsidRPr="005442A9">
        <w:t>Test Four (Pitch)</w:t>
      </w:r>
      <w:bookmarkEnd w:id="243"/>
    </w:p>
    <w:tbl>
      <w:tblPr>
        <w:tblStyle w:val="TableGrid"/>
        <w:tblW w:w="0" w:type="auto"/>
        <w:jc w:val="center"/>
        <w:tblCellMar>
          <w:left w:w="115" w:type="dxa"/>
          <w:right w:w="115" w:type="dxa"/>
        </w:tblCellMar>
        <w:tblLook w:val="04A0" w:firstRow="1" w:lastRow="0" w:firstColumn="1" w:lastColumn="0" w:noHBand="0" w:noVBand="1"/>
      </w:tblPr>
      <w:tblGrid>
        <w:gridCol w:w="1897"/>
        <w:gridCol w:w="1904"/>
        <w:gridCol w:w="3101"/>
      </w:tblGrid>
      <w:tr w:rsidR="003E5A7E" w:rsidRPr="005442A9" w14:paraId="0ECA0EDF" w14:textId="77777777" w:rsidTr="00775C0F">
        <w:trPr>
          <w:trHeight w:val="332"/>
          <w:jc w:val="center"/>
        </w:trPr>
        <w:tc>
          <w:tcPr>
            <w:tcW w:w="0" w:type="auto"/>
          </w:tcPr>
          <w:p w14:paraId="059E8FDE" w14:textId="77777777" w:rsidR="003E5A7E" w:rsidRPr="005442A9" w:rsidRDefault="003E5A7E" w:rsidP="00A2634D">
            <w:pPr>
              <w:spacing w:line="240" w:lineRule="auto"/>
              <w:ind w:firstLine="360"/>
              <w:rPr>
                <w:rFonts w:ascii="Times New Roman" w:hAnsi="Times New Roman"/>
              </w:rPr>
            </w:pPr>
          </w:p>
        </w:tc>
        <w:tc>
          <w:tcPr>
            <w:tcW w:w="0" w:type="auto"/>
          </w:tcPr>
          <w:p w14:paraId="2F01DC24" w14:textId="77777777" w:rsidR="003E5A7E" w:rsidRPr="005442A9" w:rsidRDefault="003E5A7E" w:rsidP="00F06060">
            <w:pPr>
              <w:spacing w:line="240" w:lineRule="auto"/>
              <w:rPr>
                <w:rFonts w:ascii="Times New Roman" w:hAnsi="Times New Roman"/>
              </w:rPr>
            </w:pPr>
            <w:r w:rsidRPr="005442A9">
              <w:rPr>
                <w:rFonts w:ascii="Times New Roman" w:hAnsi="Times New Roman"/>
              </w:rPr>
              <w:t>Rust/ECS Output</w:t>
            </w:r>
          </w:p>
        </w:tc>
        <w:tc>
          <w:tcPr>
            <w:tcW w:w="0" w:type="auto"/>
          </w:tcPr>
          <w:p w14:paraId="75671629"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C++/OOP Benchmark Output </w:t>
            </w:r>
          </w:p>
        </w:tc>
      </w:tr>
      <w:tr w:rsidR="003E5A7E" w:rsidRPr="005442A9" w14:paraId="1C8E3EBC" w14:textId="77777777" w:rsidTr="00775C0F">
        <w:trPr>
          <w:jc w:val="center"/>
        </w:trPr>
        <w:tc>
          <w:tcPr>
            <w:tcW w:w="0" w:type="auto"/>
          </w:tcPr>
          <w:p w14:paraId="78A92ABE" w14:textId="3D8DFA91" w:rsidR="003E5A7E" w:rsidRPr="005442A9" w:rsidRDefault="00CA4147" w:rsidP="00F06060">
            <w:pPr>
              <w:spacing w:line="240" w:lineRule="auto"/>
              <w:rPr>
                <w:rFonts w:ascii="Times New Roman" w:hAnsi="Times New Roman"/>
              </w:rPr>
            </w:pPr>
            <w:r>
              <w:rPr>
                <w:rFonts w:ascii="Times New Roman" w:hAnsi="Times New Roman"/>
              </w:rPr>
              <w:t>x-axis (ft)</w:t>
            </w:r>
          </w:p>
        </w:tc>
        <w:tc>
          <w:tcPr>
            <w:tcW w:w="0" w:type="auto"/>
          </w:tcPr>
          <w:p w14:paraId="54C32FAE" w14:textId="07B11EDF" w:rsidR="003E5A7E" w:rsidRPr="005442A9" w:rsidRDefault="00C27D46" w:rsidP="00F06060">
            <w:pPr>
              <w:spacing w:line="240" w:lineRule="auto"/>
              <w:rPr>
                <w:rFonts w:ascii="Times New Roman" w:hAnsi="Times New Roman"/>
              </w:rPr>
            </w:pPr>
            <w:r>
              <w:rPr>
                <w:rFonts w:ascii="Times New Roman" w:hAnsi="Times New Roman"/>
              </w:rPr>
              <w:t>-2095.04</w:t>
            </w:r>
          </w:p>
        </w:tc>
        <w:tc>
          <w:tcPr>
            <w:tcW w:w="0" w:type="auto"/>
          </w:tcPr>
          <w:p w14:paraId="4F66245F" w14:textId="72367390" w:rsidR="003E5A7E" w:rsidRPr="005442A9" w:rsidRDefault="00E83149" w:rsidP="00F06060">
            <w:pPr>
              <w:spacing w:line="240" w:lineRule="auto"/>
              <w:rPr>
                <w:rFonts w:ascii="Times New Roman" w:hAnsi="Times New Roman"/>
              </w:rPr>
            </w:pPr>
            <w:r w:rsidRPr="005442A9">
              <w:rPr>
                <w:rFonts w:ascii="Times New Roman" w:hAnsi="Times New Roman"/>
              </w:rPr>
              <w:t>-2093.35</w:t>
            </w:r>
          </w:p>
        </w:tc>
      </w:tr>
      <w:tr w:rsidR="00CA4147" w:rsidRPr="005442A9" w14:paraId="2C83AF25" w14:textId="77777777" w:rsidTr="00775C0F">
        <w:trPr>
          <w:jc w:val="center"/>
        </w:trPr>
        <w:tc>
          <w:tcPr>
            <w:tcW w:w="0" w:type="auto"/>
          </w:tcPr>
          <w:p w14:paraId="72DE8E14" w14:textId="4880941A" w:rsidR="00CA4147" w:rsidRPr="005442A9" w:rsidRDefault="00CA4147" w:rsidP="00F06060">
            <w:pPr>
              <w:spacing w:line="240" w:lineRule="auto"/>
            </w:pPr>
            <w:r>
              <w:t>y-axis (ft)</w:t>
            </w:r>
          </w:p>
        </w:tc>
        <w:tc>
          <w:tcPr>
            <w:tcW w:w="0" w:type="auto"/>
          </w:tcPr>
          <w:p w14:paraId="5EFD8595" w14:textId="55407EA0" w:rsidR="00CA4147" w:rsidRPr="00CA4147" w:rsidRDefault="00CA4147" w:rsidP="00F06060">
            <w:pPr>
              <w:spacing w:line="240" w:lineRule="auto"/>
              <w:rPr>
                <w:rFonts w:ascii="Times New Roman" w:hAnsi="Times New Roman"/>
              </w:rPr>
            </w:pPr>
            <w:r>
              <w:rPr>
                <w:rFonts w:ascii="Times New Roman" w:hAnsi="Times New Roman"/>
              </w:rPr>
              <w:t>-1.02170</w:t>
            </w:r>
          </w:p>
        </w:tc>
        <w:tc>
          <w:tcPr>
            <w:tcW w:w="0" w:type="auto"/>
          </w:tcPr>
          <w:p w14:paraId="3EFA89C2" w14:textId="610D9F52" w:rsidR="00CA4147" w:rsidRPr="00CA4147" w:rsidRDefault="00CA4147" w:rsidP="00F06060">
            <w:pPr>
              <w:spacing w:line="240" w:lineRule="auto"/>
              <w:rPr>
                <w:rFonts w:ascii="Times New Roman" w:hAnsi="Times New Roman"/>
              </w:rPr>
            </w:pPr>
            <w:r w:rsidRPr="005442A9">
              <w:rPr>
                <w:rFonts w:ascii="Times New Roman" w:hAnsi="Times New Roman"/>
              </w:rPr>
              <w:t>-3.95869</w:t>
            </w:r>
          </w:p>
        </w:tc>
      </w:tr>
      <w:tr w:rsidR="00CA4147" w:rsidRPr="005442A9" w14:paraId="244C0B3B" w14:textId="77777777" w:rsidTr="00775C0F">
        <w:trPr>
          <w:jc w:val="center"/>
        </w:trPr>
        <w:tc>
          <w:tcPr>
            <w:tcW w:w="0" w:type="auto"/>
          </w:tcPr>
          <w:p w14:paraId="215624E1" w14:textId="7671EDB1" w:rsidR="00CA4147" w:rsidRDefault="00CA4147" w:rsidP="00F06060">
            <w:pPr>
              <w:spacing w:line="240" w:lineRule="auto"/>
            </w:pPr>
            <w:r>
              <w:t>z-axis (ft)</w:t>
            </w:r>
          </w:p>
        </w:tc>
        <w:tc>
          <w:tcPr>
            <w:tcW w:w="0" w:type="auto"/>
          </w:tcPr>
          <w:p w14:paraId="00D17D0C" w14:textId="4AFFB705" w:rsidR="00CA4147" w:rsidRDefault="00CA4147" w:rsidP="00F06060">
            <w:pPr>
              <w:spacing w:line="240" w:lineRule="auto"/>
            </w:pPr>
            <w:r>
              <w:rPr>
                <w:rFonts w:ascii="Times New Roman" w:hAnsi="Times New Roman"/>
              </w:rPr>
              <w:t>2452.52</w:t>
            </w:r>
          </w:p>
        </w:tc>
        <w:tc>
          <w:tcPr>
            <w:tcW w:w="0" w:type="auto"/>
          </w:tcPr>
          <w:p w14:paraId="7FB6D666" w14:textId="69453D30" w:rsidR="00CA4147" w:rsidRDefault="00CA4147" w:rsidP="00F06060">
            <w:pPr>
              <w:spacing w:line="240" w:lineRule="auto"/>
            </w:pPr>
            <w:r w:rsidRPr="005442A9">
              <w:rPr>
                <w:rFonts w:ascii="Times New Roman" w:hAnsi="Times New Roman"/>
              </w:rPr>
              <w:t>2451.71</w:t>
            </w:r>
          </w:p>
        </w:tc>
      </w:tr>
      <w:tr w:rsidR="00CA4147" w:rsidRPr="005442A9" w14:paraId="13828D09" w14:textId="77777777" w:rsidTr="00775C0F">
        <w:trPr>
          <w:jc w:val="center"/>
        </w:trPr>
        <w:tc>
          <w:tcPr>
            <w:tcW w:w="0" w:type="auto"/>
          </w:tcPr>
          <w:p w14:paraId="5B2AD088" w14:textId="4836165A" w:rsidR="00CA4147" w:rsidRDefault="00CA4147" w:rsidP="00F06060">
            <w:pPr>
              <w:spacing w:line="240" w:lineRule="auto"/>
            </w:pPr>
            <w:r>
              <w:t>Roll Angle (deg)</w:t>
            </w:r>
          </w:p>
        </w:tc>
        <w:tc>
          <w:tcPr>
            <w:tcW w:w="0" w:type="auto"/>
          </w:tcPr>
          <w:p w14:paraId="148ED5BD" w14:textId="649885F4" w:rsidR="00CA4147" w:rsidRPr="00CA4147" w:rsidRDefault="00CA4147" w:rsidP="00F06060">
            <w:pPr>
              <w:spacing w:line="240" w:lineRule="auto"/>
              <w:rPr>
                <w:rFonts w:ascii="Times New Roman" w:hAnsi="Times New Roman"/>
              </w:rPr>
            </w:pPr>
            <w:r>
              <w:rPr>
                <w:rFonts w:ascii="Times New Roman" w:hAnsi="Times New Roman"/>
              </w:rPr>
              <w:t>0.0300592</w:t>
            </w:r>
          </w:p>
        </w:tc>
        <w:tc>
          <w:tcPr>
            <w:tcW w:w="0" w:type="auto"/>
          </w:tcPr>
          <w:p w14:paraId="46AA6F74" w14:textId="0731C74F" w:rsidR="00CA4147" w:rsidRPr="00CA4147" w:rsidRDefault="00CA4147" w:rsidP="00F06060">
            <w:pPr>
              <w:spacing w:line="240" w:lineRule="auto"/>
              <w:rPr>
                <w:rFonts w:ascii="Times New Roman" w:hAnsi="Times New Roman"/>
              </w:rPr>
            </w:pPr>
            <w:r w:rsidRPr="005442A9">
              <w:rPr>
                <w:rFonts w:ascii="Times New Roman" w:hAnsi="Times New Roman"/>
              </w:rPr>
              <w:t>0.404863</w:t>
            </w:r>
          </w:p>
        </w:tc>
      </w:tr>
      <w:tr w:rsidR="00CA4147" w:rsidRPr="005442A9" w14:paraId="76FC4BC8" w14:textId="77777777" w:rsidTr="00775C0F">
        <w:trPr>
          <w:jc w:val="center"/>
        </w:trPr>
        <w:tc>
          <w:tcPr>
            <w:tcW w:w="0" w:type="auto"/>
          </w:tcPr>
          <w:p w14:paraId="740CB40D" w14:textId="1E083CD2" w:rsidR="00CA4147" w:rsidRDefault="00CA4147" w:rsidP="00F06060">
            <w:pPr>
              <w:spacing w:line="240" w:lineRule="auto"/>
            </w:pPr>
            <w:r>
              <w:t>Pitch Angle (deg)</w:t>
            </w:r>
          </w:p>
        </w:tc>
        <w:tc>
          <w:tcPr>
            <w:tcW w:w="0" w:type="auto"/>
          </w:tcPr>
          <w:p w14:paraId="2664544E" w14:textId="0D65B86D" w:rsidR="00CA4147" w:rsidRPr="00CA4147" w:rsidRDefault="00CA4147" w:rsidP="00F06060">
            <w:pPr>
              <w:spacing w:line="240" w:lineRule="auto"/>
              <w:rPr>
                <w:rFonts w:ascii="Times New Roman" w:hAnsi="Times New Roman"/>
              </w:rPr>
            </w:pPr>
            <w:r>
              <w:rPr>
                <w:rFonts w:ascii="Times New Roman" w:hAnsi="Times New Roman"/>
              </w:rPr>
              <w:t>34.9889</w:t>
            </w:r>
          </w:p>
        </w:tc>
        <w:tc>
          <w:tcPr>
            <w:tcW w:w="0" w:type="auto"/>
          </w:tcPr>
          <w:p w14:paraId="7202F84B" w14:textId="4AE25D76" w:rsidR="00CA4147" w:rsidRPr="00CA4147" w:rsidRDefault="00CA4147" w:rsidP="00F06060">
            <w:pPr>
              <w:spacing w:line="240" w:lineRule="auto"/>
              <w:rPr>
                <w:rFonts w:ascii="Times New Roman" w:hAnsi="Times New Roman"/>
              </w:rPr>
            </w:pPr>
            <w:r w:rsidRPr="005442A9">
              <w:rPr>
                <w:rFonts w:ascii="Times New Roman" w:hAnsi="Times New Roman"/>
              </w:rPr>
              <w:t>34.7533</w:t>
            </w:r>
          </w:p>
        </w:tc>
      </w:tr>
      <w:tr w:rsidR="003E5A7E" w:rsidRPr="005442A9" w14:paraId="592D8009" w14:textId="77777777" w:rsidTr="00775C0F">
        <w:trPr>
          <w:jc w:val="center"/>
        </w:trPr>
        <w:tc>
          <w:tcPr>
            <w:tcW w:w="0" w:type="auto"/>
          </w:tcPr>
          <w:p w14:paraId="18096D31" w14:textId="3E31E4F1" w:rsidR="003E5A7E" w:rsidRPr="005442A9" w:rsidRDefault="00CA4147" w:rsidP="00F06060">
            <w:pPr>
              <w:spacing w:line="240" w:lineRule="auto"/>
              <w:rPr>
                <w:rFonts w:ascii="Times New Roman" w:hAnsi="Times New Roman"/>
              </w:rPr>
            </w:pPr>
            <w:r>
              <w:rPr>
                <w:rFonts w:ascii="Times New Roman" w:hAnsi="Times New Roman"/>
              </w:rPr>
              <w:t>Yaw Angle (deg)</w:t>
            </w:r>
          </w:p>
        </w:tc>
        <w:tc>
          <w:tcPr>
            <w:tcW w:w="0" w:type="auto"/>
          </w:tcPr>
          <w:p w14:paraId="1693EC8B" w14:textId="5A6C2786" w:rsidR="003E5A7E" w:rsidRPr="005442A9" w:rsidRDefault="00740562" w:rsidP="00F06060">
            <w:pPr>
              <w:spacing w:line="240" w:lineRule="auto"/>
              <w:rPr>
                <w:rFonts w:ascii="Times New Roman" w:hAnsi="Times New Roman"/>
              </w:rPr>
            </w:pPr>
            <w:r>
              <w:rPr>
                <w:rFonts w:ascii="Times New Roman" w:hAnsi="Times New Roman"/>
              </w:rPr>
              <w:t>-0.0829311</w:t>
            </w:r>
          </w:p>
        </w:tc>
        <w:tc>
          <w:tcPr>
            <w:tcW w:w="0" w:type="auto"/>
          </w:tcPr>
          <w:p w14:paraId="685327DF" w14:textId="5174EA31" w:rsidR="003E5A7E" w:rsidRPr="005442A9" w:rsidRDefault="00E83149" w:rsidP="00F06060">
            <w:pPr>
              <w:spacing w:line="240" w:lineRule="auto"/>
              <w:rPr>
                <w:rFonts w:ascii="Times New Roman" w:hAnsi="Times New Roman"/>
              </w:rPr>
            </w:pPr>
            <w:r w:rsidRPr="005442A9">
              <w:rPr>
                <w:rFonts w:ascii="Times New Roman" w:hAnsi="Times New Roman"/>
              </w:rPr>
              <w:t>-0.581428</w:t>
            </w:r>
          </w:p>
        </w:tc>
      </w:tr>
      <w:tr w:rsidR="003E5A7E" w:rsidRPr="005442A9" w14:paraId="26630D61" w14:textId="77777777" w:rsidTr="00775C0F">
        <w:trPr>
          <w:jc w:val="center"/>
        </w:trPr>
        <w:tc>
          <w:tcPr>
            <w:tcW w:w="0" w:type="auto"/>
          </w:tcPr>
          <w:p w14:paraId="4195B3EF" w14:textId="48E0F0BD" w:rsidR="003E5A7E" w:rsidRPr="005442A9" w:rsidRDefault="00966CFD" w:rsidP="00F06060">
            <w:pPr>
              <w:spacing w:line="240" w:lineRule="auto"/>
              <w:rPr>
                <w:rFonts w:ascii="Times New Roman" w:hAnsi="Times New Roman"/>
              </w:rPr>
            </w:pPr>
            <w:r>
              <w:rPr>
                <w:rFonts w:ascii="Times New Roman" w:hAnsi="Times New Roman"/>
              </w:rPr>
              <w:t>Airs</w:t>
            </w:r>
            <w:r w:rsidR="003E5A7E" w:rsidRPr="005442A9">
              <w:rPr>
                <w:rFonts w:ascii="Times New Roman" w:hAnsi="Times New Roman"/>
              </w:rPr>
              <w:t>peed (knots)</w:t>
            </w:r>
          </w:p>
        </w:tc>
        <w:tc>
          <w:tcPr>
            <w:tcW w:w="0" w:type="auto"/>
          </w:tcPr>
          <w:p w14:paraId="2724A96C" w14:textId="2AEA39FB" w:rsidR="003E5A7E" w:rsidRPr="005442A9" w:rsidRDefault="00740562" w:rsidP="00F06060">
            <w:pPr>
              <w:spacing w:line="240" w:lineRule="auto"/>
              <w:rPr>
                <w:rFonts w:ascii="Times New Roman" w:hAnsi="Times New Roman"/>
              </w:rPr>
            </w:pPr>
            <w:r>
              <w:rPr>
                <w:rFonts w:ascii="Times New Roman" w:hAnsi="Times New Roman"/>
              </w:rPr>
              <w:t>51.5342</w:t>
            </w:r>
          </w:p>
        </w:tc>
        <w:tc>
          <w:tcPr>
            <w:tcW w:w="0" w:type="auto"/>
          </w:tcPr>
          <w:p w14:paraId="448466A8" w14:textId="2FC9B30D" w:rsidR="003E5A7E" w:rsidRPr="005442A9" w:rsidRDefault="00E83149" w:rsidP="00F06060">
            <w:pPr>
              <w:keepNext/>
              <w:spacing w:line="240" w:lineRule="auto"/>
              <w:rPr>
                <w:rFonts w:ascii="Times New Roman" w:hAnsi="Times New Roman"/>
              </w:rPr>
            </w:pPr>
            <w:r w:rsidRPr="005442A9">
              <w:rPr>
                <w:rFonts w:ascii="Times New Roman" w:hAnsi="Times New Roman"/>
              </w:rPr>
              <w:t>51.8425</w:t>
            </w:r>
          </w:p>
        </w:tc>
      </w:tr>
    </w:tbl>
    <w:p w14:paraId="11D47B69" w14:textId="3E2B893F" w:rsidR="00B92262" w:rsidRPr="004159AA" w:rsidRDefault="009046B7" w:rsidP="009713CA">
      <w:pPr>
        <w:pStyle w:val="Caption"/>
        <w:spacing w:before="100" w:beforeAutospacing="1" w:after="100" w:afterAutospacing="1"/>
        <w:contextualSpacing/>
        <w:jc w:val="center"/>
        <w:rPr>
          <w:b w:val="0"/>
        </w:rPr>
      </w:pPr>
      <w:bookmarkStart w:id="244" w:name="_Toc61301134"/>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9</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Four</w:t>
      </w:r>
      <w:bookmarkEnd w:id="244"/>
    </w:p>
    <w:p w14:paraId="44725402" w14:textId="69F8E499" w:rsidR="0013205C" w:rsidRPr="005442A9" w:rsidRDefault="003E5A7E" w:rsidP="004159AA">
      <w:pPr>
        <w:pStyle w:val="Heading3"/>
        <w:numPr>
          <w:ilvl w:val="2"/>
          <w:numId w:val="17"/>
        </w:numPr>
        <w:spacing w:before="100" w:beforeAutospacing="1" w:after="100" w:afterAutospacing="1"/>
        <w:ind w:left="1350"/>
        <w:contextualSpacing/>
        <w:jc w:val="left"/>
      </w:pPr>
      <w:bookmarkStart w:id="245" w:name="_Toc61301338"/>
      <w:r w:rsidRPr="005442A9">
        <w:t>Test Five (Yaw)</w:t>
      </w:r>
      <w:bookmarkEnd w:id="245"/>
    </w:p>
    <w:tbl>
      <w:tblPr>
        <w:tblStyle w:val="TableGrid"/>
        <w:tblW w:w="0" w:type="auto"/>
        <w:jc w:val="center"/>
        <w:tblCellMar>
          <w:left w:w="115" w:type="dxa"/>
          <w:right w:w="115" w:type="dxa"/>
        </w:tblCellMar>
        <w:tblLook w:val="04A0" w:firstRow="1" w:lastRow="0" w:firstColumn="1" w:lastColumn="0" w:noHBand="0" w:noVBand="1"/>
      </w:tblPr>
      <w:tblGrid>
        <w:gridCol w:w="1937"/>
        <w:gridCol w:w="1904"/>
        <w:gridCol w:w="3101"/>
      </w:tblGrid>
      <w:tr w:rsidR="003E5A7E" w:rsidRPr="005442A9" w14:paraId="5DA22252" w14:textId="77777777" w:rsidTr="00775C0F">
        <w:trPr>
          <w:trHeight w:val="332"/>
          <w:jc w:val="center"/>
        </w:trPr>
        <w:tc>
          <w:tcPr>
            <w:tcW w:w="0" w:type="auto"/>
          </w:tcPr>
          <w:p w14:paraId="01693F3B" w14:textId="77777777" w:rsidR="003E5A7E" w:rsidRPr="005442A9" w:rsidRDefault="003E5A7E" w:rsidP="00A2634D">
            <w:pPr>
              <w:spacing w:line="240" w:lineRule="auto"/>
              <w:ind w:firstLine="360"/>
              <w:rPr>
                <w:rFonts w:ascii="Times New Roman" w:hAnsi="Times New Roman"/>
              </w:rPr>
            </w:pPr>
          </w:p>
        </w:tc>
        <w:tc>
          <w:tcPr>
            <w:tcW w:w="0" w:type="auto"/>
          </w:tcPr>
          <w:p w14:paraId="3DAB6658" w14:textId="77777777" w:rsidR="003E5A7E" w:rsidRPr="005442A9" w:rsidRDefault="003E5A7E" w:rsidP="00F06060">
            <w:pPr>
              <w:spacing w:line="240" w:lineRule="auto"/>
              <w:rPr>
                <w:rFonts w:ascii="Times New Roman" w:hAnsi="Times New Roman"/>
              </w:rPr>
            </w:pPr>
            <w:r w:rsidRPr="005442A9">
              <w:rPr>
                <w:rFonts w:ascii="Times New Roman" w:hAnsi="Times New Roman"/>
              </w:rPr>
              <w:t>Rust/ECS Output</w:t>
            </w:r>
          </w:p>
        </w:tc>
        <w:tc>
          <w:tcPr>
            <w:tcW w:w="0" w:type="auto"/>
          </w:tcPr>
          <w:p w14:paraId="73820260"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C++/OOP Benchmark Output </w:t>
            </w:r>
          </w:p>
        </w:tc>
      </w:tr>
      <w:tr w:rsidR="003E5A7E" w:rsidRPr="005442A9" w14:paraId="15F270C7" w14:textId="77777777" w:rsidTr="00775C0F">
        <w:trPr>
          <w:jc w:val="center"/>
        </w:trPr>
        <w:tc>
          <w:tcPr>
            <w:tcW w:w="0" w:type="auto"/>
          </w:tcPr>
          <w:p w14:paraId="300B90F6" w14:textId="0ADA06D1" w:rsidR="003E5A7E" w:rsidRPr="00B47FA9" w:rsidRDefault="006409F2" w:rsidP="00F06060">
            <w:pPr>
              <w:spacing w:line="240" w:lineRule="auto"/>
              <w:rPr>
                <w:rFonts w:ascii="Times New Roman" w:hAnsi="Times New Roman"/>
              </w:rPr>
            </w:pPr>
            <w:r w:rsidRPr="00B47FA9">
              <w:rPr>
                <w:rFonts w:ascii="Times New Roman" w:hAnsi="Times New Roman"/>
              </w:rPr>
              <w:t>x-axis (ft)</w:t>
            </w:r>
          </w:p>
        </w:tc>
        <w:tc>
          <w:tcPr>
            <w:tcW w:w="0" w:type="auto"/>
          </w:tcPr>
          <w:p w14:paraId="2B284C0F" w14:textId="5388CA46" w:rsidR="003E5A7E" w:rsidRPr="00B47FA9" w:rsidRDefault="00B47FA9" w:rsidP="00B47FA9">
            <w:pPr>
              <w:spacing w:line="240" w:lineRule="auto"/>
              <w:rPr>
                <w:rFonts w:ascii="Times New Roman" w:hAnsi="Times New Roman"/>
              </w:rPr>
            </w:pPr>
            <w:r w:rsidRPr="00B47FA9">
              <w:rPr>
                <w:rFonts w:ascii="Times New Roman" w:hAnsi="Times New Roman"/>
              </w:rPr>
              <w:t>-1727.9291</w:t>
            </w:r>
          </w:p>
        </w:tc>
        <w:tc>
          <w:tcPr>
            <w:tcW w:w="0" w:type="auto"/>
          </w:tcPr>
          <w:p w14:paraId="4E93C4D1" w14:textId="170A74A3" w:rsidR="003E5A7E" w:rsidRPr="00B47FA9" w:rsidRDefault="00B47FA9" w:rsidP="00B47FA9">
            <w:pPr>
              <w:spacing w:line="240" w:lineRule="auto"/>
              <w:rPr>
                <w:rFonts w:ascii="Times New Roman" w:hAnsi="Times New Roman"/>
              </w:rPr>
            </w:pPr>
            <w:r w:rsidRPr="00B47FA9">
              <w:rPr>
                <w:rFonts w:ascii="Times New Roman" w:hAnsi="Times New Roman"/>
              </w:rPr>
              <w:t>-2033.18</w:t>
            </w:r>
          </w:p>
        </w:tc>
      </w:tr>
      <w:tr w:rsidR="006409F2" w:rsidRPr="005442A9" w14:paraId="6E1935BA" w14:textId="77777777" w:rsidTr="00775C0F">
        <w:trPr>
          <w:jc w:val="center"/>
        </w:trPr>
        <w:tc>
          <w:tcPr>
            <w:tcW w:w="0" w:type="auto"/>
          </w:tcPr>
          <w:p w14:paraId="380F2DC6" w14:textId="779CAD64" w:rsidR="006409F2" w:rsidRPr="00B47FA9" w:rsidRDefault="006075F3" w:rsidP="00F06060">
            <w:pPr>
              <w:spacing w:line="240" w:lineRule="auto"/>
              <w:rPr>
                <w:rFonts w:ascii="Times New Roman" w:hAnsi="Times New Roman"/>
              </w:rPr>
            </w:pPr>
            <w:r w:rsidRPr="00B47FA9">
              <w:rPr>
                <w:rFonts w:ascii="Times New Roman" w:hAnsi="Times New Roman"/>
              </w:rPr>
              <w:t>y-axis (ft)</w:t>
            </w:r>
          </w:p>
        </w:tc>
        <w:tc>
          <w:tcPr>
            <w:tcW w:w="0" w:type="auto"/>
          </w:tcPr>
          <w:p w14:paraId="395BCEE2" w14:textId="09905E56" w:rsidR="006409F2" w:rsidRPr="00B47FA9" w:rsidRDefault="00B47FA9" w:rsidP="00B47FA9">
            <w:pPr>
              <w:spacing w:line="240" w:lineRule="auto"/>
              <w:rPr>
                <w:rFonts w:ascii="Times New Roman" w:hAnsi="Times New Roman"/>
              </w:rPr>
            </w:pPr>
            <w:r w:rsidRPr="00B47FA9">
              <w:rPr>
                <w:rFonts w:ascii="Times New Roman" w:hAnsi="Times New Roman"/>
              </w:rPr>
              <w:t>-1705.9164</w:t>
            </w:r>
          </w:p>
        </w:tc>
        <w:tc>
          <w:tcPr>
            <w:tcW w:w="0" w:type="auto"/>
          </w:tcPr>
          <w:p w14:paraId="121C98A9" w14:textId="3711733D" w:rsidR="006409F2" w:rsidRPr="00B47FA9" w:rsidRDefault="00B47FA9" w:rsidP="00B47FA9">
            <w:pPr>
              <w:spacing w:line="240" w:lineRule="auto"/>
              <w:rPr>
                <w:rFonts w:ascii="Times New Roman" w:hAnsi="Times New Roman"/>
              </w:rPr>
            </w:pPr>
            <w:r w:rsidRPr="00B47FA9">
              <w:rPr>
                <w:rFonts w:ascii="Times New Roman" w:hAnsi="Times New Roman"/>
              </w:rPr>
              <w:t>-1985.34</w:t>
            </w:r>
          </w:p>
        </w:tc>
      </w:tr>
      <w:tr w:rsidR="006409F2" w:rsidRPr="005442A9" w14:paraId="3D94C374" w14:textId="77777777" w:rsidTr="00775C0F">
        <w:trPr>
          <w:jc w:val="center"/>
        </w:trPr>
        <w:tc>
          <w:tcPr>
            <w:tcW w:w="0" w:type="auto"/>
          </w:tcPr>
          <w:p w14:paraId="039AB759" w14:textId="58C3ED23" w:rsidR="006409F2" w:rsidRPr="00B47FA9" w:rsidRDefault="006075F3" w:rsidP="00F06060">
            <w:pPr>
              <w:spacing w:line="240" w:lineRule="auto"/>
              <w:rPr>
                <w:rFonts w:ascii="Times New Roman" w:hAnsi="Times New Roman"/>
              </w:rPr>
            </w:pPr>
            <w:r w:rsidRPr="00B47FA9">
              <w:rPr>
                <w:rFonts w:ascii="Times New Roman" w:hAnsi="Times New Roman"/>
              </w:rPr>
              <w:t>z-axis (ft)</w:t>
            </w:r>
          </w:p>
        </w:tc>
        <w:tc>
          <w:tcPr>
            <w:tcW w:w="0" w:type="auto"/>
          </w:tcPr>
          <w:p w14:paraId="6178906C" w14:textId="120415DB" w:rsidR="006409F2" w:rsidRPr="00B47FA9" w:rsidRDefault="00B47FA9" w:rsidP="00F06060">
            <w:pPr>
              <w:spacing w:line="240" w:lineRule="auto"/>
              <w:rPr>
                <w:rFonts w:ascii="Times New Roman" w:hAnsi="Times New Roman"/>
              </w:rPr>
            </w:pPr>
            <w:r w:rsidRPr="00B47FA9">
              <w:rPr>
                <w:rFonts w:ascii="Times New Roman" w:hAnsi="Times New Roman"/>
              </w:rPr>
              <w:t>1530.7256</w:t>
            </w:r>
          </w:p>
        </w:tc>
        <w:tc>
          <w:tcPr>
            <w:tcW w:w="0" w:type="auto"/>
          </w:tcPr>
          <w:p w14:paraId="694956D3" w14:textId="3DE7419F" w:rsidR="006409F2" w:rsidRPr="00B47FA9" w:rsidRDefault="00B47FA9" w:rsidP="00F06060">
            <w:pPr>
              <w:spacing w:line="240" w:lineRule="auto"/>
              <w:rPr>
                <w:rFonts w:ascii="Times New Roman" w:hAnsi="Times New Roman"/>
              </w:rPr>
            </w:pPr>
            <w:r w:rsidRPr="00B47FA9">
              <w:rPr>
                <w:rFonts w:ascii="Times New Roman" w:hAnsi="Times New Roman"/>
              </w:rPr>
              <w:t>1486.51</w:t>
            </w:r>
          </w:p>
        </w:tc>
      </w:tr>
      <w:tr w:rsidR="006409F2" w:rsidRPr="005442A9" w14:paraId="3214CEDD" w14:textId="77777777" w:rsidTr="00775C0F">
        <w:trPr>
          <w:jc w:val="center"/>
        </w:trPr>
        <w:tc>
          <w:tcPr>
            <w:tcW w:w="0" w:type="auto"/>
          </w:tcPr>
          <w:p w14:paraId="6E8F02B3" w14:textId="79FF7B21" w:rsidR="006409F2" w:rsidRPr="00B47FA9" w:rsidRDefault="006075F3" w:rsidP="00F06060">
            <w:pPr>
              <w:spacing w:line="240" w:lineRule="auto"/>
              <w:rPr>
                <w:rFonts w:ascii="Times New Roman" w:hAnsi="Times New Roman"/>
              </w:rPr>
            </w:pPr>
            <w:r w:rsidRPr="00B47FA9">
              <w:rPr>
                <w:rFonts w:ascii="Times New Roman" w:hAnsi="Times New Roman"/>
              </w:rPr>
              <w:t>Roll Angle (deg)</w:t>
            </w:r>
          </w:p>
        </w:tc>
        <w:tc>
          <w:tcPr>
            <w:tcW w:w="0" w:type="auto"/>
          </w:tcPr>
          <w:p w14:paraId="7F678AAE" w14:textId="10C15F8C" w:rsidR="006409F2" w:rsidRPr="00B47FA9" w:rsidRDefault="00B47FA9" w:rsidP="00F06060">
            <w:pPr>
              <w:spacing w:line="240" w:lineRule="auto"/>
              <w:rPr>
                <w:rFonts w:ascii="Times New Roman" w:hAnsi="Times New Roman"/>
              </w:rPr>
            </w:pPr>
            <w:r w:rsidRPr="00B47FA9">
              <w:rPr>
                <w:rFonts w:ascii="Times New Roman" w:hAnsi="Times New Roman"/>
              </w:rPr>
              <w:t>7.9836965</w:t>
            </w:r>
          </w:p>
        </w:tc>
        <w:tc>
          <w:tcPr>
            <w:tcW w:w="0" w:type="auto"/>
          </w:tcPr>
          <w:p w14:paraId="42402694" w14:textId="274DDECB" w:rsidR="006409F2" w:rsidRPr="00B47FA9" w:rsidRDefault="00B47FA9" w:rsidP="00B47FA9">
            <w:pPr>
              <w:spacing w:line="240" w:lineRule="auto"/>
              <w:rPr>
                <w:rFonts w:ascii="Times New Roman" w:hAnsi="Times New Roman"/>
              </w:rPr>
            </w:pPr>
            <w:r w:rsidRPr="00B47FA9">
              <w:rPr>
                <w:rFonts w:ascii="Times New Roman" w:hAnsi="Times New Roman"/>
              </w:rPr>
              <w:t>15.1557</w:t>
            </w:r>
          </w:p>
        </w:tc>
      </w:tr>
      <w:tr w:rsidR="006409F2" w:rsidRPr="005442A9" w14:paraId="7D1B75ED" w14:textId="77777777" w:rsidTr="00775C0F">
        <w:trPr>
          <w:jc w:val="center"/>
        </w:trPr>
        <w:tc>
          <w:tcPr>
            <w:tcW w:w="0" w:type="auto"/>
          </w:tcPr>
          <w:p w14:paraId="15A67DF1" w14:textId="473B1B5F" w:rsidR="006409F2" w:rsidRPr="00B47FA9" w:rsidRDefault="006075F3" w:rsidP="00F06060">
            <w:pPr>
              <w:spacing w:line="240" w:lineRule="auto"/>
              <w:rPr>
                <w:rFonts w:ascii="Times New Roman" w:hAnsi="Times New Roman"/>
              </w:rPr>
            </w:pPr>
            <w:r w:rsidRPr="00B47FA9">
              <w:rPr>
                <w:rFonts w:ascii="Times New Roman" w:hAnsi="Times New Roman"/>
              </w:rPr>
              <w:t>Pitch Angle (deg)</w:t>
            </w:r>
          </w:p>
        </w:tc>
        <w:tc>
          <w:tcPr>
            <w:tcW w:w="0" w:type="auto"/>
          </w:tcPr>
          <w:p w14:paraId="2F3A3588" w14:textId="43FA507E" w:rsidR="006409F2" w:rsidRPr="00B47FA9" w:rsidRDefault="00B47FA9" w:rsidP="00B47FA9">
            <w:pPr>
              <w:spacing w:line="240" w:lineRule="auto"/>
              <w:rPr>
                <w:rFonts w:ascii="Times New Roman" w:hAnsi="Times New Roman"/>
              </w:rPr>
            </w:pPr>
            <w:r w:rsidRPr="00B47FA9">
              <w:rPr>
                <w:rFonts w:ascii="Times New Roman" w:hAnsi="Times New Roman"/>
              </w:rPr>
              <w:t>-3.126255</w:t>
            </w:r>
          </w:p>
        </w:tc>
        <w:tc>
          <w:tcPr>
            <w:tcW w:w="0" w:type="auto"/>
          </w:tcPr>
          <w:p w14:paraId="672477F9" w14:textId="69CBDBF9" w:rsidR="006409F2" w:rsidRPr="00B47FA9" w:rsidRDefault="00B47FA9" w:rsidP="00B47FA9">
            <w:pPr>
              <w:spacing w:line="240" w:lineRule="auto"/>
              <w:rPr>
                <w:rFonts w:ascii="Times New Roman" w:hAnsi="Times New Roman"/>
              </w:rPr>
            </w:pPr>
            <w:r w:rsidRPr="00B47FA9">
              <w:rPr>
                <w:rFonts w:ascii="Times New Roman" w:hAnsi="Times New Roman"/>
              </w:rPr>
              <w:t>-4.85586</w:t>
            </w:r>
          </w:p>
        </w:tc>
      </w:tr>
      <w:tr w:rsidR="003E5A7E" w:rsidRPr="005442A9" w14:paraId="5DCA22CC" w14:textId="77777777" w:rsidTr="00775C0F">
        <w:trPr>
          <w:jc w:val="center"/>
        </w:trPr>
        <w:tc>
          <w:tcPr>
            <w:tcW w:w="0" w:type="auto"/>
          </w:tcPr>
          <w:p w14:paraId="10DD3685" w14:textId="248FDD5B" w:rsidR="003E5A7E" w:rsidRPr="00B47FA9" w:rsidRDefault="006075F3" w:rsidP="00F06060">
            <w:pPr>
              <w:spacing w:line="240" w:lineRule="auto"/>
              <w:rPr>
                <w:rFonts w:ascii="Times New Roman" w:hAnsi="Times New Roman"/>
              </w:rPr>
            </w:pPr>
            <w:r w:rsidRPr="00B47FA9">
              <w:rPr>
                <w:rFonts w:ascii="Times New Roman" w:hAnsi="Times New Roman"/>
              </w:rPr>
              <w:t>Yaw Angle (deg)</w:t>
            </w:r>
          </w:p>
        </w:tc>
        <w:tc>
          <w:tcPr>
            <w:tcW w:w="0" w:type="auto"/>
          </w:tcPr>
          <w:p w14:paraId="2ADB527A" w14:textId="32C53D6F" w:rsidR="003E5A7E" w:rsidRPr="00B47FA9" w:rsidRDefault="00B47FA9" w:rsidP="00F06060">
            <w:pPr>
              <w:spacing w:line="240" w:lineRule="auto"/>
              <w:rPr>
                <w:rFonts w:ascii="Times New Roman" w:hAnsi="Times New Roman"/>
              </w:rPr>
            </w:pPr>
            <w:r w:rsidRPr="00B47FA9">
              <w:rPr>
                <w:rFonts w:ascii="Times New Roman" w:hAnsi="Times New Roman"/>
              </w:rPr>
              <w:t>-56.64934</w:t>
            </w:r>
          </w:p>
        </w:tc>
        <w:tc>
          <w:tcPr>
            <w:tcW w:w="0" w:type="auto"/>
          </w:tcPr>
          <w:p w14:paraId="4745DA07" w14:textId="6A55889E" w:rsidR="003E5A7E" w:rsidRPr="00B47FA9" w:rsidRDefault="00B47FA9" w:rsidP="00B47FA9">
            <w:pPr>
              <w:spacing w:line="240" w:lineRule="auto"/>
              <w:rPr>
                <w:rFonts w:ascii="Times New Roman" w:hAnsi="Times New Roman"/>
              </w:rPr>
            </w:pPr>
            <w:r w:rsidRPr="00B47FA9">
              <w:rPr>
                <w:rFonts w:ascii="Times New Roman" w:hAnsi="Times New Roman"/>
              </w:rPr>
              <w:t>-76.4714</w:t>
            </w:r>
          </w:p>
        </w:tc>
      </w:tr>
      <w:tr w:rsidR="003E5A7E" w:rsidRPr="005442A9" w14:paraId="08B69500" w14:textId="77777777" w:rsidTr="00775C0F">
        <w:trPr>
          <w:jc w:val="center"/>
        </w:trPr>
        <w:tc>
          <w:tcPr>
            <w:tcW w:w="0" w:type="auto"/>
          </w:tcPr>
          <w:p w14:paraId="2EA5C74C" w14:textId="7436CC60" w:rsidR="003E5A7E" w:rsidRPr="00B47FA9" w:rsidRDefault="00966CFD" w:rsidP="00966CFD">
            <w:pPr>
              <w:spacing w:line="240" w:lineRule="auto"/>
              <w:rPr>
                <w:rFonts w:ascii="Times New Roman" w:hAnsi="Times New Roman"/>
              </w:rPr>
            </w:pPr>
            <w:r w:rsidRPr="00B47FA9">
              <w:rPr>
                <w:rFonts w:ascii="Times New Roman" w:hAnsi="Times New Roman"/>
              </w:rPr>
              <w:t>Airs</w:t>
            </w:r>
            <w:r w:rsidR="003E5A7E" w:rsidRPr="00B47FA9">
              <w:rPr>
                <w:rFonts w:ascii="Times New Roman" w:hAnsi="Times New Roman"/>
              </w:rPr>
              <w:t>peed (knots)</w:t>
            </w:r>
          </w:p>
        </w:tc>
        <w:tc>
          <w:tcPr>
            <w:tcW w:w="0" w:type="auto"/>
          </w:tcPr>
          <w:p w14:paraId="28DB8AA0" w14:textId="3D513D27" w:rsidR="003E5A7E" w:rsidRPr="00B47FA9" w:rsidRDefault="00B47FA9" w:rsidP="007B6251">
            <w:pPr>
              <w:spacing w:line="240" w:lineRule="auto"/>
              <w:rPr>
                <w:rFonts w:ascii="Times New Roman" w:hAnsi="Times New Roman"/>
              </w:rPr>
            </w:pPr>
            <w:r w:rsidRPr="00B47FA9">
              <w:rPr>
                <w:rFonts w:ascii="Times New Roman" w:hAnsi="Times New Roman"/>
              </w:rPr>
              <w:t>93.015434</w:t>
            </w:r>
          </w:p>
        </w:tc>
        <w:tc>
          <w:tcPr>
            <w:tcW w:w="0" w:type="auto"/>
          </w:tcPr>
          <w:p w14:paraId="0961D1B4" w14:textId="6B2A9B91" w:rsidR="003E5A7E" w:rsidRPr="00B47FA9" w:rsidRDefault="00B47FA9" w:rsidP="007B6251">
            <w:pPr>
              <w:keepNext/>
              <w:spacing w:line="240" w:lineRule="auto"/>
              <w:rPr>
                <w:rFonts w:ascii="Times New Roman" w:hAnsi="Times New Roman"/>
              </w:rPr>
            </w:pPr>
            <w:r w:rsidRPr="00B47FA9">
              <w:rPr>
                <w:rFonts w:ascii="Times New Roman" w:hAnsi="Times New Roman"/>
              </w:rPr>
              <w:t>94.558</w:t>
            </w:r>
          </w:p>
        </w:tc>
      </w:tr>
    </w:tbl>
    <w:p w14:paraId="1D1E651C" w14:textId="6A4C3E22" w:rsidR="00236E88" w:rsidRPr="004159AA" w:rsidRDefault="009046B7" w:rsidP="00521268">
      <w:pPr>
        <w:pStyle w:val="Caption"/>
        <w:tabs>
          <w:tab w:val="left" w:pos="7740"/>
          <w:tab w:val="left" w:pos="7830"/>
        </w:tabs>
        <w:spacing w:before="100" w:beforeAutospacing="1" w:after="100" w:afterAutospacing="1"/>
        <w:contextualSpacing/>
        <w:jc w:val="center"/>
        <w:rPr>
          <w:b w:val="0"/>
        </w:rPr>
      </w:pPr>
      <w:bookmarkStart w:id="246" w:name="_Toc61301135"/>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20</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Five</w:t>
      </w:r>
      <w:bookmarkEnd w:id="246"/>
    </w:p>
    <w:p w14:paraId="2F89FF1A" w14:textId="5F3A9423" w:rsidR="0013205C" w:rsidRPr="005442A9" w:rsidRDefault="003E5A7E" w:rsidP="004159AA">
      <w:pPr>
        <w:pStyle w:val="Heading3"/>
        <w:numPr>
          <w:ilvl w:val="2"/>
          <w:numId w:val="17"/>
        </w:numPr>
        <w:tabs>
          <w:tab w:val="left" w:pos="1080"/>
        </w:tabs>
        <w:spacing w:before="100" w:beforeAutospacing="1" w:after="100" w:afterAutospacing="1"/>
        <w:contextualSpacing/>
        <w:jc w:val="left"/>
      </w:pPr>
      <w:bookmarkStart w:id="247" w:name="_Toc61301339"/>
      <w:r w:rsidRPr="005442A9">
        <w:t>Test Six (Flaps)</w:t>
      </w:r>
      <w:bookmarkEnd w:id="247"/>
    </w:p>
    <w:tbl>
      <w:tblPr>
        <w:tblStyle w:val="TableGrid"/>
        <w:tblW w:w="0" w:type="auto"/>
        <w:jc w:val="center"/>
        <w:tblCellMar>
          <w:left w:w="115" w:type="dxa"/>
          <w:right w:w="115" w:type="dxa"/>
        </w:tblCellMar>
        <w:tblLook w:val="04A0" w:firstRow="1" w:lastRow="0" w:firstColumn="1" w:lastColumn="0" w:noHBand="0" w:noVBand="1"/>
      </w:tblPr>
      <w:tblGrid>
        <w:gridCol w:w="1897"/>
        <w:gridCol w:w="1904"/>
        <w:gridCol w:w="3101"/>
      </w:tblGrid>
      <w:tr w:rsidR="003E5A7E" w:rsidRPr="005442A9" w14:paraId="035B1F1F" w14:textId="77777777" w:rsidTr="00521268">
        <w:trPr>
          <w:trHeight w:val="332"/>
          <w:jc w:val="center"/>
        </w:trPr>
        <w:tc>
          <w:tcPr>
            <w:tcW w:w="0" w:type="auto"/>
          </w:tcPr>
          <w:p w14:paraId="17D6D330" w14:textId="77777777" w:rsidR="003E5A7E" w:rsidRPr="005442A9" w:rsidRDefault="003E5A7E" w:rsidP="00A2634D">
            <w:pPr>
              <w:spacing w:line="240" w:lineRule="auto"/>
              <w:ind w:firstLine="360"/>
              <w:rPr>
                <w:rFonts w:ascii="Times New Roman" w:hAnsi="Times New Roman"/>
              </w:rPr>
            </w:pPr>
          </w:p>
        </w:tc>
        <w:tc>
          <w:tcPr>
            <w:tcW w:w="0" w:type="auto"/>
          </w:tcPr>
          <w:p w14:paraId="27708EFD" w14:textId="77777777" w:rsidR="003E5A7E" w:rsidRPr="005442A9" w:rsidRDefault="003E5A7E" w:rsidP="00F06060">
            <w:pPr>
              <w:spacing w:line="240" w:lineRule="auto"/>
              <w:rPr>
                <w:rFonts w:ascii="Times New Roman" w:hAnsi="Times New Roman"/>
              </w:rPr>
            </w:pPr>
            <w:r w:rsidRPr="005442A9">
              <w:rPr>
                <w:rFonts w:ascii="Times New Roman" w:hAnsi="Times New Roman"/>
              </w:rPr>
              <w:t>Rust/ECS Output</w:t>
            </w:r>
          </w:p>
        </w:tc>
        <w:tc>
          <w:tcPr>
            <w:tcW w:w="3101" w:type="dxa"/>
          </w:tcPr>
          <w:p w14:paraId="242A3C61"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C++/OOP Benchmark Output </w:t>
            </w:r>
          </w:p>
        </w:tc>
      </w:tr>
      <w:tr w:rsidR="003E5A7E" w:rsidRPr="005442A9" w14:paraId="7EC50D10" w14:textId="77777777" w:rsidTr="00521268">
        <w:trPr>
          <w:jc w:val="center"/>
        </w:trPr>
        <w:tc>
          <w:tcPr>
            <w:tcW w:w="0" w:type="auto"/>
          </w:tcPr>
          <w:p w14:paraId="59C59F7C" w14:textId="21720475" w:rsidR="003E5A7E" w:rsidRPr="005442A9" w:rsidRDefault="00BE4A6A" w:rsidP="00F06060">
            <w:pPr>
              <w:spacing w:line="240" w:lineRule="auto"/>
              <w:rPr>
                <w:rFonts w:ascii="Times New Roman" w:hAnsi="Times New Roman"/>
              </w:rPr>
            </w:pPr>
            <w:r>
              <w:rPr>
                <w:rFonts w:ascii="Times New Roman" w:hAnsi="Times New Roman"/>
              </w:rPr>
              <w:t>x-axis (ft)</w:t>
            </w:r>
          </w:p>
        </w:tc>
        <w:tc>
          <w:tcPr>
            <w:tcW w:w="0" w:type="auto"/>
          </w:tcPr>
          <w:p w14:paraId="5663986E" w14:textId="43B7C44E" w:rsidR="003E5A7E" w:rsidRPr="005442A9" w:rsidRDefault="0045141B" w:rsidP="00F06060">
            <w:pPr>
              <w:spacing w:line="240" w:lineRule="auto"/>
              <w:rPr>
                <w:rFonts w:ascii="Times New Roman" w:hAnsi="Times New Roman"/>
              </w:rPr>
            </w:pPr>
            <w:r>
              <w:rPr>
                <w:rFonts w:ascii="Times New Roman" w:hAnsi="Times New Roman"/>
              </w:rPr>
              <w:t>-1995.80</w:t>
            </w:r>
          </w:p>
        </w:tc>
        <w:tc>
          <w:tcPr>
            <w:tcW w:w="3101" w:type="dxa"/>
          </w:tcPr>
          <w:p w14:paraId="0DE7556E" w14:textId="5E9B9D5E" w:rsidR="003E5A7E" w:rsidRPr="005442A9" w:rsidRDefault="00EF312B" w:rsidP="00F06060">
            <w:pPr>
              <w:spacing w:line="240" w:lineRule="auto"/>
              <w:rPr>
                <w:rFonts w:ascii="Times New Roman" w:hAnsi="Times New Roman"/>
              </w:rPr>
            </w:pPr>
            <w:r w:rsidRPr="005442A9">
              <w:rPr>
                <w:rFonts w:ascii="Times New Roman" w:hAnsi="Times New Roman"/>
              </w:rPr>
              <w:t>-1995.63</w:t>
            </w:r>
          </w:p>
        </w:tc>
      </w:tr>
      <w:tr w:rsidR="00BE4A6A" w:rsidRPr="005442A9" w14:paraId="7F410AC2" w14:textId="77777777" w:rsidTr="00521268">
        <w:trPr>
          <w:jc w:val="center"/>
        </w:trPr>
        <w:tc>
          <w:tcPr>
            <w:tcW w:w="0" w:type="auto"/>
          </w:tcPr>
          <w:p w14:paraId="1D5596A3" w14:textId="637032B7" w:rsidR="00BE4A6A" w:rsidRPr="005442A9" w:rsidRDefault="00BE4A6A" w:rsidP="00F06060">
            <w:pPr>
              <w:spacing w:line="240" w:lineRule="auto"/>
            </w:pPr>
            <w:r>
              <w:t>y-axis (ft)</w:t>
            </w:r>
          </w:p>
        </w:tc>
        <w:tc>
          <w:tcPr>
            <w:tcW w:w="0" w:type="auto"/>
          </w:tcPr>
          <w:p w14:paraId="7780BA43" w14:textId="184C87B6" w:rsidR="00BE4A6A" w:rsidRPr="00BE4A6A" w:rsidRDefault="00BE4A6A" w:rsidP="00F06060">
            <w:pPr>
              <w:spacing w:line="240" w:lineRule="auto"/>
              <w:rPr>
                <w:rFonts w:ascii="Times New Roman" w:hAnsi="Times New Roman"/>
              </w:rPr>
            </w:pPr>
            <w:r>
              <w:rPr>
                <w:rFonts w:ascii="Times New Roman" w:hAnsi="Times New Roman"/>
              </w:rPr>
              <w:t>-0.149095</w:t>
            </w:r>
          </w:p>
        </w:tc>
        <w:tc>
          <w:tcPr>
            <w:tcW w:w="3101" w:type="dxa"/>
          </w:tcPr>
          <w:p w14:paraId="20768E62" w14:textId="20070AB9" w:rsidR="00BE4A6A" w:rsidRPr="00BE4A6A" w:rsidRDefault="00BE4A6A" w:rsidP="00F06060">
            <w:pPr>
              <w:spacing w:line="240" w:lineRule="auto"/>
              <w:rPr>
                <w:rFonts w:ascii="Times New Roman" w:hAnsi="Times New Roman"/>
              </w:rPr>
            </w:pPr>
            <w:r w:rsidRPr="005442A9">
              <w:rPr>
                <w:rFonts w:ascii="Times New Roman" w:hAnsi="Times New Roman"/>
              </w:rPr>
              <w:t>-0.401624</w:t>
            </w:r>
          </w:p>
        </w:tc>
      </w:tr>
      <w:tr w:rsidR="00BE4A6A" w:rsidRPr="005442A9" w14:paraId="052CADA3" w14:textId="77777777" w:rsidTr="00521268">
        <w:trPr>
          <w:jc w:val="center"/>
        </w:trPr>
        <w:tc>
          <w:tcPr>
            <w:tcW w:w="0" w:type="auto"/>
          </w:tcPr>
          <w:p w14:paraId="0E94BEAB" w14:textId="599CF7DE" w:rsidR="00BE4A6A" w:rsidRDefault="00BE4A6A" w:rsidP="00F06060">
            <w:pPr>
              <w:spacing w:line="240" w:lineRule="auto"/>
            </w:pPr>
            <w:r>
              <w:t>z-axis (ft)</w:t>
            </w:r>
          </w:p>
        </w:tc>
        <w:tc>
          <w:tcPr>
            <w:tcW w:w="0" w:type="auto"/>
          </w:tcPr>
          <w:p w14:paraId="7B636C67" w14:textId="24693210" w:rsidR="00BE4A6A" w:rsidRDefault="00BE4A6A" w:rsidP="00F06060">
            <w:pPr>
              <w:spacing w:line="240" w:lineRule="auto"/>
            </w:pPr>
            <w:r>
              <w:rPr>
                <w:rFonts w:ascii="Times New Roman" w:hAnsi="Times New Roman"/>
              </w:rPr>
              <w:t>1778.06</w:t>
            </w:r>
          </w:p>
        </w:tc>
        <w:tc>
          <w:tcPr>
            <w:tcW w:w="3101" w:type="dxa"/>
          </w:tcPr>
          <w:p w14:paraId="304293CB" w14:textId="3D996E13" w:rsidR="00BE4A6A" w:rsidRDefault="00BE4A6A" w:rsidP="00F06060">
            <w:pPr>
              <w:spacing w:line="240" w:lineRule="auto"/>
            </w:pPr>
            <w:r w:rsidRPr="005442A9">
              <w:rPr>
                <w:rFonts w:ascii="Times New Roman" w:hAnsi="Times New Roman"/>
              </w:rPr>
              <w:t>1778.12</w:t>
            </w:r>
          </w:p>
        </w:tc>
      </w:tr>
      <w:tr w:rsidR="00BE4A6A" w:rsidRPr="005442A9" w14:paraId="75894F12" w14:textId="77777777" w:rsidTr="00521268">
        <w:trPr>
          <w:jc w:val="center"/>
        </w:trPr>
        <w:tc>
          <w:tcPr>
            <w:tcW w:w="0" w:type="auto"/>
          </w:tcPr>
          <w:p w14:paraId="1B01F86E" w14:textId="2BD44E62" w:rsidR="00BE4A6A" w:rsidRDefault="00BE4A6A" w:rsidP="00F06060">
            <w:pPr>
              <w:spacing w:line="240" w:lineRule="auto"/>
            </w:pPr>
            <w:r>
              <w:t>Roll Angle (deg)</w:t>
            </w:r>
          </w:p>
        </w:tc>
        <w:tc>
          <w:tcPr>
            <w:tcW w:w="0" w:type="auto"/>
          </w:tcPr>
          <w:p w14:paraId="35A4609D" w14:textId="35A18A35" w:rsidR="00BE4A6A" w:rsidRPr="00756870" w:rsidRDefault="00BE4A6A" w:rsidP="00F06060">
            <w:pPr>
              <w:spacing w:line="240" w:lineRule="auto"/>
              <w:rPr>
                <w:rFonts w:ascii="Times New Roman" w:hAnsi="Times New Roman"/>
              </w:rPr>
            </w:pPr>
            <w:r>
              <w:rPr>
                <w:rFonts w:ascii="Times New Roman" w:hAnsi="Times New Roman"/>
              </w:rPr>
              <w:t>0.00103664</w:t>
            </w:r>
          </w:p>
        </w:tc>
        <w:tc>
          <w:tcPr>
            <w:tcW w:w="3101" w:type="dxa"/>
          </w:tcPr>
          <w:p w14:paraId="7E1B39E7" w14:textId="1B69EFF0" w:rsidR="00BE4A6A" w:rsidRPr="00756870" w:rsidRDefault="00BE4A6A" w:rsidP="00F06060">
            <w:pPr>
              <w:spacing w:line="240" w:lineRule="auto"/>
              <w:rPr>
                <w:rFonts w:ascii="Times New Roman" w:hAnsi="Times New Roman"/>
              </w:rPr>
            </w:pPr>
            <w:r w:rsidRPr="005442A9">
              <w:rPr>
                <w:rFonts w:ascii="Times New Roman" w:hAnsi="Times New Roman"/>
              </w:rPr>
              <w:t>0.0124067</w:t>
            </w:r>
          </w:p>
        </w:tc>
      </w:tr>
      <w:tr w:rsidR="00BE4A6A" w:rsidRPr="005442A9" w14:paraId="5A2B3D4B" w14:textId="77777777" w:rsidTr="00521268">
        <w:trPr>
          <w:jc w:val="center"/>
        </w:trPr>
        <w:tc>
          <w:tcPr>
            <w:tcW w:w="0" w:type="auto"/>
          </w:tcPr>
          <w:p w14:paraId="0CAC21B3" w14:textId="7B56B963" w:rsidR="00BE4A6A" w:rsidRPr="005442A9" w:rsidRDefault="00BE4A6A" w:rsidP="00F06060">
            <w:pPr>
              <w:spacing w:line="240" w:lineRule="auto"/>
            </w:pPr>
            <w:r>
              <w:t>Pitch Angle (deg)</w:t>
            </w:r>
          </w:p>
        </w:tc>
        <w:tc>
          <w:tcPr>
            <w:tcW w:w="0" w:type="auto"/>
          </w:tcPr>
          <w:p w14:paraId="42959749" w14:textId="78D3BF73" w:rsidR="00BE4A6A" w:rsidRPr="00BE4A6A" w:rsidRDefault="00BE4A6A" w:rsidP="00F06060">
            <w:pPr>
              <w:spacing w:line="240" w:lineRule="auto"/>
              <w:rPr>
                <w:rFonts w:ascii="Times New Roman" w:hAnsi="Times New Roman"/>
              </w:rPr>
            </w:pPr>
            <w:r>
              <w:rPr>
                <w:rFonts w:ascii="Times New Roman" w:hAnsi="Times New Roman"/>
              </w:rPr>
              <w:t>9.43640</w:t>
            </w:r>
          </w:p>
        </w:tc>
        <w:tc>
          <w:tcPr>
            <w:tcW w:w="3101" w:type="dxa"/>
          </w:tcPr>
          <w:p w14:paraId="7FD99B64" w14:textId="3CF849A0" w:rsidR="00BE4A6A" w:rsidRPr="00BE4A6A" w:rsidRDefault="00BE4A6A" w:rsidP="00F06060">
            <w:pPr>
              <w:spacing w:line="240" w:lineRule="auto"/>
              <w:rPr>
                <w:rFonts w:ascii="Times New Roman" w:hAnsi="Times New Roman"/>
              </w:rPr>
            </w:pPr>
            <w:r w:rsidRPr="005442A9">
              <w:rPr>
                <w:rFonts w:ascii="Times New Roman" w:hAnsi="Times New Roman"/>
              </w:rPr>
              <w:t>9.38473</w:t>
            </w:r>
          </w:p>
        </w:tc>
      </w:tr>
      <w:tr w:rsidR="003E5A7E" w:rsidRPr="005442A9" w14:paraId="591BB035" w14:textId="77777777" w:rsidTr="00521268">
        <w:trPr>
          <w:jc w:val="center"/>
        </w:trPr>
        <w:tc>
          <w:tcPr>
            <w:tcW w:w="0" w:type="auto"/>
          </w:tcPr>
          <w:p w14:paraId="6893102D" w14:textId="4459348C" w:rsidR="003E5A7E" w:rsidRPr="005442A9" w:rsidRDefault="00BE4A6A" w:rsidP="00F06060">
            <w:pPr>
              <w:spacing w:line="240" w:lineRule="auto"/>
              <w:rPr>
                <w:rFonts w:ascii="Times New Roman" w:hAnsi="Times New Roman"/>
              </w:rPr>
            </w:pPr>
            <w:r>
              <w:rPr>
                <w:rFonts w:ascii="Times New Roman" w:hAnsi="Times New Roman"/>
              </w:rPr>
              <w:t>Yaw Angle (deg)</w:t>
            </w:r>
          </w:p>
        </w:tc>
        <w:tc>
          <w:tcPr>
            <w:tcW w:w="0" w:type="auto"/>
          </w:tcPr>
          <w:p w14:paraId="72D4586B" w14:textId="066BF2C9" w:rsidR="003E5A7E" w:rsidRPr="005442A9" w:rsidRDefault="00FE3FFD" w:rsidP="00F06060">
            <w:pPr>
              <w:spacing w:line="240" w:lineRule="auto"/>
              <w:rPr>
                <w:rFonts w:ascii="Times New Roman" w:hAnsi="Times New Roman"/>
              </w:rPr>
            </w:pPr>
            <w:r w:rsidRPr="005442A9">
              <w:rPr>
                <w:rFonts w:ascii="Times New Roman" w:hAnsi="Times New Roman"/>
              </w:rPr>
              <w:t>-0.0</w:t>
            </w:r>
            <w:r w:rsidR="0045141B">
              <w:rPr>
                <w:rFonts w:ascii="Times New Roman" w:hAnsi="Times New Roman"/>
              </w:rPr>
              <w:t>0925129</w:t>
            </w:r>
          </w:p>
        </w:tc>
        <w:tc>
          <w:tcPr>
            <w:tcW w:w="3101" w:type="dxa"/>
          </w:tcPr>
          <w:p w14:paraId="3D1B3DB9" w14:textId="002FBB26" w:rsidR="003E5A7E" w:rsidRPr="005442A9" w:rsidRDefault="00EF312B" w:rsidP="00F06060">
            <w:pPr>
              <w:spacing w:line="240" w:lineRule="auto"/>
              <w:rPr>
                <w:rFonts w:ascii="Times New Roman" w:hAnsi="Times New Roman"/>
              </w:rPr>
            </w:pPr>
            <w:r w:rsidRPr="005442A9">
              <w:rPr>
                <w:rFonts w:ascii="Times New Roman" w:hAnsi="Times New Roman"/>
              </w:rPr>
              <w:t>-0.0325167</w:t>
            </w:r>
          </w:p>
        </w:tc>
      </w:tr>
      <w:tr w:rsidR="003E5A7E" w:rsidRPr="005442A9" w14:paraId="18DCBC32" w14:textId="77777777" w:rsidTr="00521268">
        <w:trPr>
          <w:jc w:val="center"/>
        </w:trPr>
        <w:tc>
          <w:tcPr>
            <w:tcW w:w="0" w:type="auto"/>
          </w:tcPr>
          <w:p w14:paraId="1643BE78" w14:textId="71D67E55" w:rsidR="003E5A7E" w:rsidRPr="005442A9" w:rsidRDefault="00D37D80" w:rsidP="00F06060">
            <w:pPr>
              <w:spacing w:line="240" w:lineRule="auto"/>
              <w:rPr>
                <w:rFonts w:ascii="Times New Roman" w:hAnsi="Times New Roman"/>
              </w:rPr>
            </w:pPr>
            <w:r>
              <w:rPr>
                <w:rFonts w:ascii="Times New Roman" w:hAnsi="Times New Roman"/>
              </w:rPr>
              <w:t>Airs</w:t>
            </w:r>
            <w:r w:rsidR="003E5A7E" w:rsidRPr="005442A9">
              <w:rPr>
                <w:rFonts w:ascii="Times New Roman" w:hAnsi="Times New Roman"/>
              </w:rPr>
              <w:t>peed (knots)</w:t>
            </w:r>
          </w:p>
        </w:tc>
        <w:tc>
          <w:tcPr>
            <w:tcW w:w="0" w:type="auto"/>
          </w:tcPr>
          <w:p w14:paraId="3FEEB392" w14:textId="1BC0B1E2" w:rsidR="003E5A7E" w:rsidRPr="005442A9" w:rsidRDefault="0045141B" w:rsidP="00F06060">
            <w:pPr>
              <w:spacing w:line="240" w:lineRule="auto"/>
              <w:rPr>
                <w:rFonts w:ascii="Times New Roman" w:hAnsi="Times New Roman"/>
              </w:rPr>
            </w:pPr>
            <w:r>
              <w:rPr>
                <w:rFonts w:ascii="Times New Roman" w:hAnsi="Times New Roman"/>
              </w:rPr>
              <w:t>56.967</w:t>
            </w:r>
            <w:r w:rsidR="006607C4">
              <w:rPr>
                <w:rFonts w:ascii="Times New Roman" w:hAnsi="Times New Roman"/>
              </w:rPr>
              <w:t>7</w:t>
            </w:r>
          </w:p>
        </w:tc>
        <w:tc>
          <w:tcPr>
            <w:tcW w:w="3101" w:type="dxa"/>
          </w:tcPr>
          <w:p w14:paraId="436BC7CC" w14:textId="75F18371" w:rsidR="003E5A7E" w:rsidRPr="005442A9" w:rsidRDefault="00EF312B" w:rsidP="00F06060">
            <w:pPr>
              <w:keepNext/>
              <w:spacing w:line="240" w:lineRule="auto"/>
              <w:rPr>
                <w:rFonts w:ascii="Times New Roman" w:hAnsi="Times New Roman"/>
              </w:rPr>
            </w:pPr>
            <w:r w:rsidRPr="005442A9">
              <w:rPr>
                <w:rFonts w:ascii="Times New Roman" w:hAnsi="Times New Roman"/>
              </w:rPr>
              <w:t>57.0701</w:t>
            </w:r>
          </w:p>
        </w:tc>
      </w:tr>
    </w:tbl>
    <w:p w14:paraId="6A6BEFAF" w14:textId="0DEFC956" w:rsidR="004D1ECD" w:rsidRPr="004159AA" w:rsidRDefault="009046B7" w:rsidP="009713CA">
      <w:pPr>
        <w:pStyle w:val="Caption"/>
        <w:spacing w:before="100" w:beforeAutospacing="1" w:after="100" w:afterAutospacing="1"/>
        <w:contextualSpacing/>
        <w:jc w:val="center"/>
        <w:rPr>
          <w:b w:val="0"/>
        </w:rPr>
      </w:pPr>
      <w:bookmarkStart w:id="248" w:name="_Toc61301136"/>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21</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Six</w:t>
      </w:r>
      <w:bookmarkEnd w:id="248"/>
    </w:p>
    <w:p w14:paraId="4AEE2C71" w14:textId="7B5F514E" w:rsidR="001E5716" w:rsidRDefault="001858ED" w:rsidP="001E5716">
      <w:pPr>
        <w:pStyle w:val="Heading2"/>
        <w:numPr>
          <w:ilvl w:val="1"/>
          <w:numId w:val="17"/>
        </w:numPr>
        <w:spacing w:before="100" w:beforeAutospacing="1" w:after="100" w:afterAutospacing="1"/>
        <w:ind w:left="540"/>
        <w:contextualSpacing/>
      </w:pPr>
      <w:bookmarkStart w:id="249" w:name="_Toc61301340"/>
      <w:r>
        <w:t>Custom Types</w:t>
      </w:r>
      <w:bookmarkEnd w:id="249"/>
    </w:p>
    <w:p w14:paraId="4DB83209" w14:textId="57BC1066"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tested the underlying</w:t>
      </w:r>
      <w:r w:rsidR="00C513FB">
        <w:t xml:space="preserve"> Rust</w:t>
      </w:r>
      <w:r>
        <w:t xml:space="preserve"> custom vector, matrix, and quaternion classes</w:t>
      </w:r>
      <w:r w:rsidR="00C513FB">
        <w:t xml:space="preserve"> versus the C++</w:t>
      </w:r>
      <w:r w:rsidR="00EB2CBE">
        <w:t xml:space="preserve"> classes they are based on</w:t>
      </w:r>
      <w:r>
        <w:t xml:space="preserve">. </w:t>
      </w:r>
      <w:r w:rsidR="00B068CA">
        <w:t>Although the results fr</w:t>
      </w:r>
      <w:r w:rsidR="0034360A">
        <w:t>om the previous section do not demonstrate complete accuracy, the Rust output</w:t>
      </w:r>
      <w:r w:rsidR="00B068CA">
        <w:t xml:space="preserve"> results </w:t>
      </w:r>
      <w:r w:rsidR="0034360A">
        <w:t xml:space="preserve">found in these tests </w:t>
      </w:r>
      <w:r w:rsidR="00B068CA">
        <w:t xml:space="preserve">are equivalent to that of the benchmark C++ custom classes. </w:t>
      </w:r>
      <w:r w:rsidR="007025D3">
        <w:t>T</w:t>
      </w:r>
      <w:r w:rsidR="008E2E59">
        <w:t>he</w:t>
      </w:r>
      <w:r w:rsidR="007025D3">
        <w:t xml:space="preserve"> result can at least demonstrate that these custom types were not the</w:t>
      </w:r>
      <w:r w:rsidR="00E74C72">
        <w:t xml:space="preserve"> cause of the error in the Bourg-based</w:t>
      </w:r>
      <w:r w:rsidR="007025D3">
        <w:t xml:space="preserve"> FDM results.</w:t>
      </w:r>
    </w:p>
    <w:p w14:paraId="62913C4B" w14:textId="2B5835D2" w:rsidR="00070388" w:rsidRDefault="00070388" w:rsidP="004159AA">
      <w:pPr>
        <w:spacing w:before="100" w:beforeAutospacing="1" w:after="100" w:afterAutospacing="1"/>
        <w:ind w:firstLine="360"/>
        <w:contextualSpacing/>
      </w:pPr>
      <w:r>
        <w:t>Each operation has only one calculation test performed for each programming language. The exception is the vector magnitude and vector normalization. Bourg provided more than one test for those operations, so we followed suite in our tests.</w:t>
      </w:r>
    </w:p>
    <w:p w14:paraId="3979390D" w14:textId="38EA2938" w:rsidR="00236E88" w:rsidRPr="005442A9" w:rsidRDefault="00DE6D88" w:rsidP="004159AA">
      <w:pPr>
        <w:spacing w:before="100" w:beforeAutospacing="1" w:after="100" w:afterAutospacing="1"/>
        <w:ind w:firstLine="360"/>
        <w:contextualSpacing/>
      </w:pPr>
      <w:r>
        <w:t xml:space="preserve">The output results for the Rust custom types were given an equivalent precision to that of the C++ benchmark. This was required because Rust and C++ handle significant digits differently, and it was easiest to alter Rust’s </w:t>
      </w:r>
      <w:r w:rsidR="000C408E">
        <w:t xml:space="preserve">decimal point precision </w:t>
      </w:r>
      <w:r>
        <w:t>to match that of C++’s default of six significant digi</w:t>
      </w:r>
      <w:r w:rsidR="000C408E">
        <w:t xml:space="preserve">ts. </w:t>
      </w:r>
      <w:r>
        <w:t>So, output for every calculation is rou</w:t>
      </w:r>
      <w:r w:rsidR="000C408E">
        <w:t>nded to six significant digits</w:t>
      </w:r>
      <w:r w:rsidR="00776D9B">
        <w:t xml:space="preserve"> – with exception to some quaternion tests which use the maximum precision possible</w:t>
      </w:r>
      <w:r w:rsidR="000C408E">
        <w:t>.</w:t>
      </w:r>
      <w:r w:rsidR="00CD367A">
        <w:t xml:space="preserve"> The results tables are organized by input parameters on the left column, output results from custom Rust type are in the middle column, and output results from the C++ class are on the right column.</w:t>
      </w:r>
      <w:r w:rsidR="003D3953">
        <w:t xml:space="preserve"> Some tests for some custom types contain multiple rows</w:t>
      </w:r>
      <w:r w:rsidR="00CD367A">
        <w:t xml:space="preserve"> </w:t>
      </w:r>
      <w:r w:rsidR="003D3953">
        <w:t xml:space="preserve">to designate a test with different input. </w:t>
      </w:r>
      <w:r w:rsidR="002D33DD">
        <w:t>To designate the vector, matrix, and quaternion type</w:t>
      </w:r>
      <w:r w:rsidR="00EB7E25">
        <w:t xml:space="preserve"> for the input parameters and the output</w:t>
      </w:r>
      <w:r w:rsidR="002D33DD">
        <w:t xml:space="preserve">, we will use </w:t>
      </w:r>
      <w:r w:rsidR="0015578A">
        <w:t>V</w:t>
      </w:r>
      <w:r w:rsidR="002D33DD">
        <w:t xml:space="preserve">, M, and </w:t>
      </w:r>
      <w:r w:rsidR="0015578A">
        <w:t>Q</w:t>
      </w:r>
      <w:r w:rsidR="002D33DD">
        <w:t xml:space="preserve"> to represent those types, respectively. </w:t>
      </w:r>
    </w:p>
    <w:p w14:paraId="4622B11D" w14:textId="514DFDBF" w:rsidR="008A7151" w:rsidRPr="005442A9" w:rsidRDefault="008A7151" w:rsidP="004159AA">
      <w:pPr>
        <w:pStyle w:val="Heading3"/>
        <w:numPr>
          <w:ilvl w:val="2"/>
          <w:numId w:val="17"/>
        </w:numPr>
        <w:spacing w:before="100" w:beforeAutospacing="1" w:after="100" w:afterAutospacing="1"/>
        <w:ind w:left="1080"/>
        <w:contextualSpacing/>
        <w:jc w:val="left"/>
      </w:pPr>
      <w:bookmarkStart w:id="250" w:name="_Toc61301341"/>
      <w:r w:rsidRPr="005442A9">
        <w:t>Vector Tests</w:t>
      </w:r>
      <w:bookmarkEnd w:id="250"/>
    </w:p>
    <w:p w14:paraId="63A180BE" w14:textId="24B2B211" w:rsidR="008F7704" w:rsidRPr="005442A9" w:rsidRDefault="00312DCB" w:rsidP="00AD318A">
      <w:pPr>
        <w:pStyle w:val="ListParagraph"/>
        <w:numPr>
          <w:ilvl w:val="0"/>
          <w:numId w:val="11"/>
        </w:numPr>
      </w:pPr>
      <w:r w:rsidRPr="005442A9">
        <w:t>Magnitude</w:t>
      </w:r>
    </w:p>
    <w:tbl>
      <w:tblPr>
        <w:tblStyle w:val="TableGrid"/>
        <w:tblW w:w="0" w:type="auto"/>
        <w:tblLook w:val="04A0" w:firstRow="1" w:lastRow="0" w:firstColumn="1" w:lastColumn="0" w:noHBand="0" w:noVBand="1"/>
      </w:tblPr>
      <w:tblGrid>
        <w:gridCol w:w="1210"/>
        <w:gridCol w:w="1210"/>
        <w:gridCol w:w="1227"/>
      </w:tblGrid>
      <w:tr w:rsidR="00D62589" w:rsidRPr="005442A9" w14:paraId="744C1CD5" w14:textId="77777777" w:rsidTr="008F7704">
        <w:tc>
          <w:tcPr>
            <w:tcW w:w="0" w:type="auto"/>
          </w:tcPr>
          <w:p w14:paraId="6AE5E0D3" w14:textId="404659BB" w:rsidR="00D62589"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0FEEF5F1" w14:textId="6D3CAB00" w:rsidR="00D62589" w:rsidRPr="005442A9" w:rsidRDefault="00D62589" w:rsidP="007B6251">
            <w:pPr>
              <w:spacing w:line="240" w:lineRule="auto"/>
              <w:rPr>
                <w:rFonts w:ascii="Times New Roman" w:hAnsi="Times New Roman"/>
              </w:rPr>
            </w:pPr>
            <w:r w:rsidRPr="005442A9">
              <w:rPr>
                <w:rFonts w:ascii="Times New Roman" w:hAnsi="Times New Roman"/>
              </w:rPr>
              <w:t>Rust Type</w:t>
            </w:r>
          </w:p>
        </w:tc>
        <w:tc>
          <w:tcPr>
            <w:tcW w:w="0" w:type="auto"/>
          </w:tcPr>
          <w:p w14:paraId="5D5DD89E" w14:textId="32B400F6" w:rsidR="00D62589" w:rsidRPr="005442A9" w:rsidRDefault="00D62589" w:rsidP="007B6251">
            <w:pPr>
              <w:spacing w:line="240" w:lineRule="auto"/>
              <w:rPr>
                <w:rFonts w:ascii="Times New Roman" w:hAnsi="Times New Roman"/>
              </w:rPr>
            </w:pPr>
            <w:r w:rsidRPr="005442A9">
              <w:rPr>
                <w:rFonts w:ascii="Times New Roman" w:hAnsi="Times New Roman"/>
              </w:rPr>
              <w:t>C++ Clas</w:t>
            </w:r>
            <w:r w:rsidR="00A06946" w:rsidRPr="005442A9">
              <w:rPr>
                <w:rFonts w:ascii="Times New Roman" w:hAnsi="Times New Roman"/>
              </w:rPr>
              <w:t>s</w:t>
            </w:r>
          </w:p>
        </w:tc>
      </w:tr>
      <w:tr w:rsidR="00D62589" w:rsidRPr="005442A9" w14:paraId="0CA3F325" w14:textId="77777777" w:rsidTr="008F7704">
        <w:tc>
          <w:tcPr>
            <w:tcW w:w="0" w:type="auto"/>
          </w:tcPr>
          <w:p w14:paraId="26FB05C0" w14:textId="629639A8" w:rsidR="00D62589" w:rsidRPr="005442A9" w:rsidRDefault="00EB7E25" w:rsidP="007B6251">
            <w:pPr>
              <w:spacing w:line="240" w:lineRule="auto"/>
              <w:rPr>
                <w:rFonts w:ascii="Times New Roman" w:hAnsi="Times New Roman"/>
              </w:rPr>
            </w:pPr>
            <w:r w:rsidRPr="005442A9">
              <w:rPr>
                <w:rFonts w:ascii="Times New Roman" w:hAnsi="Times New Roman"/>
              </w:rPr>
              <w:t>V</w:t>
            </w:r>
            <w:r w:rsidR="00D62589" w:rsidRPr="005442A9">
              <w:rPr>
                <w:rFonts w:ascii="Times New Roman" w:hAnsi="Times New Roman"/>
              </w:rPr>
              <w:t xml:space="preserve"> (1, 1, 1)</w:t>
            </w:r>
          </w:p>
        </w:tc>
        <w:tc>
          <w:tcPr>
            <w:tcW w:w="0" w:type="auto"/>
          </w:tcPr>
          <w:p w14:paraId="07185FA9" w14:textId="77777777" w:rsidR="00D62589" w:rsidRPr="005442A9" w:rsidRDefault="00D62589" w:rsidP="007B6251">
            <w:pPr>
              <w:spacing w:line="240" w:lineRule="auto"/>
              <w:rPr>
                <w:rFonts w:ascii="Times New Roman" w:hAnsi="Times New Roman"/>
              </w:rPr>
            </w:pPr>
            <w:r w:rsidRPr="005442A9">
              <w:rPr>
                <w:rFonts w:ascii="Times New Roman" w:hAnsi="Times New Roman"/>
              </w:rPr>
              <w:t>1.73205</w:t>
            </w:r>
          </w:p>
        </w:tc>
        <w:tc>
          <w:tcPr>
            <w:tcW w:w="0" w:type="auto"/>
          </w:tcPr>
          <w:p w14:paraId="4D1A7FC1" w14:textId="77777777" w:rsidR="00D62589" w:rsidRPr="005442A9" w:rsidRDefault="00D62589" w:rsidP="007B6251">
            <w:pPr>
              <w:spacing w:line="240" w:lineRule="auto"/>
              <w:rPr>
                <w:rFonts w:ascii="Times New Roman" w:hAnsi="Times New Roman"/>
              </w:rPr>
            </w:pPr>
            <w:r w:rsidRPr="005442A9">
              <w:rPr>
                <w:rFonts w:ascii="Times New Roman" w:hAnsi="Times New Roman"/>
              </w:rPr>
              <w:t>1.73205</w:t>
            </w:r>
          </w:p>
        </w:tc>
      </w:tr>
      <w:tr w:rsidR="00D62589" w:rsidRPr="005442A9" w14:paraId="62D21415" w14:textId="77777777" w:rsidTr="008F7704">
        <w:tc>
          <w:tcPr>
            <w:tcW w:w="0" w:type="auto"/>
          </w:tcPr>
          <w:p w14:paraId="08B398BA" w14:textId="10617156" w:rsidR="00D62589" w:rsidRPr="005442A9" w:rsidRDefault="00EB7E25" w:rsidP="007B6251">
            <w:pPr>
              <w:spacing w:line="240" w:lineRule="auto"/>
              <w:rPr>
                <w:rFonts w:ascii="Times New Roman" w:hAnsi="Times New Roman"/>
              </w:rPr>
            </w:pPr>
            <w:r w:rsidRPr="005442A9">
              <w:rPr>
                <w:rFonts w:ascii="Times New Roman" w:hAnsi="Times New Roman"/>
              </w:rPr>
              <w:t>V</w:t>
            </w:r>
            <w:r w:rsidR="00D62589" w:rsidRPr="005442A9">
              <w:rPr>
                <w:rFonts w:ascii="Times New Roman" w:hAnsi="Times New Roman"/>
              </w:rPr>
              <w:t xml:space="preserve"> (1, 2, 3)</w:t>
            </w:r>
          </w:p>
        </w:tc>
        <w:tc>
          <w:tcPr>
            <w:tcW w:w="0" w:type="auto"/>
          </w:tcPr>
          <w:p w14:paraId="6CF6D994" w14:textId="77777777" w:rsidR="00D62589" w:rsidRPr="005442A9" w:rsidRDefault="00D62589" w:rsidP="007B6251">
            <w:pPr>
              <w:spacing w:line="240" w:lineRule="auto"/>
              <w:rPr>
                <w:rFonts w:ascii="Times New Roman" w:hAnsi="Times New Roman"/>
              </w:rPr>
            </w:pPr>
            <w:r w:rsidRPr="005442A9">
              <w:rPr>
                <w:rFonts w:ascii="Times New Roman" w:hAnsi="Times New Roman"/>
              </w:rPr>
              <w:t>3.74166</w:t>
            </w:r>
          </w:p>
        </w:tc>
        <w:tc>
          <w:tcPr>
            <w:tcW w:w="0" w:type="auto"/>
          </w:tcPr>
          <w:p w14:paraId="550603F1" w14:textId="77777777" w:rsidR="00D62589" w:rsidRPr="005442A9" w:rsidRDefault="00D62589" w:rsidP="007B6251">
            <w:pPr>
              <w:spacing w:line="240" w:lineRule="auto"/>
              <w:rPr>
                <w:rFonts w:ascii="Times New Roman" w:hAnsi="Times New Roman"/>
              </w:rPr>
            </w:pPr>
            <w:r w:rsidRPr="005442A9">
              <w:rPr>
                <w:rFonts w:ascii="Times New Roman" w:hAnsi="Times New Roman"/>
              </w:rPr>
              <w:t>3.74166</w:t>
            </w:r>
          </w:p>
        </w:tc>
      </w:tr>
    </w:tbl>
    <w:p w14:paraId="029B7A7F" w14:textId="77777777" w:rsidR="008F7704" w:rsidRPr="005442A9" w:rsidRDefault="008F7704" w:rsidP="00A2634D">
      <w:pPr>
        <w:pStyle w:val="ListParagraph"/>
        <w:ind w:left="1080" w:firstLine="360"/>
      </w:pPr>
    </w:p>
    <w:p w14:paraId="10F8FAA4" w14:textId="46AD3EF7" w:rsidR="008F7704" w:rsidRPr="005442A9" w:rsidRDefault="00312DCB" w:rsidP="00AD318A">
      <w:pPr>
        <w:pStyle w:val="ListParagraph"/>
        <w:numPr>
          <w:ilvl w:val="0"/>
          <w:numId w:val="11"/>
        </w:numPr>
      </w:pPr>
      <w:r w:rsidRPr="005442A9">
        <w:t>Normalization</w:t>
      </w:r>
    </w:p>
    <w:tbl>
      <w:tblPr>
        <w:tblStyle w:val="TableGrid"/>
        <w:tblW w:w="0" w:type="auto"/>
        <w:tblLook w:val="04A0" w:firstRow="1" w:lastRow="0" w:firstColumn="1" w:lastColumn="0" w:noHBand="0" w:noVBand="1"/>
      </w:tblPr>
      <w:tblGrid>
        <w:gridCol w:w="1210"/>
        <w:gridCol w:w="3550"/>
        <w:gridCol w:w="3550"/>
      </w:tblGrid>
      <w:tr w:rsidR="008B3502" w:rsidRPr="005442A9" w14:paraId="1EEB5783" w14:textId="77777777" w:rsidTr="008F7704">
        <w:tc>
          <w:tcPr>
            <w:tcW w:w="0" w:type="auto"/>
          </w:tcPr>
          <w:p w14:paraId="791E20C0" w14:textId="40996FB4" w:rsidR="004303CA"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3DB6475" w14:textId="5FBA07C2" w:rsidR="004303CA" w:rsidRPr="005442A9" w:rsidRDefault="004303CA" w:rsidP="007B6251">
            <w:pPr>
              <w:spacing w:line="240" w:lineRule="auto"/>
              <w:rPr>
                <w:rFonts w:ascii="Times New Roman" w:hAnsi="Times New Roman"/>
              </w:rPr>
            </w:pPr>
            <w:r w:rsidRPr="005442A9">
              <w:rPr>
                <w:rFonts w:ascii="Times New Roman" w:hAnsi="Times New Roman"/>
              </w:rPr>
              <w:t>Rust Type</w:t>
            </w:r>
          </w:p>
        </w:tc>
        <w:tc>
          <w:tcPr>
            <w:tcW w:w="0" w:type="auto"/>
          </w:tcPr>
          <w:p w14:paraId="62A995F9" w14:textId="7A1F9755" w:rsidR="004303CA" w:rsidRPr="005442A9" w:rsidRDefault="004303CA" w:rsidP="007B6251">
            <w:pPr>
              <w:spacing w:line="240" w:lineRule="auto"/>
              <w:rPr>
                <w:rFonts w:ascii="Times New Roman" w:hAnsi="Times New Roman"/>
              </w:rPr>
            </w:pPr>
            <w:r w:rsidRPr="005442A9">
              <w:rPr>
                <w:rFonts w:ascii="Times New Roman" w:hAnsi="Times New Roman"/>
              </w:rPr>
              <w:t>C++ C</w:t>
            </w:r>
            <w:r w:rsidR="00A06946" w:rsidRPr="005442A9">
              <w:rPr>
                <w:rFonts w:ascii="Times New Roman" w:hAnsi="Times New Roman"/>
              </w:rPr>
              <w:t>lass</w:t>
            </w:r>
          </w:p>
        </w:tc>
      </w:tr>
      <w:tr w:rsidR="008B3502" w:rsidRPr="005442A9" w14:paraId="71A17CE3" w14:textId="77777777" w:rsidTr="008F7704">
        <w:tc>
          <w:tcPr>
            <w:tcW w:w="0" w:type="auto"/>
          </w:tcPr>
          <w:p w14:paraId="4588FF33" w14:textId="27BD8824" w:rsidR="004303CA" w:rsidRPr="005442A9" w:rsidRDefault="00EB7E25" w:rsidP="007B6251">
            <w:pPr>
              <w:spacing w:line="240" w:lineRule="auto"/>
              <w:rPr>
                <w:rFonts w:ascii="Times New Roman" w:hAnsi="Times New Roman"/>
              </w:rPr>
            </w:pPr>
            <w:r w:rsidRPr="005442A9">
              <w:rPr>
                <w:rFonts w:ascii="Times New Roman" w:hAnsi="Times New Roman"/>
              </w:rPr>
              <w:t>V</w:t>
            </w:r>
            <w:r w:rsidR="004303CA" w:rsidRPr="005442A9">
              <w:rPr>
                <w:rFonts w:ascii="Times New Roman" w:hAnsi="Times New Roman"/>
              </w:rPr>
              <w:t xml:space="preserve"> (1, 2, 3)</w:t>
            </w:r>
          </w:p>
        </w:tc>
        <w:tc>
          <w:tcPr>
            <w:tcW w:w="0" w:type="auto"/>
          </w:tcPr>
          <w:p w14:paraId="33B333BA" w14:textId="43903CF9"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57735, 0.57735, 0.57735</w:t>
            </w:r>
            <w:r w:rsidR="00AD21A3" w:rsidRPr="005442A9">
              <w:rPr>
                <w:rFonts w:ascii="Times New Roman" w:hAnsi="Times New Roman"/>
              </w:rPr>
              <w:t>)</w:t>
            </w:r>
          </w:p>
        </w:tc>
        <w:tc>
          <w:tcPr>
            <w:tcW w:w="0" w:type="auto"/>
          </w:tcPr>
          <w:p w14:paraId="7CD42522" w14:textId="6FB7043E"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57735, 0.57735, 0.57735</w:t>
            </w:r>
            <w:r w:rsidR="00AD21A3" w:rsidRPr="005442A9">
              <w:rPr>
                <w:rFonts w:ascii="Times New Roman" w:hAnsi="Times New Roman"/>
              </w:rPr>
              <w:t>)</w:t>
            </w:r>
            <w:r w:rsidR="000B3A59" w:rsidRPr="005442A9">
              <w:rPr>
                <w:rFonts w:ascii="Times New Roman" w:hAnsi="Times New Roman"/>
              </w:rPr>
              <w:t xml:space="preserve">  </w:t>
            </w:r>
          </w:p>
        </w:tc>
      </w:tr>
      <w:tr w:rsidR="008B3502" w:rsidRPr="005442A9" w14:paraId="40FE9A90" w14:textId="77777777" w:rsidTr="008F7704">
        <w:tc>
          <w:tcPr>
            <w:tcW w:w="0" w:type="auto"/>
          </w:tcPr>
          <w:p w14:paraId="5B411443" w14:textId="7F1BEEA3" w:rsidR="004303CA" w:rsidRPr="005442A9" w:rsidRDefault="00EB7E25" w:rsidP="007B6251">
            <w:pPr>
              <w:spacing w:line="240" w:lineRule="auto"/>
              <w:rPr>
                <w:rFonts w:ascii="Times New Roman" w:hAnsi="Times New Roman"/>
              </w:rPr>
            </w:pPr>
            <w:r w:rsidRPr="005442A9">
              <w:rPr>
                <w:rFonts w:ascii="Times New Roman" w:hAnsi="Times New Roman"/>
              </w:rPr>
              <w:t>V</w:t>
            </w:r>
            <w:r w:rsidR="004303CA" w:rsidRPr="005442A9">
              <w:rPr>
                <w:rFonts w:ascii="Times New Roman" w:hAnsi="Times New Roman"/>
              </w:rPr>
              <w:t xml:space="preserve"> (3, 3, 3)</w:t>
            </w:r>
          </w:p>
        </w:tc>
        <w:tc>
          <w:tcPr>
            <w:tcW w:w="0" w:type="auto"/>
          </w:tcPr>
          <w:p w14:paraId="6AB33BA8" w14:textId="6AD4397A"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57735, 0.57735, 0.57735</w:t>
            </w:r>
            <w:r w:rsidR="00AD21A3" w:rsidRPr="005442A9">
              <w:rPr>
                <w:rFonts w:ascii="Times New Roman" w:hAnsi="Times New Roman"/>
              </w:rPr>
              <w:t>)</w:t>
            </w:r>
            <w:r w:rsidR="000B3A59" w:rsidRPr="005442A9">
              <w:rPr>
                <w:rFonts w:ascii="Times New Roman" w:hAnsi="Times New Roman"/>
              </w:rPr>
              <w:t xml:space="preserve"> </w:t>
            </w:r>
          </w:p>
        </w:tc>
        <w:tc>
          <w:tcPr>
            <w:tcW w:w="0" w:type="auto"/>
          </w:tcPr>
          <w:p w14:paraId="79049CC1" w14:textId="28C6A9A6"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0B3A59" w:rsidRPr="005442A9">
              <w:rPr>
                <w:rFonts w:ascii="Times New Roman" w:hAnsi="Times New Roman"/>
              </w:rPr>
              <w:t>0.57735, 0.57735, 0.57735</w:t>
            </w:r>
            <w:r w:rsidR="00AD21A3" w:rsidRPr="005442A9">
              <w:rPr>
                <w:rFonts w:ascii="Times New Roman" w:hAnsi="Times New Roman"/>
              </w:rPr>
              <w:t>)</w:t>
            </w:r>
          </w:p>
        </w:tc>
      </w:tr>
      <w:tr w:rsidR="008B3502" w:rsidRPr="005442A9" w14:paraId="3E928792" w14:textId="77777777" w:rsidTr="008F7704">
        <w:tc>
          <w:tcPr>
            <w:tcW w:w="0" w:type="auto"/>
          </w:tcPr>
          <w:p w14:paraId="499525A4" w14:textId="66D29C1C" w:rsidR="004303CA" w:rsidRPr="005442A9" w:rsidRDefault="00EB7E25" w:rsidP="007B6251">
            <w:pPr>
              <w:spacing w:line="240" w:lineRule="auto"/>
              <w:rPr>
                <w:rFonts w:ascii="Times New Roman" w:hAnsi="Times New Roman"/>
              </w:rPr>
            </w:pPr>
            <w:r w:rsidRPr="005442A9">
              <w:rPr>
                <w:rFonts w:ascii="Times New Roman" w:hAnsi="Times New Roman"/>
              </w:rPr>
              <w:t>V</w:t>
            </w:r>
            <w:r w:rsidR="00F42A04" w:rsidRPr="005442A9">
              <w:rPr>
                <w:rFonts w:ascii="Times New Roman" w:hAnsi="Times New Roman"/>
              </w:rPr>
              <w:t xml:space="preserve"> (1, 2, 3)</w:t>
            </w:r>
          </w:p>
        </w:tc>
        <w:tc>
          <w:tcPr>
            <w:tcW w:w="0" w:type="auto"/>
          </w:tcPr>
          <w:p w14:paraId="79D1DBF1" w14:textId="164C7AF5"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267261, 0.534522, 0.801784</w:t>
            </w:r>
            <w:r w:rsidR="00AD21A3" w:rsidRPr="005442A9">
              <w:rPr>
                <w:rFonts w:ascii="Times New Roman" w:hAnsi="Times New Roman"/>
              </w:rPr>
              <w:t>)</w:t>
            </w:r>
          </w:p>
        </w:tc>
        <w:tc>
          <w:tcPr>
            <w:tcW w:w="0" w:type="auto"/>
          </w:tcPr>
          <w:p w14:paraId="02EFA4D1" w14:textId="53B5F1D2"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267261, 0.534522, 0.801784</w:t>
            </w:r>
            <w:r w:rsidR="00AD21A3" w:rsidRPr="005442A9">
              <w:rPr>
                <w:rFonts w:ascii="Times New Roman" w:hAnsi="Times New Roman"/>
              </w:rPr>
              <w:t>)</w:t>
            </w:r>
          </w:p>
        </w:tc>
      </w:tr>
    </w:tbl>
    <w:p w14:paraId="6D55BA48" w14:textId="62477147" w:rsidR="004303CA" w:rsidRPr="005442A9" w:rsidRDefault="004303CA" w:rsidP="00A2634D">
      <w:pPr>
        <w:ind w:firstLine="360"/>
      </w:pPr>
    </w:p>
    <w:p w14:paraId="69D18E61" w14:textId="67DF1A83" w:rsidR="008F7704" w:rsidRPr="005442A9" w:rsidRDefault="00312DCB" w:rsidP="00AD318A">
      <w:pPr>
        <w:pStyle w:val="ListParagraph"/>
        <w:numPr>
          <w:ilvl w:val="0"/>
          <w:numId w:val="11"/>
        </w:numPr>
      </w:pPr>
      <w:r w:rsidRPr="005442A9">
        <w:t>Reversal</w:t>
      </w:r>
    </w:p>
    <w:tbl>
      <w:tblPr>
        <w:tblStyle w:val="TableGrid"/>
        <w:tblW w:w="0" w:type="auto"/>
        <w:tblLook w:val="04A0" w:firstRow="1" w:lastRow="0" w:firstColumn="1" w:lastColumn="0" w:noHBand="0" w:noVBand="1"/>
      </w:tblPr>
      <w:tblGrid>
        <w:gridCol w:w="1210"/>
        <w:gridCol w:w="1449"/>
        <w:gridCol w:w="1449"/>
      </w:tblGrid>
      <w:tr w:rsidR="008F7704" w:rsidRPr="005442A9" w14:paraId="46AEB0DC" w14:textId="77777777" w:rsidTr="003D2883">
        <w:tc>
          <w:tcPr>
            <w:tcW w:w="0" w:type="auto"/>
          </w:tcPr>
          <w:p w14:paraId="75E2E2DA" w14:textId="651994FA" w:rsidR="008F7704"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C25C1F4" w14:textId="77777777" w:rsidR="008F7704" w:rsidRPr="005442A9" w:rsidRDefault="008F7704" w:rsidP="007B6251">
            <w:pPr>
              <w:spacing w:line="240" w:lineRule="auto"/>
              <w:rPr>
                <w:rFonts w:ascii="Times New Roman" w:hAnsi="Times New Roman"/>
              </w:rPr>
            </w:pPr>
            <w:r w:rsidRPr="005442A9">
              <w:rPr>
                <w:rFonts w:ascii="Times New Roman" w:hAnsi="Times New Roman"/>
              </w:rPr>
              <w:t>Rust Type</w:t>
            </w:r>
          </w:p>
        </w:tc>
        <w:tc>
          <w:tcPr>
            <w:tcW w:w="0" w:type="auto"/>
          </w:tcPr>
          <w:p w14:paraId="6F8E71BF" w14:textId="77777777" w:rsidR="008F7704" w:rsidRPr="005442A9" w:rsidRDefault="008F7704" w:rsidP="007B6251">
            <w:pPr>
              <w:spacing w:line="240" w:lineRule="auto"/>
              <w:rPr>
                <w:rFonts w:ascii="Times New Roman" w:hAnsi="Times New Roman"/>
              </w:rPr>
            </w:pPr>
            <w:r w:rsidRPr="005442A9">
              <w:rPr>
                <w:rFonts w:ascii="Times New Roman" w:hAnsi="Times New Roman"/>
              </w:rPr>
              <w:t>C++ Class</w:t>
            </w:r>
          </w:p>
        </w:tc>
      </w:tr>
      <w:tr w:rsidR="008F7704" w:rsidRPr="005442A9" w14:paraId="1C8FEB03" w14:textId="77777777" w:rsidTr="003D2883">
        <w:tc>
          <w:tcPr>
            <w:tcW w:w="0" w:type="auto"/>
          </w:tcPr>
          <w:p w14:paraId="36C3C728" w14:textId="1A5E10D8" w:rsidR="008F7704" w:rsidRPr="005442A9" w:rsidRDefault="00EB7E25" w:rsidP="007B6251">
            <w:pPr>
              <w:spacing w:line="240" w:lineRule="auto"/>
              <w:rPr>
                <w:rFonts w:ascii="Times New Roman" w:hAnsi="Times New Roman"/>
              </w:rPr>
            </w:pPr>
            <w:r w:rsidRPr="005442A9">
              <w:rPr>
                <w:rFonts w:ascii="Times New Roman" w:hAnsi="Times New Roman"/>
              </w:rPr>
              <w:t>V</w:t>
            </w:r>
            <w:r w:rsidR="008F7704" w:rsidRPr="005442A9">
              <w:rPr>
                <w:rFonts w:ascii="Times New Roman" w:hAnsi="Times New Roman"/>
              </w:rPr>
              <w:t xml:space="preserve"> (1, 2, 3)</w:t>
            </w:r>
          </w:p>
        </w:tc>
        <w:tc>
          <w:tcPr>
            <w:tcW w:w="0" w:type="auto"/>
          </w:tcPr>
          <w:p w14:paraId="0FBC1E34" w14:textId="5E1AF825" w:rsidR="008F7704"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8F7704" w:rsidRPr="005442A9">
              <w:rPr>
                <w:rFonts w:ascii="Times New Roman" w:hAnsi="Times New Roman"/>
              </w:rPr>
              <w:t>-1, -2, -3</w:t>
            </w:r>
            <w:r w:rsidR="00AD21A3" w:rsidRPr="005442A9">
              <w:rPr>
                <w:rFonts w:ascii="Times New Roman" w:hAnsi="Times New Roman"/>
              </w:rPr>
              <w:t>)</w:t>
            </w:r>
          </w:p>
        </w:tc>
        <w:tc>
          <w:tcPr>
            <w:tcW w:w="0" w:type="auto"/>
          </w:tcPr>
          <w:p w14:paraId="3EDF6E1C" w14:textId="079D8EB6" w:rsidR="008F7704"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8F7704" w:rsidRPr="005442A9">
              <w:rPr>
                <w:rFonts w:ascii="Times New Roman" w:hAnsi="Times New Roman"/>
              </w:rPr>
              <w:t>-1, -2, -3</w:t>
            </w:r>
            <w:r w:rsidR="00AD21A3" w:rsidRPr="005442A9">
              <w:rPr>
                <w:rFonts w:ascii="Times New Roman" w:hAnsi="Times New Roman"/>
              </w:rPr>
              <w:t>)</w:t>
            </w:r>
          </w:p>
        </w:tc>
      </w:tr>
    </w:tbl>
    <w:p w14:paraId="000EA766" w14:textId="27202E3C" w:rsidR="004303CA" w:rsidRPr="005442A9" w:rsidRDefault="004303CA" w:rsidP="00A2634D">
      <w:pPr>
        <w:ind w:firstLine="360"/>
      </w:pPr>
    </w:p>
    <w:p w14:paraId="189A6913" w14:textId="41298167" w:rsidR="00C76F7D" w:rsidRPr="005442A9" w:rsidRDefault="00312DCB" w:rsidP="00AD318A">
      <w:pPr>
        <w:pStyle w:val="ListParagraph"/>
        <w:numPr>
          <w:ilvl w:val="0"/>
          <w:numId w:val="11"/>
        </w:numPr>
      </w:pPr>
      <w:r w:rsidRPr="005442A9">
        <w:t>Addition</w:t>
      </w:r>
    </w:p>
    <w:tbl>
      <w:tblPr>
        <w:tblStyle w:val="TableGrid"/>
        <w:tblW w:w="0" w:type="auto"/>
        <w:tblLook w:val="04A0" w:firstRow="1" w:lastRow="0" w:firstColumn="1" w:lastColumn="0" w:noHBand="0" w:noVBand="1"/>
      </w:tblPr>
      <w:tblGrid>
        <w:gridCol w:w="1570"/>
        <w:gridCol w:w="1570"/>
        <w:gridCol w:w="1570"/>
      </w:tblGrid>
      <w:tr w:rsidR="00C76F7D" w:rsidRPr="005442A9" w14:paraId="2F52F855" w14:textId="77777777" w:rsidTr="003D2883">
        <w:tc>
          <w:tcPr>
            <w:tcW w:w="0" w:type="auto"/>
          </w:tcPr>
          <w:p w14:paraId="02E2020C" w14:textId="2C863C7E" w:rsidR="00C76F7D"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3752B26" w14:textId="77777777" w:rsidR="00C76F7D" w:rsidRPr="005442A9" w:rsidRDefault="00C76F7D" w:rsidP="007B6251">
            <w:pPr>
              <w:spacing w:line="240" w:lineRule="auto"/>
              <w:rPr>
                <w:rFonts w:ascii="Times New Roman" w:hAnsi="Times New Roman"/>
              </w:rPr>
            </w:pPr>
            <w:r w:rsidRPr="005442A9">
              <w:rPr>
                <w:rFonts w:ascii="Times New Roman" w:hAnsi="Times New Roman"/>
              </w:rPr>
              <w:t>Rust Type</w:t>
            </w:r>
          </w:p>
        </w:tc>
        <w:tc>
          <w:tcPr>
            <w:tcW w:w="0" w:type="auto"/>
          </w:tcPr>
          <w:p w14:paraId="310531C4" w14:textId="77777777" w:rsidR="00C76F7D" w:rsidRPr="005442A9" w:rsidRDefault="00C76F7D" w:rsidP="007B6251">
            <w:pPr>
              <w:spacing w:line="240" w:lineRule="auto"/>
              <w:rPr>
                <w:rFonts w:ascii="Times New Roman" w:hAnsi="Times New Roman"/>
              </w:rPr>
            </w:pPr>
            <w:r w:rsidRPr="005442A9">
              <w:rPr>
                <w:rFonts w:ascii="Times New Roman" w:hAnsi="Times New Roman"/>
              </w:rPr>
              <w:t>C++ Class</w:t>
            </w:r>
          </w:p>
        </w:tc>
      </w:tr>
      <w:tr w:rsidR="00C76F7D" w:rsidRPr="005442A9" w14:paraId="3C70B627" w14:textId="77777777" w:rsidTr="003D2883">
        <w:tc>
          <w:tcPr>
            <w:tcW w:w="0" w:type="auto"/>
          </w:tcPr>
          <w:p w14:paraId="1D0D9D56" w14:textId="272370C7" w:rsidR="00C76F7D" w:rsidRPr="005442A9" w:rsidRDefault="00EB7E25" w:rsidP="007B6251">
            <w:pPr>
              <w:spacing w:line="240" w:lineRule="auto"/>
              <w:rPr>
                <w:rFonts w:ascii="Times New Roman" w:hAnsi="Times New Roman"/>
              </w:rPr>
            </w:pPr>
            <w:r w:rsidRPr="005442A9">
              <w:rPr>
                <w:rFonts w:ascii="Times New Roman" w:hAnsi="Times New Roman"/>
              </w:rPr>
              <w:t>V (10, 20, 30)</w:t>
            </w:r>
            <w:r w:rsidRPr="005442A9">
              <w:rPr>
                <w:rFonts w:ascii="Times New Roman" w:hAnsi="Times New Roman"/>
              </w:rPr>
              <w:br/>
              <w:t>V</w:t>
            </w:r>
            <w:r w:rsidR="00C76F7D" w:rsidRPr="005442A9">
              <w:rPr>
                <w:rFonts w:ascii="Times New Roman" w:hAnsi="Times New Roman"/>
              </w:rPr>
              <w:t xml:space="preserve"> (1, 2, 3)</w:t>
            </w:r>
          </w:p>
        </w:tc>
        <w:tc>
          <w:tcPr>
            <w:tcW w:w="0" w:type="auto"/>
          </w:tcPr>
          <w:p w14:paraId="2E59B885" w14:textId="37B9981C" w:rsidR="00C76F7D"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C76F7D" w:rsidRPr="005442A9">
              <w:rPr>
                <w:rFonts w:ascii="Times New Roman" w:hAnsi="Times New Roman"/>
              </w:rPr>
              <w:t>11, 22, 33</w:t>
            </w:r>
            <w:r w:rsidR="00AD21A3" w:rsidRPr="005442A9">
              <w:rPr>
                <w:rFonts w:ascii="Times New Roman" w:hAnsi="Times New Roman"/>
              </w:rPr>
              <w:t>)</w:t>
            </w:r>
          </w:p>
        </w:tc>
        <w:tc>
          <w:tcPr>
            <w:tcW w:w="0" w:type="auto"/>
          </w:tcPr>
          <w:p w14:paraId="43089CB5" w14:textId="75DDA14D" w:rsidR="00C76F7D"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C76F7D" w:rsidRPr="005442A9">
              <w:rPr>
                <w:rFonts w:ascii="Times New Roman" w:hAnsi="Times New Roman"/>
              </w:rPr>
              <w:t>11, 22, 33</w:t>
            </w:r>
            <w:r w:rsidR="00AD21A3" w:rsidRPr="005442A9">
              <w:rPr>
                <w:rFonts w:ascii="Times New Roman" w:hAnsi="Times New Roman"/>
              </w:rPr>
              <w:t>)</w:t>
            </w:r>
          </w:p>
        </w:tc>
      </w:tr>
    </w:tbl>
    <w:p w14:paraId="4BBE34AE" w14:textId="67200541" w:rsidR="007F35EB" w:rsidRPr="005442A9" w:rsidRDefault="007F35EB" w:rsidP="00A2634D">
      <w:pPr>
        <w:ind w:firstLine="360"/>
      </w:pPr>
    </w:p>
    <w:p w14:paraId="52766B26" w14:textId="723FE605" w:rsidR="00C76F7D" w:rsidRPr="005442A9" w:rsidRDefault="00312DCB" w:rsidP="00AD318A">
      <w:pPr>
        <w:pStyle w:val="ListParagraph"/>
        <w:numPr>
          <w:ilvl w:val="0"/>
          <w:numId w:val="11"/>
        </w:numPr>
      </w:pPr>
      <w:r w:rsidRPr="005442A9">
        <w:t>Subtraction</w:t>
      </w:r>
    </w:p>
    <w:tbl>
      <w:tblPr>
        <w:tblStyle w:val="TableGrid"/>
        <w:tblW w:w="0" w:type="auto"/>
        <w:tblLook w:val="04A0" w:firstRow="1" w:lastRow="0" w:firstColumn="1" w:lastColumn="0" w:noHBand="0" w:noVBand="1"/>
      </w:tblPr>
      <w:tblGrid>
        <w:gridCol w:w="1570"/>
        <w:gridCol w:w="1450"/>
        <w:gridCol w:w="1450"/>
      </w:tblGrid>
      <w:tr w:rsidR="006051D7" w:rsidRPr="005442A9" w14:paraId="1A0B14D1" w14:textId="77777777" w:rsidTr="003D2883">
        <w:tc>
          <w:tcPr>
            <w:tcW w:w="0" w:type="auto"/>
          </w:tcPr>
          <w:p w14:paraId="13E6BAA3" w14:textId="6AB7CAFA" w:rsidR="006051D7"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592B158" w14:textId="77777777" w:rsidR="006051D7" w:rsidRPr="005442A9" w:rsidRDefault="006051D7" w:rsidP="007B6251">
            <w:pPr>
              <w:spacing w:line="240" w:lineRule="auto"/>
              <w:rPr>
                <w:rFonts w:ascii="Times New Roman" w:hAnsi="Times New Roman"/>
              </w:rPr>
            </w:pPr>
            <w:r w:rsidRPr="005442A9">
              <w:rPr>
                <w:rFonts w:ascii="Times New Roman" w:hAnsi="Times New Roman"/>
              </w:rPr>
              <w:t>Rust Type</w:t>
            </w:r>
          </w:p>
        </w:tc>
        <w:tc>
          <w:tcPr>
            <w:tcW w:w="0" w:type="auto"/>
          </w:tcPr>
          <w:p w14:paraId="37AA444D" w14:textId="77777777" w:rsidR="006051D7" w:rsidRPr="005442A9" w:rsidRDefault="006051D7" w:rsidP="007B6251">
            <w:pPr>
              <w:spacing w:line="240" w:lineRule="auto"/>
              <w:rPr>
                <w:rFonts w:ascii="Times New Roman" w:hAnsi="Times New Roman"/>
              </w:rPr>
            </w:pPr>
            <w:r w:rsidRPr="005442A9">
              <w:rPr>
                <w:rFonts w:ascii="Times New Roman" w:hAnsi="Times New Roman"/>
              </w:rPr>
              <w:t>C++ Class</w:t>
            </w:r>
          </w:p>
        </w:tc>
      </w:tr>
      <w:tr w:rsidR="006051D7" w:rsidRPr="005442A9" w14:paraId="32D5C8C0" w14:textId="77777777" w:rsidTr="003D2883">
        <w:tc>
          <w:tcPr>
            <w:tcW w:w="0" w:type="auto"/>
          </w:tcPr>
          <w:p w14:paraId="362A5D69" w14:textId="7B80EC33" w:rsidR="006051D7" w:rsidRPr="005442A9" w:rsidRDefault="00647797" w:rsidP="007B6251">
            <w:pPr>
              <w:spacing w:line="240" w:lineRule="auto"/>
              <w:rPr>
                <w:rFonts w:ascii="Times New Roman" w:hAnsi="Times New Roman"/>
              </w:rPr>
            </w:pPr>
            <w:r w:rsidRPr="005442A9">
              <w:rPr>
                <w:rFonts w:ascii="Times New Roman" w:hAnsi="Times New Roman"/>
              </w:rPr>
              <w:t>V (10, 20, 30)</w:t>
            </w:r>
            <w:r w:rsidRPr="005442A9">
              <w:rPr>
                <w:rFonts w:ascii="Times New Roman" w:hAnsi="Times New Roman"/>
              </w:rPr>
              <w:br/>
              <w:t>V</w:t>
            </w:r>
            <w:r w:rsidR="006051D7" w:rsidRPr="005442A9">
              <w:rPr>
                <w:rFonts w:ascii="Times New Roman" w:hAnsi="Times New Roman"/>
              </w:rPr>
              <w:t xml:space="preserve"> (1, 2, 3)</w:t>
            </w:r>
          </w:p>
        </w:tc>
        <w:tc>
          <w:tcPr>
            <w:tcW w:w="0" w:type="auto"/>
          </w:tcPr>
          <w:p w14:paraId="124E4390" w14:textId="7AD4D542" w:rsidR="006051D7"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6051D7" w:rsidRPr="005442A9">
              <w:rPr>
                <w:rFonts w:ascii="Times New Roman" w:hAnsi="Times New Roman"/>
              </w:rPr>
              <w:t>9, 18, 27</w:t>
            </w:r>
            <w:r w:rsidR="00AD21A3" w:rsidRPr="005442A9">
              <w:rPr>
                <w:rFonts w:ascii="Times New Roman" w:hAnsi="Times New Roman"/>
              </w:rPr>
              <w:t>)</w:t>
            </w:r>
          </w:p>
        </w:tc>
        <w:tc>
          <w:tcPr>
            <w:tcW w:w="0" w:type="auto"/>
          </w:tcPr>
          <w:p w14:paraId="5F82AA8D" w14:textId="0FB3BAA5" w:rsidR="006051D7"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6051D7" w:rsidRPr="005442A9">
              <w:rPr>
                <w:rFonts w:ascii="Times New Roman" w:hAnsi="Times New Roman"/>
              </w:rPr>
              <w:t>9, 18, 27</w:t>
            </w:r>
            <w:r w:rsidR="00AD21A3" w:rsidRPr="005442A9">
              <w:rPr>
                <w:rFonts w:ascii="Times New Roman" w:hAnsi="Times New Roman"/>
              </w:rPr>
              <w:t>)</w:t>
            </w:r>
          </w:p>
        </w:tc>
      </w:tr>
    </w:tbl>
    <w:p w14:paraId="6EF94F9D" w14:textId="65CBF0CD" w:rsidR="006051D7" w:rsidRPr="005442A9" w:rsidRDefault="006051D7" w:rsidP="00A2634D">
      <w:pPr>
        <w:ind w:firstLine="360"/>
      </w:pPr>
    </w:p>
    <w:p w14:paraId="4188FFCE" w14:textId="4D20AEF7" w:rsidR="006051D7" w:rsidRPr="005442A9" w:rsidRDefault="00312DCB" w:rsidP="00AD318A">
      <w:pPr>
        <w:pStyle w:val="ListParagraph"/>
        <w:numPr>
          <w:ilvl w:val="0"/>
          <w:numId w:val="11"/>
        </w:numPr>
      </w:pPr>
      <w:r w:rsidRPr="005442A9">
        <w:t>Cross product</w:t>
      </w:r>
    </w:p>
    <w:tbl>
      <w:tblPr>
        <w:tblStyle w:val="TableGrid"/>
        <w:tblW w:w="0" w:type="auto"/>
        <w:tblLook w:val="04A0" w:firstRow="1" w:lastRow="0" w:firstColumn="1" w:lastColumn="0" w:noHBand="0" w:noVBand="1"/>
      </w:tblPr>
      <w:tblGrid>
        <w:gridCol w:w="1210"/>
        <w:gridCol w:w="1290"/>
        <w:gridCol w:w="1290"/>
      </w:tblGrid>
      <w:tr w:rsidR="00885F61" w:rsidRPr="005442A9" w14:paraId="28C7E62B" w14:textId="77777777" w:rsidTr="003D2883">
        <w:tc>
          <w:tcPr>
            <w:tcW w:w="0" w:type="auto"/>
          </w:tcPr>
          <w:p w14:paraId="04F3E35B" w14:textId="7CAAFDEC" w:rsidR="00885F61"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B65DE2C" w14:textId="77777777" w:rsidR="00885F61" w:rsidRPr="005442A9" w:rsidRDefault="00885F61" w:rsidP="007B6251">
            <w:pPr>
              <w:spacing w:line="240" w:lineRule="auto"/>
              <w:rPr>
                <w:rFonts w:ascii="Times New Roman" w:hAnsi="Times New Roman"/>
              </w:rPr>
            </w:pPr>
            <w:r w:rsidRPr="005442A9">
              <w:rPr>
                <w:rFonts w:ascii="Times New Roman" w:hAnsi="Times New Roman"/>
              </w:rPr>
              <w:t>Rust Type</w:t>
            </w:r>
          </w:p>
        </w:tc>
        <w:tc>
          <w:tcPr>
            <w:tcW w:w="0" w:type="auto"/>
          </w:tcPr>
          <w:p w14:paraId="2E08F5BC" w14:textId="77777777" w:rsidR="00885F61" w:rsidRPr="005442A9" w:rsidRDefault="00885F61" w:rsidP="007B6251">
            <w:pPr>
              <w:spacing w:line="240" w:lineRule="auto"/>
              <w:rPr>
                <w:rFonts w:ascii="Times New Roman" w:hAnsi="Times New Roman"/>
              </w:rPr>
            </w:pPr>
            <w:r w:rsidRPr="005442A9">
              <w:rPr>
                <w:rFonts w:ascii="Times New Roman" w:hAnsi="Times New Roman"/>
              </w:rPr>
              <w:t>C++ Class</w:t>
            </w:r>
          </w:p>
        </w:tc>
      </w:tr>
      <w:tr w:rsidR="00885F61" w:rsidRPr="005442A9" w14:paraId="3FEF0CEA" w14:textId="77777777" w:rsidTr="003D2883">
        <w:tc>
          <w:tcPr>
            <w:tcW w:w="0" w:type="auto"/>
          </w:tcPr>
          <w:p w14:paraId="17D5D44B" w14:textId="5DC06DEA" w:rsidR="00885F61" w:rsidRPr="005442A9" w:rsidRDefault="00647797" w:rsidP="007B6251">
            <w:pPr>
              <w:spacing w:line="240" w:lineRule="auto"/>
              <w:rPr>
                <w:rFonts w:ascii="Times New Roman" w:hAnsi="Times New Roman"/>
              </w:rPr>
            </w:pPr>
            <w:r w:rsidRPr="005442A9">
              <w:rPr>
                <w:rFonts w:ascii="Times New Roman" w:hAnsi="Times New Roman"/>
              </w:rPr>
              <w:t>V</w:t>
            </w:r>
            <w:r w:rsidR="00885F61" w:rsidRPr="005442A9">
              <w:rPr>
                <w:rFonts w:ascii="Times New Roman" w:hAnsi="Times New Roman"/>
              </w:rPr>
              <w:t xml:space="preserve"> (</w:t>
            </w:r>
            <w:r w:rsidR="00314457" w:rsidRPr="005442A9">
              <w:rPr>
                <w:rFonts w:ascii="Times New Roman" w:hAnsi="Times New Roman"/>
              </w:rPr>
              <w:t>1</w:t>
            </w:r>
            <w:r w:rsidRPr="005442A9">
              <w:rPr>
                <w:rFonts w:ascii="Times New Roman" w:hAnsi="Times New Roman"/>
              </w:rPr>
              <w:t>, 0, 0)</w:t>
            </w:r>
            <w:r w:rsidRPr="005442A9">
              <w:rPr>
                <w:rFonts w:ascii="Times New Roman" w:hAnsi="Times New Roman"/>
              </w:rPr>
              <w:br/>
              <w:t>V</w:t>
            </w:r>
            <w:r w:rsidR="00885F61" w:rsidRPr="005442A9">
              <w:rPr>
                <w:rFonts w:ascii="Times New Roman" w:hAnsi="Times New Roman"/>
              </w:rPr>
              <w:t xml:space="preserve"> (</w:t>
            </w:r>
            <w:r w:rsidR="00314457" w:rsidRPr="005442A9">
              <w:rPr>
                <w:rFonts w:ascii="Times New Roman" w:hAnsi="Times New Roman"/>
              </w:rPr>
              <w:t>0, 1, 1</w:t>
            </w:r>
            <w:r w:rsidR="00885F61" w:rsidRPr="005442A9">
              <w:rPr>
                <w:rFonts w:ascii="Times New Roman" w:hAnsi="Times New Roman"/>
              </w:rPr>
              <w:t>)</w:t>
            </w:r>
          </w:p>
        </w:tc>
        <w:tc>
          <w:tcPr>
            <w:tcW w:w="0" w:type="auto"/>
          </w:tcPr>
          <w:p w14:paraId="013DFE77" w14:textId="0462B034" w:rsidR="00885F61"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7030C4" w:rsidRPr="005442A9">
              <w:rPr>
                <w:rFonts w:ascii="Times New Roman" w:hAnsi="Times New Roman"/>
              </w:rPr>
              <w:t>0, -1, 1</w:t>
            </w:r>
            <w:r w:rsidR="00AD21A3" w:rsidRPr="005442A9">
              <w:rPr>
                <w:rFonts w:ascii="Times New Roman" w:hAnsi="Times New Roman"/>
              </w:rPr>
              <w:t>)</w:t>
            </w:r>
          </w:p>
        </w:tc>
        <w:tc>
          <w:tcPr>
            <w:tcW w:w="0" w:type="auto"/>
          </w:tcPr>
          <w:p w14:paraId="4257DE11" w14:textId="46561A86" w:rsidR="00885F61" w:rsidRPr="005442A9" w:rsidRDefault="008B3502" w:rsidP="007B6251">
            <w:pPr>
              <w:spacing w:line="240" w:lineRule="auto"/>
              <w:rPr>
                <w:rFonts w:ascii="Times New Roman" w:hAnsi="Times New Roman"/>
              </w:rPr>
            </w:pPr>
            <w:r w:rsidRPr="005442A9">
              <w:rPr>
                <w:rFonts w:ascii="Times New Roman" w:hAnsi="Times New Roman"/>
              </w:rPr>
              <w:t xml:space="preserve">V </w:t>
            </w:r>
            <w:r w:rsidR="00AD21A3" w:rsidRPr="005442A9">
              <w:rPr>
                <w:rFonts w:ascii="Times New Roman" w:hAnsi="Times New Roman"/>
              </w:rPr>
              <w:t>(</w:t>
            </w:r>
            <w:r w:rsidR="007030C4" w:rsidRPr="005442A9">
              <w:rPr>
                <w:rFonts w:ascii="Times New Roman" w:hAnsi="Times New Roman"/>
              </w:rPr>
              <w:t>0, -1, 1</w:t>
            </w:r>
            <w:r w:rsidR="00AD21A3" w:rsidRPr="005442A9">
              <w:rPr>
                <w:rFonts w:ascii="Times New Roman" w:hAnsi="Times New Roman"/>
              </w:rPr>
              <w:t>)</w:t>
            </w:r>
          </w:p>
        </w:tc>
      </w:tr>
    </w:tbl>
    <w:p w14:paraId="0FE17042" w14:textId="5E022EA9" w:rsidR="00885F61" w:rsidRPr="005442A9" w:rsidRDefault="00885F61" w:rsidP="00A2634D">
      <w:pPr>
        <w:ind w:firstLine="360"/>
      </w:pPr>
    </w:p>
    <w:p w14:paraId="14C4EFF9" w14:textId="1AF5E8CA" w:rsidR="00C86A2B" w:rsidRPr="005442A9" w:rsidRDefault="00312DCB" w:rsidP="00AD318A">
      <w:pPr>
        <w:pStyle w:val="ListParagraph"/>
        <w:numPr>
          <w:ilvl w:val="0"/>
          <w:numId w:val="11"/>
        </w:numPr>
      </w:pPr>
      <w:r w:rsidRPr="005442A9">
        <w:t>Dot product</w:t>
      </w:r>
    </w:p>
    <w:tbl>
      <w:tblPr>
        <w:tblStyle w:val="TableGrid"/>
        <w:tblW w:w="0" w:type="auto"/>
        <w:tblLook w:val="04A0" w:firstRow="1" w:lastRow="0" w:firstColumn="1" w:lastColumn="0" w:noHBand="0" w:noVBand="1"/>
      </w:tblPr>
      <w:tblGrid>
        <w:gridCol w:w="1570"/>
        <w:gridCol w:w="1210"/>
        <w:gridCol w:w="1227"/>
      </w:tblGrid>
      <w:tr w:rsidR="00C86A2B" w:rsidRPr="005442A9" w14:paraId="3DD2F456" w14:textId="77777777" w:rsidTr="003D2883">
        <w:tc>
          <w:tcPr>
            <w:tcW w:w="0" w:type="auto"/>
          </w:tcPr>
          <w:p w14:paraId="2310358B" w14:textId="693D84B6" w:rsidR="00C86A2B"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FE2D08A" w14:textId="77777777" w:rsidR="00C86A2B" w:rsidRPr="005442A9" w:rsidRDefault="00C86A2B" w:rsidP="007B6251">
            <w:pPr>
              <w:spacing w:line="240" w:lineRule="auto"/>
              <w:rPr>
                <w:rFonts w:ascii="Times New Roman" w:hAnsi="Times New Roman"/>
              </w:rPr>
            </w:pPr>
            <w:r w:rsidRPr="005442A9">
              <w:rPr>
                <w:rFonts w:ascii="Times New Roman" w:hAnsi="Times New Roman"/>
              </w:rPr>
              <w:t>Rust Type</w:t>
            </w:r>
          </w:p>
        </w:tc>
        <w:tc>
          <w:tcPr>
            <w:tcW w:w="0" w:type="auto"/>
          </w:tcPr>
          <w:p w14:paraId="7B671D10" w14:textId="77777777" w:rsidR="00C86A2B" w:rsidRPr="005442A9" w:rsidRDefault="00C86A2B" w:rsidP="007B6251">
            <w:pPr>
              <w:spacing w:line="240" w:lineRule="auto"/>
              <w:rPr>
                <w:rFonts w:ascii="Times New Roman" w:hAnsi="Times New Roman"/>
              </w:rPr>
            </w:pPr>
            <w:r w:rsidRPr="005442A9">
              <w:rPr>
                <w:rFonts w:ascii="Times New Roman" w:hAnsi="Times New Roman"/>
              </w:rPr>
              <w:t>C++ Class</w:t>
            </w:r>
          </w:p>
        </w:tc>
      </w:tr>
      <w:tr w:rsidR="00C86A2B" w:rsidRPr="005442A9" w14:paraId="17686892" w14:textId="77777777" w:rsidTr="003D2883">
        <w:tc>
          <w:tcPr>
            <w:tcW w:w="0" w:type="auto"/>
          </w:tcPr>
          <w:p w14:paraId="60F45517" w14:textId="71380ADE" w:rsidR="00C86A2B" w:rsidRPr="005442A9" w:rsidRDefault="00647797" w:rsidP="007B6251">
            <w:pPr>
              <w:spacing w:line="240" w:lineRule="auto"/>
              <w:rPr>
                <w:rFonts w:ascii="Times New Roman" w:hAnsi="Times New Roman"/>
              </w:rPr>
            </w:pPr>
            <w:r w:rsidRPr="005442A9">
              <w:rPr>
                <w:rFonts w:ascii="Times New Roman" w:hAnsi="Times New Roman"/>
              </w:rPr>
              <w:t>V</w:t>
            </w:r>
            <w:r w:rsidR="00C86A2B" w:rsidRPr="005442A9">
              <w:rPr>
                <w:rFonts w:ascii="Times New Roman" w:hAnsi="Times New Roman"/>
              </w:rPr>
              <w:t xml:space="preserve"> (10, 20</w:t>
            </w:r>
            <w:r w:rsidRPr="005442A9">
              <w:rPr>
                <w:rFonts w:ascii="Times New Roman" w:hAnsi="Times New Roman"/>
              </w:rPr>
              <w:t>, 30)</w:t>
            </w:r>
            <w:r w:rsidRPr="005442A9">
              <w:rPr>
                <w:rFonts w:ascii="Times New Roman" w:hAnsi="Times New Roman"/>
              </w:rPr>
              <w:br/>
              <w:t>V</w:t>
            </w:r>
            <w:r w:rsidR="00C86A2B" w:rsidRPr="005442A9">
              <w:rPr>
                <w:rFonts w:ascii="Times New Roman" w:hAnsi="Times New Roman"/>
              </w:rPr>
              <w:t xml:space="preserve"> (1, 2, 3)</w:t>
            </w:r>
          </w:p>
        </w:tc>
        <w:tc>
          <w:tcPr>
            <w:tcW w:w="0" w:type="auto"/>
          </w:tcPr>
          <w:p w14:paraId="187148FF" w14:textId="57977982" w:rsidR="00C86A2B" w:rsidRPr="005442A9" w:rsidRDefault="00C86A2B" w:rsidP="007B6251">
            <w:pPr>
              <w:spacing w:line="240" w:lineRule="auto"/>
              <w:rPr>
                <w:rFonts w:ascii="Times New Roman" w:hAnsi="Times New Roman"/>
              </w:rPr>
            </w:pPr>
            <w:r w:rsidRPr="005442A9">
              <w:rPr>
                <w:rFonts w:ascii="Times New Roman" w:hAnsi="Times New Roman"/>
              </w:rPr>
              <w:t>140</w:t>
            </w:r>
          </w:p>
        </w:tc>
        <w:tc>
          <w:tcPr>
            <w:tcW w:w="0" w:type="auto"/>
          </w:tcPr>
          <w:p w14:paraId="4D0A18DB" w14:textId="0F025088" w:rsidR="00C86A2B" w:rsidRPr="005442A9" w:rsidRDefault="00C86A2B" w:rsidP="007B6251">
            <w:pPr>
              <w:spacing w:line="240" w:lineRule="auto"/>
              <w:rPr>
                <w:rFonts w:ascii="Times New Roman" w:hAnsi="Times New Roman"/>
              </w:rPr>
            </w:pPr>
            <w:r w:rsidRPr="005442A9">
              <w:rPr>
                <w:rFonts w:ascii="Times New Roman" w:hAnsi="Times New Roman"/>
              </w:rPr>
              <w:t>140</w:t>
            </w:r>
          </w:p>
        </w:tc>
      </w:tr>
    </w:tbl>
    <w:p w14:paraId="73033CFD" w14:textId="4927ACE8" w:rsidR="00C86A2B" w:rsidRPr="005442A9" w:rsidRDefault="00C86A2B" w:rsidP="00A2634D">
      <w:pPr>
        <w:ind w:firstLine="360"/>
      </w:pPr>
    </w:p>
    <w:p w14:paraId="122128CF" w14:textId="2F5EEB42" w:rsidR="00C86A2B" w:rsidRPr="005442A9" w:rsidRDefault="00312DCB" w:rsidP="00AD318A">
      <w:pPr>
        <w:pStyle w:val="ListParagraph"/>
        <w:numPr>
          <w:ilvl w:val="0"/>
          <w:numId w:val="11"/>
        </w:numPr>
      </w:pPr>
      <w:r w:rsidRPr="005442A9">
        <w:t>Multiplication by scalar</w:t>
      </w:r>
    </w:p>
    <w:tbl>
      <w:tblPr>
        <w:tblStyle w:val="TableGrid"/>
        <w:tblW w:w="0" w:type="auto"/>
        <w:tblLook w:val="04A0" w:firstRow="1" w:lastRow="0" w:firstColumn="1" w:lastColumn="0" w:noHBand="0" w:noVBand="1"/>
      </w:tblPr>
      <w:tblGrid>
        <w:gridCol w:w="1210"/>
        <w:gridCol w:w="1210"/>
        <w:gridCol w:w="1227"/>
      </w:tblGrid>
      <w:tr w:rsidR="00C86A2B" w:rsidRPr="005442A9" w14:paraId="5719849E" w14:textId="77777777" w:rsidTr="003D2883">
        <w:tc>
          <w:tcPr>
            <w:tcW w:w="0" w:type="auto"/>
          </w:tcPr>
          <w:p w14:paraId="1C589487" w14:textId="7A9C08C5" w:rsidR="00C86A2B"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0D46C196" w14:textId="77777777" w:rsidR="00C86A2B" w:rsidRPr="005442A9" w:rsidRDefault="00C86A2B" w:rsidP="007B6251">
            <w:pPr>
              <w:spacing w:line="240" w:lineRule="auto"/>
              <w:rPr>
                <w:rFonts w:ascii="Times New Roman" w:hAnsi="Times New Roman"/>
              </w:rPr>
            </w:pPr>
            <w:r w:rsidRPr="005442A9">
              <w:rPr>
                <w:rFonts w:ascii="Times New Roman" w:hAnsi="Times New Roman"/>
              </w:rPr>
              <w:t>Rust Type</w:t>
            </w:r>
          </w:p>
        </w:tc>
        <w:tc>
          <w:tcPr>
            <w:tcW w:w="0" w:type="auto"/>
          </w:tcPr>
          <w:p w14:paraId="6E7D46FF" w14:textId="77777777" w:rsidR="00C86A2B" w:rsidRPr="005442A9" w:rsidRDefault="00C86A2B" w:rsidP="007B6251">
            <w:pPr>
              <w:spacing w:line="240" w:lineRule="auto"/>
              <w:rPr>
                <w:rFonts w:ascii="Times New Roman" w:hAnsi="Times New Roman"/>
              </w:rPr>
            </w:pPr>
            <w:r w:rsidRPr="005442A9">
              <w:rPr>
                <w:rFonts w:ascii="Times New Roman" w:hAnsi="Times New Roman"/>
              </w:rPr>
              <w:t>C++ Class</w:t>
            </w:r>
          </w:p>
        </w:tc>
      </w:tr>
      <w:tr w:rsidR="00C86A2B" w:rsidRPr="005442A9" w14:paraId="1D18F2C3" w14:textId="77777777" w:rsidTr="003D2883">
        <w:tc>
          <w:tcPr>
            <w:tcW w:w="0" w:type="auto"/>
          </w:tcPr>
          <w:p w14:paraId="09019577" w14:textId="167C0FF5" w:rsidR="00C86A2B" w:rsidRPr="005442A9" w:rsidRDefault="00647797" w:rsidP="007B6251">
            <w:pPr>
              <w:spacing w:line="240" w:lineRule="auto"/>
              <w:rPr>
                <w:rFonts w:ascii="Times New Roman" w:hAnsi="Times New Roman"/>
              </w:rPr>
            </w:pPr>
            <w:r w:rsidRPr="005442A9">
              <w:rPr>
                <w:rFonts w:ascii="Times New Roman" w:hAnsi="Times New Roman"/>
              </w:rPr>
              <w:t>V</w:t>
            </w:r>
            <w:r w:rsidR="00C86A2B" w:rsidRPr="005442A9">
              <w:rPr>
                <w:rFonts w:ascii="Times New Roman" w:hAnsi="Times New Roman"/>
              </w:rPr>
              <w:t xml:space="preserve"> (1, 2, </w:t>
            </w:r>
            <w:r w:rsidR="00BF602B" w:rsidRPr="005442A9">
              <w:rPr>
                <w:rFonts w:ascii="Times New Roman" w:hAnsi="Times New Roman"/>
              </w:rPr>
              <w:t>3</w:t>
            </w:r>
            <w:r w:rsidR="00C86A2B" w:rsidRPr="005442A9">
              <w:rPr>
                <w:rFonts w:ascii="Times New Roman" w:hAnsi="Times New Roman"/>
              </w:rPr>
              <w:t>)</w:t>
            </w:r>
            <w:r w:rsidR="00C86A2B" w:rsidRPr="005442A9">
              <w:rPr>
                <w:rFonts w:ascii="Times New Roman" w:hAnsi="Times New Roman"/>
              </w:rPr>
              <w:br/>
              <w:t>3</w:t>
            </w:r>
          </w:p>
        </w:tc>
        <w:tc>
          <w:tcPr>
            <w:tcW w:w="0" w:type="auto"/>
          </w:tcPr>
          <w:p w14:paraId="1CCFB792" w14:textId="0097789C" w:rsidR="00C86A2B"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C86A2B" w:rsidRPr="005442A9">
              <w:rPr>
                <w:rFonts w:ascii="Times New Roman" w:hAnsi="Times New Roman"/>
              </w:rPr>
              <w:t>3, 6, 9</w:t>
            </w:r>
            <w:r w:rsidR="00AD21A3" w:rsidRPr="005442A9">
              <w:rPr>
                <w:rFonts w:ascii="Times New Roman" w:hAnsi="Times New Roman"/>
              </w:rPr>
              <w:t>)</w:t>
            </w:r>
          </w:p>
        </w:tc>
        <w:tc>
          <w:tcPr>
            <w:tcW w:w="0" w:type="auto"/>
          </w:tcPr>
          <w:p w14:paraId="67C21E80" w14:textId="6019FD59" w:rsidR="00C86A2B" w:rsidRPr="005442A9" w:rsidRDefault="00647797" w:rsidP="007B6251">
            <w:pPr>
              <w:spacing w:line="240" w:lineRule="auto"/>
              <w:rPr>
                <w:rFonts w:ascii="Times New Roman" w:hAnsi="Times New Roman"/>
              </w:rPr>
            </w:pPr>
            <w:r w:rsidRPr="005442A9">
              <w:rPr>
                <w:rFonts w:ascii="Times New Roman" w:hAnsi="Times New Roman"/>
              </w:rPr>
              <w:t xml:space="preserve">V </w:t>
            </w:r>
            <w:r w:rsidR="00AD21A3" w:rsidRPr="005442A9">
              <w:rPr>
                <w:rFonts w:ascii="Times New Roman" w:hAnsi="Times New Roman"/>
              </w:rPr>
              <w:t>(</w:t>
            </w:r>
            <w:r w:rsidR="00C86A2B" w:rsidRPr="005442A9">
              <w:rPr>
                <w:rFonts w:ascii="Times New Roman" w:hAnsi="Times New Roman"/>
              </w:rPr>
              <w:t>3, 6, 9</w:t>
            </w:r>
            <w:r w:rsidR="00AD21A3" w:rsidRPr="005442A9">
              <w:rPr>
                <w:rFonts w:ascii="Times New Roman" w:hAnsi="Times New Roman"/>
              </w:rPr>
              <w:t>)</w:t>
            </w:r>
          </w:p>
        </w:tc>
      </w:tr>
    </w:tbl>
    <w:p w14:paraId="6E567634" w14:textId="63968158" w:rsidR="00C86A2B" w:rsidRPr="005442A9" w:rsidRDefault="00C86A2B" w:rsidP="00A2634D">
      <w:pPr>
        <w:ind w:firstLine="360"/>
      </w:pPr>
    </w:p>
    <w:p w14:paraId="1FECE8E8" w14:textId="244A8492" w:rsidR="00C86A2B" w:rsidRPr="005442A9" w:rsidRDefault="00312DCB" w:rsidP="00AD318A">
      <w:pPr>
        <w:pStyle w:val="ListParagraph"/>
        <w:numPr>
          <w:ilvl w:val="0"/>
          <w:numId w:val="11"/>
        </w:numPr>
      </w:pPr>
      <w:r w:rsidRPr="005442A9">
        <w:t>Division by scalar</w:t>
      </w:r>
    </w:p>
    <w:tbl>
      <w:tblPr>
        <w:tblStyle w:val="TableGrid"/>
        <w:tblW w:w="0" w:type="auto"/>
        <w:tblLook w:val="04A0" w:firstRow="1" w:lastRow="0" w:firstColumn="1" w:lastColumn="0" w:noHBand="0" w:noVBand="1"/>
      </w:tblPr>
      <w:tblGrid>
        <w:gridCol w:w="1210"/>
        <w:gridCol w:w="2770"/>
        <w:gridCol w:w="2770"/>
      </w:tblGrid>
      <w:tr w:rsidR="008B3502" w:rsidRPr="005442A9" w14:paraId="5BAE7650" w14:textId="77777777" w:rsidTr="003D2883">
        <w:tc>
          <w:tcPr>
            <w:tcW w:w="0" w:type="auto"/>
          </w:tcPr>
          <w:p w14:paraId="33C45641" w14:textId="5513BFA2" w:rsidR="00BF602B"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0E2DDB60" w14:textId="77777777" w:rsidR="00BF602B" w:rsidRPr="005442A9" w:rsidRDefault="00BF602B" w:rsidP="007B6251">
            <w:pPr>
              <w:spacing w:line="240" w:lineRule="auto"/>
              <w:rPr>
                <w:rFonts w:ascii="Times New Roman" w:hAnsi="Times New Roman"/>
              </w:rPr>
            </w:pPr>
            <w:r w:rsidRPr="005442A9">
              <w:rPr>
                <w:rFonts w:ascii="Times New Roman" w:hAnsi="Times New Roman"/>
              </w:rPr>
              <w:t>Rust Type</w:t>
            </w:r>
          </w:p>
        </w:tc>
        <w:tc>
          <w:tcPr>
            <w:tcW w:w="0" w:type="auto"/>
          </w:tcPr>
          <w:p w14:paraId="1045AA99" w14:textId="77777777" w:rsidR="00BF602B" w:rsidRPr="005442A9" w:rsidRDefault="00BF602B" w:rsidP="007B6251">
            <w:pPr>
              <w:spacing w:line="240" w:lineRule="auto"/>
              <w:rPr>
                <w:rFonts w:ascii="Times New Roman" w:hAnsi="Times New Roman"/>
              </w:rPr>
            </w:pPr>
            <w:r w:rsidRPr="005442A9">
              <w:rPr>
                <w:rFonts w:ascii="Times New Roman" w:hAnsi="Times New Roman"/>
              </w:rPr>
              <w:t>C++ Class</w:t>
            </w:r>
          </w:p>
        </w:tc>
      </w:tr>
      <w:tr w:rsidR="008B3502" w:rsidRPr="005442A9" w14:paraId="1C666CDA" w14:textId="77777777" w:rsidTr="003D2883">
        <w:tc>
          <w:tcPr>
            <w:tcW w:w="0" w:type="auto"/>
          </w:tcPr>
          <w:p w14:paraId="4EFDC6E2" w14:textId="2F5BC954" w:rsidR="00BF602B" w:rsidRPr="005442A9" w:rsidRDefault="00647797" w:rsidP="007B6251">
            <w:pPr>
              <w:spacing w:line="240" w:lineRule="auto"/>
              <w:rPr>
                <w:rFonts w:ascii="Times New Roman" w:hAnsi="Times New Roman"/>
              </w:rPr>
            </w:pPr>
            <w:r w:rsidRPr="005442A9">
              <w:rPr>
                <w:rFonts w:ascii="Times New Roman" w:hAnsi="Times New Roman"/>
              </w:rPr>
              <w:t>V</w:t>
            </w:r>
            <w:r w:rsidR="00BF602B" w:rsidRPr="005442A9">
              <w:rPr>
                <w:rFonts w:ascii="Times New Roman" w:hAnsi="Times New Roman"/>
              </w:rPr>
              <w:t xml:space="preserve"> (1, 2, 3)</w:t>
            </w:r>
            <w:r w:rsidR="00BF602B" w:rsidRPr="005442A9">
              <w:rPr>
                <w:rFonts w:ascii="Times New Roman" w:hAnsi="Times New Roman"/>
              </w:rPr>
              <w:br/>
              <w:t>3</w:t>
            </w:r>
          </w:p>
        </w:tc>
        <w:tc>
          <w:tcPr>
            <w:tcW w:w="0" w:type="auto"/>
          </w:tcPr>
          <w:p w14:paraId="78C3B48C" w14:textId="5E1D303F" w:rsidR="00BF602B"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BF602B" w:rsidRPr="005442A9">
              <w:rPr>
                <w:rFonts w:ascii="Times New Roman" w:hAnsi="Times New Roman"/>
              </w:rPr>
              <w:t>0.333333, 0.666667, 1</w:t>
            </w:r>
            <w:r w:rsidR="00AD21A3" w:rsidRPr="005442A9">
              <w:rPr>
                <w:rFonts w:ascii="Times New Roman" w:hAnsi="Times New Roman"/>
              </w:rPr>
              <w:t>)</w:t>
            </w:r>
          </w:p>
        </w:tc>
        <w:tc>
          <w:tcPr>
            <w:tcW w:w="0" w:type="auto"/>
          </w:tcPr>
          <w:p w14:paraId="06F26702" w14:textId="7F56B69B" w:rsidR="00BF602B"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BF602B" w:rsidRPr="005442A9">
              <w:rPr>
                <w:rFonts w:ascii="Times New Roman" w:hAnsi="Times New Roman"/>
              </w:rPr>
              <w:t>0.333333, 0.666667, 1</w:t>
            </w:r>
            <w:r w:rsidR="00AD21A3" w:rsidRPr="005442A9">
              <w:rPr>
                <w:rFonts w:ascii="Times New Roman" w:hAnsi="Times New Roman"/>
              </w:rPr>
              <w:t>)</w:t>
            </w:r>
          </w:p>
        </w:tc>
      </w:tr>
    </w:tbl>
    <w:p w14:paraId="36CC678A" w14:textId="07FDC926" w:rsidR="0068341B" w:rsidRPr="005442A9" w:rsidRDefault="008A7151" w:rsidP="000F6C53">
      <w:pPr>
        <w:pStyle w:val="Heading3"/>
        <w:numPr>
          <w:ilvl w:val="2"/>
          <w:numId w:val="17"/>
        </w:numPr>
        <w:spacing w:before="100" w:beforeAutospacing="1" w:after="100" w:afterAutospacing="1"/>
        <w:ind w:left="1080"/>
        <w:contextualSpacing/>
        <w:jc w:val="left"/>
      </w:pPr>
      <w:bookmarkStart w:id="251" w:name="_Toc61301342"/>
      <w:r w:rsidRPr="005442A9">
        <w:t>Matrix Tests</w:t>
      </w:r>
      <w:bookmarkEnd w:id="251"/>
    </w:p>
    <w:p w14:paraId="4A38AE86" w14:textId="3F512D09" w:rsidR="00C86A2B" w:rsidRPr="005442A9" w:rsidRDefault="0077770E" w:rsidP="00AD318A">
      <w:pPr>
        <w:pStyle w:val="ListParagraph"/>
        <w:numPr>
          <w:ilvl w:val="0"/>
          <w:numId w:val="12"/>
        </w:numPr>
      </w:pPr>
      <w:r w:rsidRPr="005442A9">
        <w:t>Inverse</w:t>
      </w:r>
    </w:p>
    <w:tbl>
      <w:tblPr>
        <w:tblStyle w:val="TableGrid"/>
        <w:tblW w:w="0" w:type="auto"/>
        <w:tblLook w:val="04A0" w:firstRow="1" w:lastRow="0" w:firstColumn="1" w:lastColumn="0" w:noHBand="0" w:noVBand="1"/>
      </w:tblPr>
      <w:tblGrid>
        <w:gridCol w:w="1522"/>
        <w:gridCol w:w="2193"/>
        <w:gridCol w:w="2193"/>
      </w:tblGrid>
      <w:tr w:rsidR="00C1163A" w:rsidRPr="005442A9" w14:paraId="4EA8AD88" w14:textId="77777777" w:rsidTr="003D2883">
        <w:tc>
          <w:tcPr>
            <w:tcW w:w="0" w:type="auto"/>
          </w:tcPr>
          <w:p w14:paraId="0B08C44D" w14:textId="75E950AC" w:rsidR="00C1163A"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6A5F7C29" w14:textId="77777777" w:rsidR="00C1163A" w:rsidRPr="005442A9" w:rsidRDefault="00C1163A" w:rsidP="007B6251">
            <w:pPr>
              <w:spacing w:line="240" w:lineRule="auto"/>
              <w:rPr>
                <w:rFonts w:ascii="Times New Roman" w:hAnsi="Times New Roman"/>
              </w:rPr>
            </w:pPr>
            <w:r w:rsidRPr="005442A9">
              <w:rPr>
                <w:rFonts w:ascii="Times New Roman" w:hAnsi="Times New Roman"/>
              </w:rPr>
              <w:t>Rust Type</w:t>
            </w:r>
          </w:p>
        </w:tc>
        <w:tc>
          <w:tcPr>
            <w:tcW w:w="0" w:type="auto"/>
          </w:tcPr>
          <w:p w14:paraId="6C2B27F4" w14:textId="77777777" w:rsidR="00C1163A" w:rsidRPr="005442A9" w:rsidRDefault="00C1163A" w:rsidP="007B6251">
            <w:pPr>
              <w:spacing w:line="240" w:lineRule="auto"/>
              <w:rPr>
                <w:rFonts w:ascii="Times New Roman" w:hAnsi="Times New Roman"/>
              </w:rPr>
            </w:pPr>
            <w:r w:rsidRPr="005442A9">
              <w:rPr>
                <w:rFonts w:ascii="Times New Roman" w:hAnsi="Times New Roman"/>
              </w:rPr>
              <w:t>C++ Class</w:t>
            </w:r>
          </w:p>
        </w:tc>
      </w:tr>
      <w:tr w:rsidR="00C1163A" w:rsidRPr="005442A9" w14:paraId="70A8E290" w14:textId="77777777" w:rsidTr="003D2883">
        <w:tc>
          <w:tcPr>
            <w:tcW w:w="0" w:type="auto"/>
          </w:tcPr>
          <w:p w14:paraId="381617D8" w14:textId="4FD77EF3" w:rsidR="00C1163A" w:rsidRPr="005442A9" w:rsidRDefault="00DC4C25"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1</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2</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4</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5</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7</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8</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9</m:t>
                          </m:r>
                        </m:e>
                      </m:mr>
                    </m:m>
                  </m:e>
                </m:d>
              </m:oMath>
            </m:oMathPara>
          </w:p>
        </w:tc>
        <w:tc>
          <w:tcPr>
            <w:tcW w:w="0" w:type="auto"/>
          </w:tcPr>
          <w:p w14:paraId="429D805A" w14:textId="0D9DBBFD" w:rsidR="00C1163A" w:rsidRPr="005442A9" w:rsidRDefault="00DC4C25"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6</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12</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3</m:t>
                          </m:r>
                        </m:e>
                      </m:mr>
                    </m:m>
                  </m:e>
                </m:d>
              </m:oMath>
            </m:oMathPara>
          </w:p>
        </w:tc>
        <w:tc>
          <w:tcPr>
            <w:tcW w:w="0" w:type="auto"/>
          </w:tcPr>
          <w:p w14:paraId="2F51D018" w14:textId="3DD7A30B" w:rsidR="00C1163A" w:rsidRPr="005442A9" w:rsidRDefault="00DC4C25"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6</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12</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3</m:t>
                          </m:r>
                        </m:e>
                      </m:mr>
                    </m:m>
                  </m:e>
                </m:d>
              </m:oMath>
            </m:oMathPara>
          </w:p>
        </w:tc>
      </w:tr>
    </w:tbl>
    <w:p w14:paraId="0A749B24" w14:textId="77777777" w:rsidR="00C1163A" w:rsidRPr="005442A9" w:rsidRDefault="00C1163A" w:rsidP="00A2634D">
      <w:pPr>
        <w:ind w:firstLine="360"/>
      </w:pPr>
    </w:p>
    <w:p w14:paraId="26F602E7" w14:textId="264EF749" w:rsidR="00C86A2B" w:rsidRPr="005442A9" w:rsidRDefault="0077770E" w:rsidP="00AD318A">
      <w:pPr>
        <w:pStyle w:val="ListParagraph"/>
        <w:numPr>
          <w:ilvl w:val="0"/>
          <w:numId w:val="12"/>
        </w:numPr>
      </w:pPr>
      <w:r w:rsidRPr="005442A9">
        <w:t>Multiplication by vector</w:t>
      </w:r>
    </w:p>
    <w:tbl>
      <w:tblPr>
        <w:tblStyle w:val="TableGrid"/>
        <w:tblW w:w="0" w:type="auto"/>
        <w:tblLook w:val="04A0" w:firstRow="1" w:lastRow="0" w:firstColumn="1" w:lastColumn="0" w:noHBand="0" w:noVBand="1"/>
      </w:tblPr>
      <w:tblGrid>
        <w:gridCol w:w="1522"/>
        <w:gridCol w:w="1570"/>
        <w:gridCol w:w="1570"/>
      </w:tblGrid>
      <w:tr w:rsidR="00496C6C" w:rsidRPr="005442A9" w14:paraId="39A8329F" w14:textId="77777777" w:rsidTr="003D2883">
        <w:tc>
          <w:tcPr>
            <w:tcW w:w="0" w:type="auto"/>
          </w:tcPr>
          <w:p w14:paraId="0DB1A371" w14:textId="4ADA4BDE" w:rsidR="00496C6C"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72D7E357" w14:textId="77777777" w:rsidR="00496C6C" w:rsidRPr="005442A9" w:rsidRDefault="00496C6C" w:rsidP="007B6251">
            <w:pPr>
              <w:spacing w:line="240" w:lineRule="auto"/>
              <w:rPr>
                <w:rFonts w:ascii="Times New Roman" w:hAnsi="Times New Roman"/>
              </w:rPr>
            </w:pPr>
            <w:r w:rsidRPr="005442A9">
              <w:rPr>
                <w:rFonts w:ascii="Times New Roman" w:hAnsi="Times New Roman"/>
              </w:rPr>
              <w:t>Rust Type</w:t>
            </w:r>
          </w:p>
        </w:tc>
        <w:tc>
          <w:tcPr>
            <w:tcW w:w="0" w:type="auto"/>
          </w:tcPr>
          <w:p w14:paraId="5F3970C6" w14:textId="77777777" w:rsidR="00496C6C" w:rsidRPr="005442A9" w:rsidRDefault="00496C6C" w:rsidP="007B6251">
            <w:pPr>
              <w:spacing w:line="240" w:lineRule="auto"/>
              <w:rPr>
                <w:rFonts w:ascii="Times New Roman" w:hAnsi="Times New Roman"/>
              </w:rPr>
            </w:pPr>
            <w:r w:rsidRPr="005442A9">
              <w:rPr>
                <w:rFonts w:ascii="Times New Roman" w:hAnsi="Times New Roman"/>
              </w:rPr>
              <w:t>C++ Class</w:t>
            </w:r>
          </w:p>
        </w:tc>
      </w:tr>
      <w:tr w:rsidR="00496C6C" w:rsidRPr="005442A9" w14:paraId="5D072208" w14:textId="77777777" w:rsidTr="003D2883">
        <w:tc>
          <w:tcPr>
            <w:tcW w:w="0" w:type="auto"/>
          </w:tcPr>
          <w:p w14:paraId="04AADDAD" w14:textId="16B8DA36" w:rsidR="00496C6C" w:rsidRPr="005442A9" w:rsidRDefault="00A03314"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1</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2</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4</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5</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7</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8</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9</m:t>
                          </m:r>
                        </m:e>
                      </m:mr>
                    </m:m>
                  </m:e>
                </m:d>
              </m:oMath>
            </m:oMathPara>
          </w:p>
        </w:tc>
        <w:tc>
          <w:tcPr>
            <w:tcW w:w="0" w:type="auto"/>
          </w:tcPr>
          <w:p w14:paraId="2A06D625" w14:textId="649C8271" w:rsidR="00496C6C"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496C6C" w:rsidRPr="005442A9">
              <w:rPr>
                <w:rFonts w:ascii="Times New Roman" w:hAnsi="Times New Roman"/>
              </w:rPr>
              <w:t>(18, 45, 72)</w:t>
            </w:r>
          </w:p>
        </w:tc>
        <w:tc>
          <w:tcPr>
            <w:tcW w:w="0" w:type="auto"/>
          </w:tcPr>
          <w:p w14:paraId="635207EE" w14:textId="1CB567C3" w:rsidR="00496C6C"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496C6C" w:rsidRPr="005442A9">
              <w:rPr>
                <w:rFonts w:ascii="Times New Roman" w:hAnsi="Times New Roman"/>
              </w:rPr>
              <w:t>(18, 45, 72)</w:t>
            </w:r>
          </w:p>
        </w:tc>
      </w:tr>
    </w:tbl>
    <w:p w14:paraId="20AFF863" w14:textId="4E6BD2FA" w:rsidR="00496C6C" w:rsidRPr="005442A9" w:rsidRDefault="00496C6C" w:rsidP="00A2634D">
      <w:pPr>
        <w:ind w:firstLine="360"/>
      </w:pPr>
    </w:p>
    <w:p w14:paraId="66AE4939" w14:textId="0D493DC5" w:rsidR="00E70F54" w:rsidRDefault="00092110" w:rsidP="00D01BAF">
      <w:pPr>
        <w:pStyle w:val="Heading3"/>
        <w:numPr>
          <w:ilvl w:val="2"/>
          <w:numId w:val="17"/>
        </w:numPr>
        <w:spacing w:before="100" w:beforeAutospacing="1" w:after="100" w:afterAutospacing="1"/>
        <w:ind w:left="1080"/>
        <w:contextualSpacing/>
        <w:jc w:val="left"/>
      </w:pPr>
      <w:bookmarkStart w:id="252" w:name="_Toc61301343"/>
      <w:r w:rsidRPr="005442A9">
        <w:t>Quaternion Tests</w:t>
      </w:r>
      <w:bookmarkEnd w:id="252"/>
    </w:p>
    <w:p w14:paraId="4DD35CF2" w14:textId="48C30C68" w:rsidR="0059097C" w:rsidRPr="0059097C" w:rsidRDefault="008B5923" w:rsidP="0059097C">
      <w:pPr>
        <w:ind w:firstLine="360"/>
      </w:pPr>
      <w:r>
        <w:t xml:space="preserve">After the first iteration, or row, of each test, </w:t>
      </w:r>
      <w:r w:rsidR="0059097C">
        <w:t xml:space="preserve">the maximum numerical precision in a 32-bit float </w:t>
      </w:r>
      <w:r>
        <w:t xml:space="preserve">is used </w:t>
      </w:r>
      <w:r w:rsidR="0059097C">
        <w:t>to output the results. This wa</w:t>
      </w:r>
      <w:r w:rsidR="00E0571C">
        <w:t>s done determine if there was</w:t>
      </w:r>
      <w:r w:rsidR="0059097C">
        <w:t xml:space="preserve"> small floating point decimal error in the results. The re</w:t>
      </w:r>
      <w:r w:rsidR="00713AFB">
        <w:t>sults show that the method that</w:t>
      </w:r>
      <w:r w:rsidR="0059097C">
        <w:t xml:space="preserve"> extract</w:t>
      </w:r>
      <w:r w:rsidR="00713AFB">
        <w:t>s</w:t>
      </w:r>
      <w:r w:rsidR="0059097C">
        <w:t xml:space="preserve"> Eu</w:t>
      </w:r>
      <w:r w:rsidR="001A7ACF">
        <w:t>ler angles from a quaternion</w:t>
      </w:r>
      <w:r w:rsidR="00713AFB">
        <w:t xml:space="preserve"> introduces</w:t>
      </w:r>
      <w:r w:rsidR="0059097C">
        <w:t xml:space="preserve"> floating point error</w:t>
      </w:r>
      <w:r w:rsidR="00713AFB">
        <w:t xml:space="preserve"> when compared to the benchmark’s output</w:t>
      </w:r>
      <w:r w:rsidR="0059097C">
        <w:t>.</w:t>
      </w:r>
      <w:r w:rsidR="00F52C59">
        <w:t xml:space="preserve"> All the other tests demonstrate equivalency in </w:t>
      </w:r>
      <w:r w:rsidR="00232709">
        <w:t xml:space="preserve">a methods </w:t>
      </w:r>
      <w:r w:rsidR="00F52C59">
        <w:t>function.</w:t>
      </w:r>
    </w:p>
    <w:p w14:paraId="72B5B819" w14:textId="3D41358F" w:rsidR="00312DCB" w:rsidRPr="005442A9" w:rsidRDefault="00312DCB" w:rsidP="00AD318A">
      <w:pPr>
        <w:pStyle w:val="ListParagraph"/>
        <w:numPr>
          <w:ilvl w:val="0"/>
          <w:numId w:val="13"/>
        </w:numPr>
      </w:pPr>
      <w:r w:rsidRPr="005442A9">
        <w:t>Magnitude</w:t>
      </w:r>
    </w:p>
    <w:tbl>
      <w:tblPr>
        <w:tblStyle w:val="TableGrid"/>
        <w:tblW w:w="0" w:type="auto"/>
        <w:tblLook w:val="04A0" w:firstRow="1" w:lastRow="0" w:firstColumn="1" w:lastColumn="0" w:noHBand="0" w:noVBand="1"/>
      </w:tblPr>
      <w:tblGrid>
        <w:gridCol w:w="2530"/>
        <w:gridCol w:w="2796"/>
        <w:gridCol w:w="2796"/>
      </w:tblGrid>
      <w:tr w:rsidR="00346817" w:rsidRPr="005442A9" w14:paraId="37B74BFF" w14:textId="77777777" w:rsidTr="003D2883">
        <w:tc>
          <w:tcPr>
            <w:tcW w:w="0" w:type="auto"/>
          </w:tcPr>
          <w:p w14:paraId="38D23D42" w14:textId="7C12D61E" w:rsidR="00346817" w:rsidRPr="005442A9" w:rsidRDefault="008B3502" w:rsidP="005873CB">
            <w:pPr>
              <w:spacing w:line="240" w:lineRule="auto"/>
              <w:rPr>
                <w:rFonts w:ascii="Times New Roman" w:hAnsi="Times New Roman"/>
              </w:rPr>
            </w:pPr>
            <w:r w:rsidRPr="005442A9">
              <w:rPr>
                <w:rFonts w:ascii="Times New Roman" w:hAnsi="Times New Roman"/>
              </w:rPr>
              <w:t>Input</w:t>
            </w:r>
          </w:p>
        </w:tc>
        <w:tc>
          <w:tcPr>
            <w:tcW w:w="0" w:type="auto"/>
          </w:tcPr>
          <w:p w14:paraId="7484E16B" w14:textId="77777777" w:rsidR="00346817" w:rsidRPr="005442A9" w:rsidRDefault="00346817" w:rsidP="005873CB">
            <w:pPr>
              <w:spacing w:line="240" w:lineRule="auto"/>
              <w:rPr>
                <w:rFonts w:ascii="Times New Roman" w:hAnsi="Times New Roman"/>
              </w:rPr>
            </w:pPr>
            <w:r w:rsidRPr="005442A9">
              <w:rPr>
                <w:rFonts w:ascii="Times New Roman" w:hAnsi="Times New Roman"/>
              </w:rPr>
              <w:t>Rust Type</w:t>
            </w:r>
          </w:p>
        </w:tc>
        <w:tc>
          <w:tcPr>
            <w:tcW w:w="0" w:type="auto"/>
          </w:tcPr>
          <w:p w14:paraId="28C8BAE9" w14:textId="77777777" w:rsidR="00346817" w:rsidRPr="005442A9" w:rsidRDefault="00346817" w:rsidP="005873CB">
            <w:pPr>
              <w:spacing w:line="240" w:lineRule="auto"/>
              <w:rPr>
                <w:rFonts w:ascii="Times New Roman" w:hAnsi="Times New Roman"/>
              </w:rPr>
            </w:pPr>
            <w:r w:rsidRPr="005442A9">
              <w:rPr>
                <w:rFonts w:ascii="Times New Roman" w:hAnsi="Times New Roman"/>
              </w:rPr>
              <w:t>C++ Class</w:t>
            </w:r>
          </w:p>
        </w:tc>
      </w:tr>
      <w:tr w:rsidR="00346817" w:rsidRPr="005442A9" w14:paraId="6E580645" w14:textId="77777777" w:rsidTr="003D2883">
        <w:tc>
          <w:tcPr>
            <w:tcW w:w="0" w:type="auto"/>
          </w:tcPr>
          <w:p w14:paraId="0DEB36D4" w14:textId="5485698C" w:rsidR="00346817" w:rsidRPr="009C73A8" w:rsidRDefault="002D33DD" w:rsidP="005873CB">
            <w:pPr>
              <w:spacing w:line="240" w:lineRule="auto"/>
              <w:rPr>
                <w:rFonts w:ascii="Times New Roman" w:hAnsi="Times New Roman"/>
              </w:rPr>
            </w:pPr>
            <w:r w:rsidRPr="009C73A8">
              <w:rPr>
                <w:rFonts w:ascii="Times New Roman" w:hAnsi="Times New Roman"/>
              </w:rPr>
              <w:t xml:space="preserve">Q </w:t>
            </w:r>
            <w:r w:rsidR="00346817" w:rsidRPr="009C73A8">
              <w:rPr>
                <w:rFonts w:ascii="Times New Roman" w:hAnsi="Times New Roman"/>
              </w:rPr>
              <w:t>(2, 2, 2, 2)</w:t>
            </w:r>
          </w:p>
        </w:tc>
        <w:tc>
          <w:tcPr>
            <w:tcW w:w="0" w:type="auto"/>
          </w:tcPr>
          <w:p w14:paraId="13A3178B" w14:textId="273D5139" w:rsidR="00346817" w:rsidRPr="009C73A8" w:rsidRDefault="00B27911" w:rsidP="005873CB">
            <w:pPr>
              <w:spacing w:line="240" w:lineRule="auto"/>
              <w:rPr>
                <w:rFonts w:ascii="Times New Roman" w:hAnsi="Times New Roman"/>
              </w:rPr>
            </w:pPr>
            <w:r w:rsidRPr="009C73A8">
              <w:rPr>
                <w:rFonts w:ascii="Times New Roman" w:hAnsi="Times New Roman"/>
              </w:rPr>
              <w:t>4</w:t>
            </w:r>
          </w:p>
        </w:tc>
        <w:tc>
          <w:tcPr>
            <w:tcW w:w="0" w:type="auto"/>
          </w:tcPr>
          <w:p w14:paraId="72CAEFA2" w14:textId="25EF3A1B" w:rsidR="00346817" w:rsidRPr="009C73A8" w:rsidRDefault="00B27911" w:rsidP="005873CB">
            <w:pPr>
              <w:spacing w:line="240" w:lineRule="auto"/>
              <w:rPr>
                <w:rFonts w:ascii="Times New Roman" w:hAnsi="Times New Roman"/>
              </w:rPr>
            </w:pPr>
            <w:r w:rsidRPr="009C73A8">
              <w:rPr>
                <w:rFonts w:ascii="Times New Roman" w:hAnsi="Times New Roman"/>
              </w:rPr>
              <w:t>4</w:t>
            </w:r>
          </w:p>
        </w:tc>
      </w:tr>
      <w:tr w:rsidR="009620F1" w:rsidRPr="005442A9" w14:paraId="28935B2D" w14:textId="77777777" w:rsidTr="003D2883">
        <w:tc>
          <w:tcPr>
            <w:tcW w:w="0" w:type="auto"/>
          </w:tcPr>
          <w:p w14:paraId="686264B4" w14:textId="5E976593" w:rsidR="009620F1" w:rsidRPr="009C73A8" w:rsidRDefault="009620F1" w:rsidP="005873CB">
            <w:pPr>
              <w:spacing w:line="240" w:lineRule="auto"/>
              <w:rPr>
                <w:rFonts w:ascii="Times New Roman" w:hAnsi="Times New Roman"/>
              </w:rPr>
            </w:pPr>
            <w:r w:rsidRPr="009C73A8">
              <w:rPr>
                <w:rFonts w:ascii="Times New Roman" w:hAnsi="Times New Roman"/>
              </w:rPr>
              <w:t>Q (8.1, 15.25, 0.1, 2.89)</w:t>
            </w:r>
          </w:p>
        </w:tc>
        <w:tc>
          <w:tcPr>
            <w:tcW w:w="0" w:type="auto"/>
          </w:tcPr>
          <w:p w14:paraId="21BE3911" w14:textId="5A4B8671" w:rsidR="009620F1" w:rsidRPr="009C73A8" w:rsidRDefault="009620F1" w:rsidP="005873CB">
            <w:pPr>
              <w:spacing w:line="240" w:lineRule="auto"/>
              <w:rPr>
                <w:rFonts w:ascii="Times New Roman" w:hAnsi="Times New Roman"/>
              </w:rPr>
            </w:pPr>
            <w:r w:rsidRPr="009C73A8">
              <w:rPr>
                <w:rFonts w:ascii="Times New Roman" w:hAnsi="Times New Roman"/>
              </w:rPr>
              <w:t>17.5081310272216796875</w:t>
            </w:r>
          </w:p>
        </w:tc>
        <w:tc>
          <w:tcPr>
            <w:tcW w:w="0" w:type="auto"/>
          </w:tcPr>
          <w:p w14:paraId="199FF554" w14:textId="7C3AF0D6" w:rsidR="009620F1" w:rsidRPr="009C73A8" w:rsidRDefault="009620F1" w:rsidP="005873CB">
            <w:pPr>
              <w:spacing w:line="240" w:lineRule="auto"/>
              <w:rPr>
                <w:rFonts w:ascii="Times New Roman" w:hAnsi="Times New Roman"/>
              </w:rPr>
            </w:pPr>
            <w:r w:rsidRPr="009C73A8">
              <w:rPr>
                <w:rFonts w:ascii="Times New Roman" w:hAnsi="Times New Roman"/>
              </w:rPr>
              <w:t>17.5081310272216796875</w:t>
            </w:r>
          </w:p>
        </w:tc>
      </w:tr>
    </w:tbl>
    <w:p w14:paraId="19899C63" w14:textId="5F715EF2" w:rsidR="00092110" w:rsidRPr="005442A9" w:rsidRDefault="00092110" w:rsidP="00A2634D">
      <w:pPr>
        <w:ind w:firstLine="360"/>
      </w:pPr>
    </w:p>
    <w:p w14:paraId="1B544DF2" w14:textId="4DE023B9" w:rsidR="00B27911" w:rsidRPr="005442A9" w:rsidRDefault="0077770E" w:rsidP="00AD318A">
      <w:pPr>
        <w:pStyle w:val="ListParagraph"/>
        <w:numPr>
          <w:ilvl w:val="0"/>
          <w:numId w:val="13"/>
        </w:numPr>
      </w:pPr>
      <w:r w:rsidRPr="005442A9">
        <w:t>Addition</w:t>
      </w:r>
    </w:p>
    <w:tbl>
      <w:tblPr>
        <w:tblStyle w:val="TableGrid"/>
        <w:tblW w:w="0" w:type="auto"/>
        <w:tblLook w:val="04A0" w:firstRow="1" w:lastRow="0" w:firstColumn="1" w:lastColumn="0" w:noHBand="0" w:noVBand="1"/>
      </w:tblPr>
      <w:tblGrid>
        <w:gridCol w:w="1555"/>
        <w:gridCol w:w="3260"/>
        <w:gridCol w:w="3260"/>
      </w:tblGrid>
      <w:tr w:rsidR="008B3502" w:rsidRPr="005442A9" w14:paraId="12B71A7F" w14:textId="77777777" w:rsidTr="00081E9E">
        <w:tc>
          <w:tcPr>
            <w:tcW w:w="0" w:type="auto"/>
          </w:tcPr>
          <w:p w14:paraId="0D5ADE61" w14:textId="2E071DF5" w:rsidR="00B27911"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7211E63C" w14:textId="77777777" w:rsidR="00B27911" w:rsidRPr="005442A9" w:rsidRDefault="00B27911" w:rsidP="007B6251">
            <w:pPr>
              <w:spacing w:line="240" w:lineRule="auto"/>
              <w:rPr>
                <w:rFonts w:ascii="Times New Roman" w:hAnsi="Times New Roman"/>
              </w:rPr>
            </w:pPr>
            <w:r w:rsidRPr="005442A9">
              <w:rPr>
                <w:rFonts w:ascii="Times New Roman" w:hAnsi="Times New Roman"/>
              </w:rPr>
              <w:t>Rust Type</w:t>
            </w:r>
          </w:p>
        </w:tc>
        <w:tc>
          <w:tcPr>
            <w:tcW w:w="0" w:type="auto"/>
          </w:tcPr>
          <w:p w14:paraId="33BA7213" w14:textId="77777777" w:rsidR="00B27911" w:rsidRPr="005442A9" w:rsidRDefault="00B27911" w:rsidP="007B6251">
            <w:pPr>
              <w:spacing w:line="240" w:lineRule="auto"/>
              <w:rPr>
                <w:rFonts w:ascii="Times New Roman" w:hAnsi="Times New Roman"/>
              </w:rPr>
            </w:pPr>
            <w:r w:rsidRPr="005442A9">
              <w:rPr>
                <w:rFonts w:ascii="Times New Roman" w:hAnsi="Times New Roman"/>
              </w:rPr>
              <w:t>C++ Class</w:t>
            </w:r>
          </w:p>
        </w:tc>
      </w:tr>
      <w:tr w:rsidR="008B3502" w:rsidRPr="005442A9" w14:paraId="1449FAE6" w14:textId="77777777" w:rsidTr="00081E9E">
        <w:tc>
          <w:tcPr>
            <w:tcW w:w="0" w:type="auto"/>
          </w:tcPr>
          <w:p w14:paraId="6B391D3A" w14:textId="53AB897E" w:rsidR="00B27911" w:rsidRPr="009620F1" w:rsidRDefault="00647797" w:rsidP="007B6251">
            <w:pPr>
              <w:spacing w:line="240" w:lineRule="auto"/>
              <w:rPr>
                <w:rFonts w:ascii="Times New Roman" w:hAnsi="Times New Roman"/>
                <w:sz w:val="22"/>
                <w:szCs w:val="22"/>
              </w:rPr>
            </w:pPr>
            <w:r w:rsidRPr="009620F1">
              <w:rPr>
                <w:rFonts w:ascii="Times New Roman" w:hAnsi="Times New Roman"/>
                <w:sz w:val="22"/>
                <w:szCs w:val="22"/>
              </w:rPr>
              <w:t>Q</w:t>
            </w:r>
            <w:r w:rsidR="00B27911" w:rsidRPr="009620F1">
              <w:rPr>
                <w:rFonts w:ascii="Times New Roman" w:hAnsi="Times New Roman"/>
                <w:sz w:val="22"/>
                <w:szCs w:val="22"/>
              </w:rPr>
              <w:t xml:space="preserve"> (2, 1, 2, 3)</w:t>
            </w:r>
          </w:p>
          <w:p w14:paraId="15803A94" w14:textId="60FF413E" w:rsidR="00B27911" w:rsidRPr="009620F1" w:rsidRDefault="00B27911" w:rsidP="007B6251">
            <w:pPr>
              <w:spacing w:line="240" w:lineRule="auto"/>
              <w:rPr>
                <w:rFonts w:ascii="Times New Roman" w:hAnsi="Times New Roman"/>
                <w:sz w:val="22"/>
                <w:szCs w:val="22"/>
              </w:rPr>
            </w:pPr>
            <w:r w:rsidRPr="009620F1">
              <w:rPr>
                <w:rFonts w:ascii="Times New Roman" w:hAnsi="Times New Roman"/>
                <w:sz w:val="22"/>
                <w:szCs w:val="22"/>
              </w:rPr>
              <w:t>Q (3, 1, 2, 0)</w:t>
            </w:r>
          </w:p>
        </w:tc>
        <w:tc>
          <w:tcPr>
            <w:tcW w:w="0" w:type="auto"/>
          </w:tcPr>
          <w:p w14:paraId="7353FB55" w14:textId="4208A469" w:rsidR="00B27911" w:rsidRPr="009620F1" w:rsidRDefault="008B3502" w:rsidP="007B6251">
            <w:pPr>
              <w:spacing w:line="240" w:lineRule="auto"/>
              <w:rPr>
                <w:rFonts w:ascii="Times New Roman" w:hAnsi="Times New Roman"/>
                <w:sz w:val="22"/>
                <w:szCs w:val="22"/>
              </w:rPr>
            </w:pPr>
            <w:r w:rsidRPr="009620F1">
              <w:rPr>
                <w:rFonts w:ascii="Times New Roman" w:hAnsi="Times New Roman"/>
                <w:sz w:val="22"/>
                <w:szCs w:val="22"/>
              </w:rPr>
              <w:t xml:space="preserve">Q </w:t>
            </w:r>
            <w:r w:rsidR="00DA1A01" w:rsidRPr="009620F1">
              <w:rPr>
                <w:rFonts w:ascii="Times New Roman" w:hAnsi="Times New Roman"/>
                <w:sz w:val="22"/>
                <w:szCs w:val="22"/>
              </w:rPr>
              <w:t>(5, 2, 4, 6)</w:t>
            </w:r>
          </w:p>
        </w:tc>
        <w:tc>
          <w:tcPr>
            <w:tcW w:w="0" w:type="auto"/>
          </w:tcPr>
          <w:p w14:paraId="77DDD53A" w14:textId="0A1E1930" w:rsidR="00B27911" w:rsidRPr="009620F1" w:rsidRDefault="008B3502" w:rsidP="007B6251">
            <w:pPr>
              <w:spacing w:line="240" w:lineRule="auto"/>
              <w:rPr>
                <w:rFonts w:ascii="Times New Roman" w:hAnsi="Times New Roman"/>
                <w:sz w:val="22"/>
                <w:szCs w:val="22"/>
              </w:rPr>
            </w:pPr>
            <w:r w:rsidRPr="009620F1">
              <w:rPr>
                <w:rFonts w:ascii="Times New Roman" w:hAnsi="Times New Roman"/>
                <w:sz w:val="22"/>
                <w:szCs w:val="22"/>
              </w:rPr>
              <w:t xml:space="preserve">Q </w:t>
            </w:r>
            <w:r w:rsidR="00DA1A01" w:rsidRPr="009620F1">
              <w:rPr>
                <w:rFonts w:ascii="Times New Roman" w:hAnsi="Times New Roman"/>
                <w:sz w:val="22"/>
                <w:szCs w:val="22"/>
              </w:rPr>
              <w:t>(5, 2, 4, 6)</w:t>
            </w:r>
          </w:p>
        </w:tc>
      </w:tr>
      <w:tr w:rsidR="009620F1" w:rsidRPr="005442A9" w14:paraId="231DEBBE" w14:textId="77777777" w:rsidTr="00081E9E">
        <w:tc>
          <w:tcPr>
            <w:tcW w:w="0" w:type="auto"/>
          </w:tcPr>
          <w:p w14:paraId="1E250FFD" w14:textId="1CC51DA1"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Q (</w:t>
            </w:r>
            <w:r w:rsidR="009C73A8">
              <w:rPr>
                <w:rFonts w:ascii="Times New Roman" w:hAnsi="Times New Roman"/>
                <w:sz w:val="22"/>
                <w:szCs w:val="22"/>
              </w:rPr>
              <w:br/>
            </w:r>
            <w:r w:rsidRPr="009620F1">
              <w:rPr>
                <w:rFonts w:ascii="Times New Roman" w:hAnsi="Times New Roman"/>
                <w:sz w:val="22"/>
                <w:szCs w:val="22"/>
              </w:rPr>
              <w:t>0.99817944, </w:t>
            </w:r>
          </w:p>
          <w:p w14:paraId="0DDFA98B" w14:textId="77777777"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022753572, </w:t>
            </w:r>
          </w:p>
          <w:p w14:paraId="7BFBD62E" w14:textId="0929AAEE" w:rsidR="009620F1" w:rsidRP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039973494, </w:t>
            </w:r>
            <w:r w:rsidRPr="009620F1">
              <w:rPr>
                <w:rFonts w:ascii="Times New Roman" w:hAnsi="Times New Roman"/>
                <w:sz w:val="22"/>
                <w:szCs w:val="22"/>
              </w:rPr>
              <w:br/>
              <w:t>0.03901701)</w:t>
            </w:r>
            <w:r w:rsidR="009C73A8">
              <w:rPr>
                <w:rFonts w:ascii="Times New Roman" w:hAnsi="Times New Roman"/>
                <w:sz w:val="22"/>
                <w:szCs w:val="22"/>
              </w:rPr>
              <w:br/>
            </w:r>
          </w:p>
          <w:p w14:paraId="5BC48FE8" w14:textId="513F243C"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Q (</w:t>
            </w:r>
            <w:r w:rsidR="009C73A8">
              <w:rPr>
                <w:rFonts w:ascii="Times New Roman" w:hAnsi="Times New Roman"/>
                <w:sz w:val="22"/>
                <w:szCs w:val="22"/>
              </w:rPr>
              <w:br/>
            </w:r>
            <w:r w:rsidRPr="009620F1">
              <w:rPr>
                <w:rFonts w:ascii="Times New Roman" w:hAnsi="Times New Roman"/>
                <w:sz w:val="22"/>
                <w:szCs w:val="22"/>
              </w:rPr>
              <w:t>0.20345166, </w:t>
            </w:r>
          </w:p>
          <w:p w14:paraId="6D15580F" w14:textId="77777777"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35279512, </w:t>
            </w:r>
          </w:p>
          <w:p w14:paraId="4A140ECE" w14:textId="77777777"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034243274, </w:t>
            </w:r>
          </w:p>
          <w:p w14:paraId="05DEED26" w14:textId="437F8240" w:rsidR="009620F1" w:rsidRPr="009620F1" w:rsidRDefault="009620F1" w:rsidP="007B6251">
            <w:pPr>
              <w:spacing w:line="240" w:lineRule="auto"/>
              <w:rPr>
                <w:rFonts w:ascii="Times New Roman" w:hAnsi="Times New Roman"/>
                <w:sz w:val="22"/>
                <w:szCs w:val="22"/>
              </w:rPr>
            </w:pPr>
            <w:r w:rsidRPr="009620F1">
              <w:rPr>
                <w:rFonts w:ascii="Times New Roman" w:hAnsi="Times New Roman"/>
                <w:sz w:val="22"/>
                <w:szCs w:val="22"/>
              </w:rPr>
              <w:t>-0.91267216)</w:t>
            </w:r>
          </w:p>
        </w:tc>
        <w:tc>
          <w:tcPr>
            <w:tcW w:w="0" w:type="auto"/>
          </w:tcPr>
          <w:p w14:paraId="040152F3" w14:textId="19425B7C"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Q (</w:t>
            </w:r>
            <w:r>
              <w:rPr>
                <w:rFonts w:ascii="Times New Roman" w:hAnsi="Times New Roman"/>
                <w:sz w:val="22"/>
                <w:szCs w:val="22"/>
              </w:rPr>
              <w:br/>
            </w:r>
            <w:r w:rsidRPr="009620F1">
              <w:rPr>
                <w:rFonts w:ascii="Times New Roman" w:hAnsi="Times New Roman"/>
                <w:sz w:val="22"/>
                <w:szCs w:val="22"/>
              </w:rPr>
              <w:t>1.201631069183349609375,</w:t>
            </w:r>
          </w:p>
          <w:p w14:paraId="5A64D5BD" w14:textId="6CA15330"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375548690557479858398438,</w:t>
            </w:r>
          </w:p>
          <w:p w14:paraId="3E2C568F" w14:textId="0E1DB20C"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0742167681455612182617188,</w:t>
            </w:r>
          </w:p>
          <w:p w14:paraId="4A306800" w14:textId="6B869988" w:rsidR="009620F1" w:rsidRP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873655140399932861328125)</w:t>
            </w:r>
          </w:p>
          <w:p w14:paraId="543C7058" w14:textId="3FAC25BC" w:rsidR="009620F1" w:rsidRPr="009620F1" w:rsidRDefault="009620F1" w:rsidP="007B6251">
            <w:pPr>
              <w:spacing w:line="240" w:lineRule="auto"/>
              <w:rPr>
                <w:rFonts w:ascii="Times New Roman" w:hAnsi="Times New Roman"/>
                <w:sz w:val="22"/>
                <w:szCs w:val="22"/>
              </w:rPr>
            </w:pPr>
          </w:p>
        </w:tc>
        <w:tc>
          <w:tcPr>
            <w:tcW w:w="0" w:type="auto"/>
          </w:tcPr>
          <w:p w14:paraId="68BCEAA1" w14:textId="77777777"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Q (</w:t>
            </w:r>
            <w:r>
              <w:rPr>
                <w:rFonts w:ascii="Times New Roman" w:hAnsi="Times New Roman"/>
                <w:sz w:val="22"/>
                <w:szCs w:val="22"/>
              </w:rPr>
              <w:br/>
            </w:r>
            <w:r w:rsidRPr="009620F1">
              <w:rPr>
                <w:rFonts w:ascii="Times New Roman" w:hAnsi="Times New Roman"/>
                <w:sz w:val="22"/>
                <w:szCs w:val="22"/>
              </w:rPr>
              <w:t>1.201631069183349609375,</w:t>
            </w:r>
          </w:p>
          <w:p w14:paraId="68ADDEE0" w14:textId="2E777C2C"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375548690557479858398438,</w:t>
            </w:r>
          </w:p>
          <w:p w14:paraId="069A665E" w14:textId="508C46EC" w:rsid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0742167681455612182617188,</w:t>
            </w:r>
          </w:p>
          <w:p w14:paraId="0DD93336" w14:textId="751A0EF2" w:rsidR="009620F1" w:rsidRPr="009620F1" w:rsidRDefault="009620F1" w:rsidP="009620F1">
            <w:pPr>
              <w:spacing w:line="240" w:lineRule="auto"/>
              <w:rPr>
                <w:rFonts w:ascii="Times New Roman" w:hAnsi="Times New Roman"/>
                <w:sz w:val="22"/>
                <w:szCs w:val="22"/>
              </w:rPr>
            </w:pPr>
            <w:r w:rsidRPr="009620F1">
              <w:rPr>
                <w:rFonts w:ascii="Times New Roman" w:hAnsi="Times New Roman"/>
                <w:sz w:val="22"/>
                <w:szCs w:val="22"/>
              </w:rPr>
              <w:t>-0.873655140399932861328125)</w:t>
            </w:r>
          </w:p>
          <w:p w14:paraId="2DAEB9E2" w14:textId="7CB2CA0D" w:rsidR="009620F1" w:rsidRPr="009620F1" w:rsidRDefault="009620F1" w:rsidP="007B6251">
            <w:pPr>
              <w:spacing w:line="240" w:lineRule="auto"/>
              <w:rPr>
                <w:rFonts w:ascii="Times New Roman" w:hAnsi="Times New Roman"/>
                <w:sz w:val="22"/>
                <w:szCs w:val="22"/>
              </w:rPr>
            </w:pPr>
          </w:p>
        </w:tc>
      </w:tr>
    </w:tbl>
    <w:p w14:paraId="7B7E2E4E" w14:textId="628B89C7" w:rsidR="00092110" w:rsidRPr="005442A9" w:rsidRDefault="00092110" w:rsidP="00A2634D">
      <w:pPr>
        <w:ind w:firstLine="360"/>
      </w:pPr>
    </w:p>
    <w:p w14:paraId="1E318B82" w14:textId="59226BEC" w:rsidR="00092110" w:rsidRPr="005442A9" w:rsidRDefault="0077770E" w:rsidP="00AD318A">
      <w:pPr>
        <w:pStyle w:val="ListParagraph"/>
        <w:numPr>
          <w:ilvl w:val="0"/>
          <w:numId w:val="13"/>
        </w:numPr>
      </w:pPr>
      <w:r w:rsidRPr="005442A9">
        <w:t>Multiplication by scalar</w:t>
      </w:r>
    </w:p>
    <w:tbl>
      <w:tblPr>
        <w:tblStyle w:val="TableGrid"/>
        <w:tblW w:w="0" w:type="auto"/>
        <w:tblLook w:val="04A0" w:firstRow="1" w:lastRow="0" w:firstColumn="1" w:lastColumn="0" w:noHBand="0" w:noVBand="1"/>
      </w:tblPr>
      <w:tblGrid>
        <w:gridCol w:w="1555"/>
        <w:gridCol w:w="3480"/>
        <w:gridCol w:w="3535"/>
      </w:tblGrid>
      <w:tr w:rsidR="001B1E04" w:rsidRPr="005442A9" w14:paraId="1B53EA4F" w14:textId="77777777" w:rsidTr="001B1E04">
        <w:tc>
          <w:tcPr>
            <w:tcW w:w="0" w:type="auto"/>
          </w:tcPr>
          <w:p w14:paraId="79544E84" w14:textId="0FAC0A25" w:rsidR="00546F67"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2551B4F" w14:textId="77777777" w:rsidR="00546F67" w:rsidRPr="005442A9" w:rsidRDefault="00546F67" w:rsidP="007B6251">
            <w:pPr>
              <w:spacing w:line="240" w:lineRule="auto"/>
              <w:rPr>
                <w:rFonts w:ascii="Times New Roman" w:hAnsi="Times New Roman"/>
              </w:rPr>
            </w:pPr>
            <w:r w:rsidRPr="005442A9">
              <w:rPr>
                <w:rFonts w:ascii="Times New Roman" w:hAnsi="Times New Roman"/>
              </w:rPr>
              <w:t>Rust Type</w:t>
            </w:r>
          </w:p>
        </w:tc>
        <w:tc>
          <w:tcPr>
            <w:tcW w:w="0" w:type="auto"/>
          </w:tcPr>
          <w:p w14:paraId="06057B32" w14:textId="77777777" w:rsidR="00546F67" w:rsidRPr="005442A9" w:rsidRDefault="00546F67" w:rsidP="007B6251">
            <w:pPr>
              <w:spacing w:line="240" w:lineRule="auto"/>
              <w:rPr>
                <w:rFonts w:ascii="Times New Roman" w:hAnsi="Times New Roman"/>
              </w:rPr>
            </w:pPr>
            <w:r w:rsidRPr="005442A9">
              <w:rPr>
                <w:rFonts w:ascii="Times New Roman" w:hAnsi="Times New Roman"/>
              </w:rPr>
              <w:t>C++ Class</w:t>
            </w:r>
          </w:p>
        </w:tc>
      </w:tr>
      <w:tr w:rsidR="001B1E04" w:rsidRPr="005442A9" w14:paraId="6E87E78B" w14:textId="77777777" w:rsidTr="001B1E04">
        <w:tc>
          <w:tcPr>
            <w:tcW w:w="0" w:type="auto"/>
          </w:tcPr>
          <w:p w14:paraId="7D509490" w14:textId="6055A90D" w:rsidR="00546F67" w:rsidRPr="001B1E04" w:rsidRDefault="00546F67" w:rsidP="007B6251">
            <w:pPr>
              <w:spacing w:line="240" w:lineRule="auto"/>
              <w:rPr>
                <w:rFonts w:ascii="Times New Roman" w:hAnsi="Times New Roman"/>
                <w:sz w:val="22"/>
                <w:szCs w:val="22"/>
              </w:rPr>
            </w:pPr>
            <w:r w:rsidRPr="001B1E04">
              <w:rPr>
                <w:rFonts w:ascii="Times New Roman" w:hAnsi="Times New Roman"/>
                <w:sz w:val="22"/>
                <w:szCs w:val="22"/>
              </w:rPr>
              <w:t>Q (2, 1, 2, 3)</w:t>
            </w:r>
          </w:p>
          <w:p w14:paraId="17605D8A" w14:textId="3A77C284" w:rsidR="00546F67" w:rsidRPr="001B1E04" w:rsidRDefault="00546F67" w:rsidP="007B6251">
            <w:pPr>
              <w:spacing w:line="240" w:lineRule="auto"/>
              <w:rPr>
                <w:rFonts w:ascii="Times New Roman" w:hAnsi="Times New Roman"/>
                <w:sz w:val="22"/>
                <w:szCs w:val="22"/>
              </w:rPr>
            </w:pPr>
            <w:r w:rsidRPr="001B1E04">
              <w:rPr>
                <w:rFonts w:ascii="Times New Roman" w:hAnsi="Times New Roman"/>
                <w:sz w:val="22"/>
                <w:szCs w:val="22"/>
              </w:rPr>
              <w:t>3</w:t>
            </w:r>
          </w:p>
        </w:tc>
        <w:tc>
          <w:tcPr>
            <w:tcW w:w="0" w:type="auto"/>
          </w:tcPr>
          <w:p w14:paraId="66F1291C" w14:textId="52721F6A" w:rsidR="00546F67" w:rsidRPr="001B1E04" w:rsidRDefault="008B3502" w:rsidP="007B6251">
            <w:pPr>
              <w:spacing w:line="240" w:lineRule="auto"/>
              <w:rPr>
                <w:rFonts w:ascii="Times New Roman" w:hAnsi="Times New Roman"/>
                <w:sz w:val="22"/>
                <w:szCs w:val="22"/>
              </w:rPr>
            </w:pPr>
            <w:r w:rsidRPr="001B1E04">
              <w:rPr>
                <w:rFonts w:ascii="Times New Roman" w:hAnsi="Times New Roman"/>
                <w:sz w:val="22"/>
                <w:szCs w:val="22"/>
              </w:rPr>
              <w:t xml:space="preserve">Q </w:t>
            </w:r>
            <w:r w:rsidR="00546F67" w:rsidRPr="001B1E04">
              <w:rPr>
                <w:rFonts w:ascii="Times New Roman" w:hAnsi="Times New Roman"/>
                <w:sz w:val="22"/>
                <w:szCs w:val="22"/>
              </w:rPr>
              <w:t>(6, 3, 6, 9)</w:t>
            </w:r>
          </w:p>
        </w:tc>
        <w:tc>
          <w:tcPr>
            <w:tcW w:w="0" w:type="auto"/>
          </w:tcPr>
          <w:p w14:paraId="4CC2F6EE" w14:textId="265D9440" w:rsidR="00546F67" w:rsidRPr="001B1E04" w:rsidRDefault="008B3502" w:rsidP="007B6251">
            <w:pPr>
              <w:spacing w:line="240" w:lineRule="auto"/>
              <w:rPr>
                <w:rFonts w:ascii="Times New Roman" w:hAnsi="Times New Roman"/>
                <w:sz w:val="22"/>
                <w:szCs w:val="22"/>
              </w:rPr>
            </w:pPr>
            <w:r w:rsidRPr="001B1E04">
              <w:rPr>
                <w:rFonts w:ascii="Times New Roman" w:hAnsi="Times New Roman"/>
                <w:sz w:val="22"/>
                <w:szCs w:val="22"/>
              </w:rPr>
              <w:t xml:space="preserve">Q </w:t>
            </w:r>
            <w:r w:rsidR="00546F67" w:rsidRPr="001B1E04">
              <w:rPr>
                <w:rFonts w:ascii="Times New Roman" w:hAnsi="Times New Roman"/>
                <w:sz w:val="22"/>
                <w:szCs w:val="22"/>
              </w:rPr>
              <w:t>(6, 3, 6, 9)</w:t>
            </w:r>
          </w:p>
        </w:tc>
      </w:tr>
      <w:tr w:rsidR="001B1E04" w:rsidRPr="005442A9" w14:paraId="78D9E0A0" w14:textId="77777777" w:rsidTr="001B1E04">
        <w:tc>
          <w:tcPr>
            <w:tcW w:w="0" w:type="auto"/>
          </w:tcPr>
          <w:p w14:paraId="52883456" w14:textId="42AE4275"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Q</w:t>
            </w:r>
            <w:r w:rsidR="001B1E04">
              <w:rPr>
                <w:rFonts w:ascii="Times New Roman" w:hAnsi="Times New Roman"/>
                <w:sz w:val="22"/>
                <w:szCs w:val="22"/>
              </w:rPr>
              <w:t xml:space="preserve"> </w:t>
            </w:r>
            <w:r w:rsidRPr="001B1E04">
              <w:rPr>
                <w:rFonts w:ascii="Times New Roman" w:hAnsi="Times New Roman"/>
                <w:sz w:val="22"/>
                <w:szCs w:val="22"/>
              </w:rPr>
              <w:t>(</w:t>
            </w:r>
            <w:r w:rsidRPr="001B1E04">
              <w:rPr>
                <w:rFonts w:ascii="Times New Roman" w:hAnsi="Times New Roman"/>
                <w:sz w:val="22"/>
                <w:szCs w:val="22"/>
              </w:rPr>
              <w:br/>
              <w:t>0.99817944, </w:t>
            </w:r>
          </w:p>
          <w:p w14:paraId="22203CC1" w14:textId="77777777"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0.022753572, </w:t>
            </w:r>
          </w:p>
          <w:p w14:paraId="0EF0F36F" w14:textId="77777777"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0.039973494,</w:t>
            </w:r>
          </w:p>
          <w:p w14:paraId="256410F4" w14:textId="3B8AC21C"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 0.03901701)</w:t>
            </w:r>
            <w:r w:rsidRPr="001B1E04">
              <w:rPr>
                <w:rFonts w:ascii="Times New Roman" w:hAnsi="Times New Roman"/>
                <w:sz w:val="22"/>
                <w:szCs w:val="22"/>
              </w:rPr>
              <w:br/>
            </w:r>
          </w:p>
          <w:p w14:paraId="532605C8" w14:textId="42E21FBC" w:rsidR="009C73A8" w:rsidRPr="001B1E04" w:rsidRDefault="009C73A8" w:rsidP="007B6251">
            <w:pPr>
              <w:spacing w:line="240" w:lineRule="auto"/>
              <w:rPr>
                <w:rFonts w:ascii="Times New Roman" w:hAnsi="Times New Roman"/>
                <w:sz w:val="22"/>
                <w:szCs w:val="22"/>
              </w:rPr>
            </w:pPr>
            <w:r w:rsidRPr="001B1E04">
              <w:rPr>
                <w:rFonts w:ascii="Times New Roman" w:hAnsi="Times New Roman"/>
                <w:sz w:val="22"/>
                <w:szCs w:val="22"/>
              </w:rPr>
              <w:t>0.016666668</w:t>
            </w:r>
          </w:p>
        </w:tc>
        <w:tc>
          <w:tcPr>
            <w:tcW w:w="0" w:type="auto"/>
          </w:tcPr>
          <w:p w14:paraId="16226399" w14:textId="36169174"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Q</w:t>
            </w:r>
            <w:r w:rsidR="001B1E04">
              <w:rPr>
                <w:rFonts w:ascii="Times New Roman" w:hAnsi="Times New Roman"/>
                <w:sz w:val="22"/>
                <w:szCs w:val="22"/>
              </w:rPr>
              <w:t xml:space="preserve"> </w:t>
            </w:r>
            <w:r w:rsidRPr="001B1E04">
              <w:rPr>
                <w:rFonts w:ascii="Times New Roman" w:hAnsi="Times New Roman"/>
                <w:sz w:val="22"/>
                <w:szCs w:val="22"/>
              </w:rPr>
              <w:t>(</w:t>
            </w:r>
            <w:r w:rsidRPr="001B1E04">
              <w:rPr>
                <w:rFonts w:ascii="Times New Roman" w:hAnsi="Times New Roman"/>
                <w:sz w:val="22"/>
                <w:szCs w:val="22"/>
              </w:rPr>
              <w:br/>
              <w:t>0.0166363250464200973510742,</w:t>
            </w:r>
          </w:p>
          <w:p w14:paraId="7BE42929" w14:textId="64F9E13D"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0.000379226228687912225723267</w:t>
            </w:r>
            <w:r w:rsidR="00B54F62">
              <w:rPr>
                <w:rFonts w:ascii="Times New Roman" w:hAnsi="Times New Roman"/>
                <w:sz w:val="22"/>
                <w:szCs w:val="22"/>
              </w:rPr>
              <w:t>,</w:t>
            </w:r>
          </w:p>
          <w:p w14:paraId="4D43635A" w14:textId="5E77C134"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0.000666224921587854623794556,</w:t>
            </w:r>
          </w:p>
          <w:p w14:paraId="1FBC111E" w14:textId="46C45F93"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0.00065028353128582239151001)</w:t>
            </w:r>
          </w:p>
          <w:p w14:paraId="74B8B972" w14:textId="77777777" w:rsidR="009C73A8" w:rsidRPr="001B1E04" w:rsidRDefault="009C73A8" w:rsidP="007B6251">
            <w:pPr>
              <w:spacing w:line="240" w:lineRule="auto"/>
              <w:rPr>
                <w:rFonts w:ascii="Times New Roman" w:hAnsi="Times New Roman"/>
                <w:sz w:val="22"/>
                <w:szCs w:val="22"/>
              </w:rPr>
            </w:pPr>
          </w:p>
        </w:tc>
        <w:tc>
          <w:tcPr>
            <w:tcW w:w="0" w:type="auto"/>
          </w:tcPr>
          <w:p w14:paraId="5714DC51" w14:textId="3E3FEDDD"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Q</w:t>
            </w:r>
            <w:r w:rsidR="001B1E04">
              <w:rPr>
                <w:rFonts w:ascii="Times New Roman" w:hAnsi="Times New Roman"/>
                <w:sz w:val="22"/>
                <w:szCs w:val="22"/>
              </w:rPr>
              <w:t xml:space="preserve"> </w:t>
            </w:r>
            <w:r w:rsidRPr="001B1E04">
              <w:rPr>
                <w:rFonts w:ascii="Times New Roman" w:hAnsi="Times New Roman"/>
                <w:sz w:val="22"/>
                <w:szCs w:val="22"/>
              </w:rPr>
              <w:t>(</w:t>
            </w:r>
          </w:p>
          <w:p w14:paraId="594550C0" w14:textId="216FBF91"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0.0166363250464200973510742,</w:t>
            </w:r>
          </w:p>
          <w:p w14:paraId="48F9767C" w14:textId="77777777"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0.000379226228687912225723267,</w:t>
            </w:r>
          </w:p>
          <w:p w14:paraId="6EDD9BA8" w14:textId="37DA488C"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0.000666224921587854623794556, </w:t>
            </w:r>
          </w:p>
          <w:p w14:paraId="7C70974A" w14:textId="665D8BFD" w:rsidR="009C73A8" w:rsidRPr="001B1E04" w:rsidRDefault="009C73A8" w:rsidP="009C73A8">
            <w:pPr>
              <w:spacing w:line="240" w:lineRule="auto"/>
              <w:rPr>
                <w:rFonts w:ascii="Times New Roman" w:hAnsi="Times New Roman"/>
                <w:sz w:val="22"/>
                <w:szCs w:val="22"/>
              </w:rPr>
            </w:pPr>
            <w:r w:rsidRPr="001B1E04">
              <w:rPr>
                <w:rFonts w:ascii="Times New Roman" w:hAnsi="Times New Roman"/>
                <w:sz w:val="22"/>
                <w:szCs w:val="22"/>
              </w:rPr>
              <w:t>0.00065028353128582239151001)</w:t>
            </w:r>
          </w:p>
          <w:p w14:paraId="6DAF4AEA" w14:textId="77777777" w:rsidR="009C73A8" w:rsidRPr="001B1E04" w:rsidRDefault="009C73A8" w:rsidP="007B6251">
            <w:pPr>
              <w:spacing w:line="240" w:lineRule="auto"/>
              <w:rPr>
                <w:rFonts w:ascii="Times New Roman" w:hAnsi="Times New Roman"/>
                <w:sz w:val="22"/>
                <w:szCs w:val="22"/>
              </w:rPr>
            </w:pPr>
          </w:p>
        </w:tc>
      </w:tr>
    </w:tbl>
    <w:p w14:paraId="6677857D" w14:textId="44C6CBFC" w:rsidR="00092110" w:rsidRPr="005442A9" w:rsidRDefault="00092110" w:rsidP="00A2634D">
      <w:pPr>
        <w:ind w:firstLine="360"/>
      </w:pPr>
    </w:p>
    <w:p w14:paraId="198C4C94" w14:textId="115AE0E0" w:rsidR="00092110" w:rsidRPr="005442A9" w:rsidRDefault="0077770E" w:rsidP="00AD318A">
      <w:pPr>
        <w:pStyle w:val="ListParagraph"/>
        <w:numPr>
          <w:ilvl w:val="0"/>
          <w:numId w:val="13"/>
        </w:numPr>
      </w:pPr>
      <w:r w:rsidRPr="005442A9">
        <w:t>Division by scalar</w:t>
      </w:r>
    </w:p>
    <w:tbl>
      <w:tblPr>
        <w:tblStyle w:val="TableGrid"/>
        <w:tblW w:w="0" w:type="auto"/>
        <w:tblLook w:val="04A0" w:firstRow="1" w:lastRow="0" w:firstColumn="1" w:lastColumn="0" w:noHBand="0" w:noVBand="1"/>
      </w:tblPr>
      <w:tblGrid>
        <w:gridCol w:w="1705"/>
        <w:gridCol w:w="3384"/>
        <w:gridCol w:w="3541"/>
      </w:tblGrid>
      <w:tr w:rsidR="0064646F" w:rsidRPr="005442A9" w14:paraId="3A63A22D" w14:textId="77777777" w:rsidTr="000D5D39">
        <w:tc>
          <w:tcPr>
            <w:tcW w:w="1705" w:type="dxa"/>
          </w:tcPr>
          <w:p w14:paraId="5F76C777" w14:textId="119616E9" w:rsidR="0064646F" w:rsidRPr="000D5D39" w:rsidRDefault="008B3502" w:rsidP="007B6251">
            <w:pPr>
              <w:spacing w:line="240" w:lineRule="auto"/>
              <w:rPr>
                <w:rFonts w:ascii="Times New Roman" w:hAnsi="Times New Roman"/>
                <w:szCs w:val="24"/>
              </w:rPr>
            </w:pPr>
            <w:r w:rsidRPr="000D5D39">
              <w:rPr>
                <w:rFonts w:ascii="Times New Roman" w:hAnsi="Times New Roman"/>
                <w:szCs w:val="24"/>
              </w:rPr>
              <w:t>Input</w:t>
            </w:r>
          </w:p>
        </w:tc>
        <w:tc>
          <w:tcPr>
            <w:tcW w:w="3384" w:type="dxa"/>
          </w:tcPr>
          <w:p w14:paraId="6ACF1A36" w14:textId="77777777" w:rsidR="0064646F" w:rsidRPr="000D5D39" w:rsidRDefault="0064646F" w:rsidP="007B6251">
            <w:pPr>
              <w:spacing w:line="240" w:lineRule="auto"/>
              <w:rPr>
                <w:rFonts w:ascii="Times New Roman" w:hAnsi="Times New Roman"/>
                <w:szCs w:val="24"/>
              </w:rPr>
            </w:pPr>
            <w:r w:rsidRPr="000D5D39">
              <w:rPr>
                <w:rFonts w:ascii="Times New Roman" w:hAnsi="Times New Roman"/>
                <w:szCs w:val="24"/>
              </w:rPr>
              <w:t>Rust Type</w:t>
            </w:r>
          </w:p>
        </w:tc>
        <w:tc>
          <w:tcPr>
            <w:tcW w:w="0" w:type="auto"/>
          </w:tcPr>
          <w:p w14:paraId="262D7EBB" w14:textId="77777777" w:rsidR="0064646F" w:rsidRPr="000D5D39" w:rsidRDefault="0064646F" w:rsidP="007B6251">
            <w:pPr>
              <w:spacing w:line="240" w:lineRule="auto"/>
              <w:rPr>
                <w:rFonts w:ascii="Times New Roman" w:hAnsi="Times New Roman"/>
                <w:szCs w:val="24"/>
              </w:rPr>
            </w:pPr>
            <w:r w:rsidRPr="000D5D39">
              <w:rPr>
                <w:rFonts w:ascii="Times New Roman" w:hAnsi="Times New Roman"/>
                <w:szCs w:val="24"/>
              </w:rPr>
              <w:t>C++ Class</w:t>
            </w:r>
          </w:p>
        </w:tc>
      </w:tr>
      <w:tr w:rsidR="0064646F" w:rsidRPr="005442A9" w14:paraId="78C149CC" w14:textId="77777777" w:rsidTr="000D5D39">
        <w:tc>
          <w:tcPr>
            <w:tcW w:w="1705" w:type="dxa"/>
          </w:tcPr>
          <w:p w14:paraId="1B5174D0" w14:textId="20485C5C" w:rsidR="0064646F" w:rsidRPr="000D5D39" w:rsidRDefault="007B6251" w:rsidP="007B6251">
            <w:pPr>
              <w:spacing w:line="240" w:lineRule="auto"/>
              <w:rPr>
                <w:rFonts w:ascii="Times New Roman" w:hAnsi="Times New Roman"/>
                <w:szCs w:val="24"/>
              </w:rPr>
            </w:pPr>
            <w:r w:rsidRPr="000D5D39">
              <w:rPr>
                <w:rFonts w:ascii="Times New Roman" w:hAnsi="Times New Roman"/>
                <w:szCs w:val="24"/>
              </w:rPr>
              <w:t xml:space="preserve">Q (2, 1, 2, </w:t>
            </w:r>
            <w:r w:rsidR="0064646F" w:rsidRPr="000D5D39">
              <w:rPr>
                <w:rFonts w:ascii="Times New Roman" w:hAnsi="Times New Roman"/>
                <w:szCs w:val="24"/>
              </w:rPr>
              <w:t>3)</w:t>
            </w:r>
          </w:p>
          <w:p w14:paraId="1EFB0896" w14:textId="77777777" w:rsidR="0064646F" w:rsidRPr="000D5D39" w:rsidRDefault="0064646F" w:rsidP="007B6251">
            <w:pPr>
              <w:spacing w:line="240" w:lineRule="auto"/>
              <w:rPr>
                <w:rFonts w:ascii="Times New Roman" w:hAnsi="Times New Roman"/>
                <w:szCs w:val="24"/>
              </w:rPr>
            </w:pPr>
            <w:r w:rsidRPr="000D5D39">
              <w:rPr>
                <w:rFonts w:ascii="Times New Roman" w:hAnsi="Times New Roman"/>
                <w:szCs w:val="24"/>
              </w:rPr>
              <w:t>3</w:t>
            </w:r>
          </w:p>
        </w:tc>
        <w:tc>
          <w:tcPr>
            <w:tcW w:w="3384" w:type="dxa"/>
          </w:tcPr>
          <w:p w14:paraId="09E4F500" w14:textId="315B51FE" w:rsidR="00776D9B" w:rsidRDefault="008B3502" w:rsidP="007B6251">
            <w:pPr>
              <w:spacing w:line="240" w:lineRule="auto"/>
              <w:rPr>
                <w:rFonts w:ascii="Times New Roman" w:hAnsi="Times New Roman"/>
                <w:szCs w:val="24"/>
              </w:rPr>
            </w:pPr>
            <w:r w:rsidRPr="000D5D39">
              <w:rPr>
                <w:rFonts w:ascii="Times New Roman" w:hAnsi="Times New Roman"/>
                <w:szCs w:val="24"/>
              </w:rPr>
              <w:t xml:space="preserve">Q </w:t>
            </w:r>
            <w:r w:rsidR="0064646F" w:rsidRPr="000D5D39">
              <w:rPr>
                <w:rFonts w:ascii="Times New Roman" w:hAnsi="Times New Roman"/>
                <w:szCs w:val="24"/>
              </w:rPr>
              <w:t xml:space="preserve">(0.666667, 0.3333333, </w:t>
            </w:r>
          </w:p>
          <w:p w14:paraId="1F851EBD" w14:textId="2DDE1A62" w:rsidR="0064646F" w:rsidRPr="000D5D39" w:rsidRDefault="0064646F" w:rsidP="007B6251">
            <w:pPr>
              <w:spacing w:line="240" w:lineRule="auto"/>
              <w:rPr>
                <w:rFonts w:ascii="Times New Roman" w:hAnsi="Times New Roman"/>
                <w:szCs w:val="24"/>
              </w:rPr>
            </w:pPr>
            <w:r w:rsidRPr="000D5D39">
              <w:rPr>
                <w:rFonts w:ascii="Times New Roman" w:hAnsi="Times New Roman"/>
                <w:szCs w:val="24"/>
              </w:rPr>
              <w:t>0.666667, 1)</w:t>
            </w:r>
          </w:p>
        </w:tc>
        <w:tc>
          <w:tcPr>
            <w:tcW w:w="0" w:type="auto"/>
          </w:tcPr>
          <w:p w14:paraId="50F8EDA2" w14:textId="6BA5BCF3" w:rsidR="0064646F" w:rsidRPr="000D5D39" w:rsidRDefault="00647797" w:rsidP="007B6251">
            <w:pPr>
              <w:spacing w:line="240" w:lineRule="auto"/>
              <w:rPr>
                <w:rFonts w:ascii="Times New Roman" w:hAnsi="Times New Roman"/>
                <w:szCs w:val="24"/>
              </w:rPr>
            </w:pPr>
            <w:r w:rsidRPr="000D5D39">
              <w:rPr>
                <w:rFonts w:ascii="Times New Roman" w:hAnsi="Times New Roman"/>
                <w:szCs w:val="24"/>
              </w:rPr>
              <w:t>Q</w:t>
            </w:r>
            <w:r w:rsidR="008B3502" w:rsidRPr="000D5D39">
              <w:rPr>
                <w:rFonts w:ascii="Times New Roman" w:hAnsi="Times New Roman"/>
                <w:szCs w:val="24"/>
              </w:rPr>
              <w:t xml:space="preserve"> </w:t>
            </w:r>
            <w:r w:rsidR="0064646F" w:rsidRPr="000D5D39">
              <w:rPr>
                <w:rFonts w:ascii="Times New Roman" w:hAnsi="Times New Roman"/>
                <w:szCs w:val="24"/>
              </w:rPr>
              <w:t>(</w:t>
            </w:r>
            <w:r w:rsidR="000E7814" w:rsidRPr="000D5D39">
              <w:rPr>
                <w:rFonts w:ascii="Times New Roman" w:hAnsi="Times New Roman"/>
                <w:szCs w:val="24"/>
              </w:rPr>
              <w:t>0.666667, 0.3333333, 0.666667, 1)</w:t>
            </w:r>
          </w:p>
        </w:tc>
      </w:tr>
      <w:tr w:rsidR="0031035E" w:rsidRPr="005442A9" w14:paraId="1042F03F" w14:textId="77777777" w:rsidTr="000D5D39">
        <w:tc>
          <w:tcPr>
            <w:tcW w:w="1705" w:type="dxa"/>
          </w:tcPr>
          <w:p w14:paraId="4BB6A2F7" w14:textId="6E118219" w:rsidR="0031035E" w:rsidRPr="000D5D39" w:rsidRDefault="0031035E" w:rsidP="007B6251">
            <w:pPr>
              <w:spacing w:line="240" w:lineRule="auto"/>
              <w:rPr>
                <w:rFonts w:ascii="Times New Roman" w:hAnsi="Times New Roman"/>
                <w:szCs w:val="24"/>
              </w:rPr>
            </w:pPr>
            <w:r w:rsidRPr="000D5D39">
              <w:rPr>
                <w:rFonts w:ascii="Times New Roman" w:hAnsi="Times New Roman"/>
                <w:szCs w:val="24"/>
              </w:rPr>
              <w:t>Q</w:t>
            </w:r>
            <w:r w:rsidR="001B1E04">
              <w:rPr>
                <w:rFonts w:ascii="Times New Roman" w:hAnsi="Times New Roman"/>
                <w:szCs w:val="24"/>
              </w:rPr>
              <w:t xml:space="preserve"> </w:t>
            </w:r>
            <w:r w:rsidRPr="000D5D39">
              <w:rPr>
                <w:rFonts w:ascii="Times New Roman" w:hAnsi="Times New Roman"/>
                <w:szCs w:val="24"/>
              </w:rPr>
              <w:t>(</w:t>
            </w:r>
          </w:p>
          <w:p w14:paraId="703952C3" w14:textId="77777777"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0.99817944, </w:t>
            </w:r>
          </w:p>
          <w:p w14:paraId="7438064E" w14:textId="77777777"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0.022753572,</w:t>
            </w:r>
          </w:p>
          <w:p w14:paraId="5376B5C0" w14:textId="77777777"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0.039973494, </w:t>
            </w:r>
          </w:p>
          <w:p w14:paraId="1B109DCE" w14:textId="173DF182"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0.03901701</w:t>
            </w:r>
            <w:r w:rsidR="00F212A6" w:rsidRPr="000D5D39">
              <w:rPr>
                <w:rFonts w:ascii="Times New Roman" w:hAnsi="Times New Roman"/>
                <w:szCs w:val="24"/>
              </w:rPr>
              <w:t>)</w:t>
            </w:r>
          </w:p>
          <w:p w14:paraId="745A107F" w14:textId="77777777" w:rsidR="0031035E" w:rsidRPr="000D5D39" w:rsidRDefault="0031035E" w:rsidP="007B6251">
            <w:pPr>
              <w:spacing w:line="240" w:lineRule="auto"/>
              <w:rPr>
                <w:rFonts w:ascii="Times New Roman" w:hAnsi="Times New Roman"/>
                <w:szCs w:val="24"/>
              </w:rPr>
            </w:pPr>
          </w:p>
          <w:p w14:paraId="7D8227FF" w14:textId="26390F87" w:rsidR="0031035E" w:rsidRPr="000D5D39" w:rsidRDefault="0031035E" w:rsidP="007B6251">
            <w:pPr>
              <w:spacing w:line="240" w:lineRule="auto"/>
              <w:rPr>
                <w:rFonts w:ascii="Times New Roman" w:hAnsi="Times New Roman"/>
                <w:szCs w:val="24"/>
              </w:rPr>
            </w:pPr>
            <w:r w:rsidRPr="000D5D39">
              <w:rPr>
                <w:rFonts w:ascii="Times New Roman" w:hAnsi="Times New Roman"/>
                <w:szCs w:val="24"/>
              </w:rPr>
              <w:t>0.016666668</w:t>
            </w:r>
          </w:p>
        </w:tc>
        <w:tc>
          <w:tcPr>
            <w:tcW w:w="3384" w:type="dxa"/>
          </w:tcPr>
          <w:p w14:paraId="55D09ABE" w14:textId="27D25BFD"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Q</w:t>
            </w:r>
            <w:r w:rsidR="001B1E04">
              <w:rPr>
                <w:rFonts w:ascii="Times New Roman" w:hAnsi="Times New Roman"/>
                <w:szCs w:val="24"/>
              </w:rPr>
              <w:t xml:space="preserve"> </w:t>
            </w:r>
            <w:r w:rsidRPr="000D5D39">
              <w:rPr>
                <w:rFonts w:ascii="Times New Roman" w:hAnsi="Times New Roman"/>
                <w:szCs w:val="24"/>
              </w:rPr>
              <w:t>(</w:t>
            </w:r>
          </w:p>
          <w:p w14:paraId="0C566DA7" w14:textId="77777777" w:rsidR="00081E9E" w:rsidRPr="000D5D39" w:rsidRDefault="0031035E" w:rsidP="0031035E">
            <w:pPr>
              <w:spacing w:line="240" w:lineRule="auto"/>
              <w:rPr>
                <w:rFonts w:ascii="Times New Roman" w:hAnsi="Times New Roman"/>
                <w:szCs w:val="24"/>
              </w:rPr>
            </w:pPr>
            <w:r w:rsidRPr="000D5D39">
              <w:rPr>
                <w:rFonts w:ascii="Times New Roman" w:hAnsi="Times New Roman"/>
                <w:szCs w:val="24"/>
              </w:rPr>
              <w:t>59.8907623291015625,</w:t>
            </w:r>
          </w:p>
          <w:p w14:paraId="78BD2C9F" w14:textId="79D570D4"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1.36521422863006591796875, </w:t>
            </w:r>
          </w:p>
          <w:p w14:paraId="139D7E5A" w14:textId="424F56AE"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2.3984096050262451171875,</w:t>
            </w:r>
          </w:p>
          <w:p w14:paraId="5FFE4993" w14:textId="06E22AA1"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2.3410205841064453125)</w:t>
            </w:r>
          </w:p>
          <w:p w14:paraId="054562BE" w14:textId="77777777" w:rsidR="0031035E" w:rsidRPr="000D5D39" w:rsidRDefault="0031035E" w:rsidP="007B6251">
            <w:pPr>
              <w:spacing w:line="240" w:lineRule="auto"/>
              <w:rPr>
                <w:rFonts w:ascii="Times New Roman" w:hAnsi="Times New Roman"/>
                <w:szCs w:val="24"/>
              </w:rPr>
            </w:pPr>
          </w:p>
        </w:tc>
        <w:tc>
          <w:tcPr>
            <w:tcW w:w="0" w:type="auto"/>
          </w:tcPr>
          <w:p w14:paraId="7026A829" w14:textId="65AF1B0D"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Q</w:t>
            </w:r>
            <w:r w:rsidR="001B1E04">
              <w:rPr>
                <w:rFonts w:ascii="Times New Roman" w:hAnsi="Times New Roman"/>
                <w:szCs w:val="24"/>
              </w:rPr>
              <w:t xml:space="preserve"> </w:t>
            </w:r>
            <w:r w:rsidRPr="000D5D39">
              <w:rPr>
                <w:rFonts w:ascii="Times New Roman" w:hAnsi="Times New Roman"/>
                <w:szCs w:val="24"/>
              </w:rPr>
              <w:t>(</w:t>
            </w:r>
          </w:p>
          <w:p w14:paraId="3182732E" w14:textId="77777777"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59.8907623291015625,</w:t>
            </w:r>
          </w:p>
          <w:p w14:paraId="17C2D0DA" w14:textId="77777777"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1.36521422863006591796875, </w:t>
            </w:r>
          </w:p>
          <w:p w14:paraId="507ED806" w14:textId="091578AA"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2.3984096050262451171875, </w:t>
            </w:r>
          </w:p>
          <w:p w14:paraId="38B02C81" w14:textId="327869C7" w:rsidR="0031035E" w:rsidRPr="000D5D39" w:rsidRDefault="0031035E" w:rsidP="0031035E">
            <w:pPr>
              <w:spacing w:line="240" w:lineRule="auto"/>
              <w:rPr>
                <w:rFonts w:ascii="Times New Roman" w:hAnsi="Times New Roman"/>
                <w:szCs w:val="24"/>
              </w:rPr>
            </w:pPr>
            <w:r w:rsidRPr="000D5D39">
              <w:rPr>
                <w:rFonts w:ascii="Times New Roman" w:hAnsi="Times New Roman"/>
                <w:szCs w:val="24"/>
              </w:rPr>
              <w:t>2.3410205841064453125)</w:t>
            </w:r>
          </w:p>
          <w:p w14:paraId="51E9C54D" w14:textId="77777777" w:rsidR="0031035E" w:rsidRPr="000D5D39" w:rsidRDefault="0031035E" w:rsidP="007B6251">
            <w:pPr>
              <w:spacing w:line="240" w:lineRule="auto"/>
              <w:rPr>
                <w:rFonts w:ascii="Times New Roman" w:hAnsi="Times New Roman"/>
                <w:szCs w:val="24"/>
              </w:rPr>
            </w:pPr>
          </w:p>
        </w:tc>
      </w:tr>
    </w:tbl>
    <w:p w14:paraId="7A8C31E6" w14:textId="14E9C487" w:rsidR="00C62631" w:rsidRDefault="00C62631" w:rsidP="00C62631">
      <w:pPr>
        <w:pStyle w:val="ListParagraph"/>
        <w:spacing w:line="240" w:lineRule="auto"/>
        <w:ind w:left="1080"/>
      </w:pPr>
    </w:p>
    <w:p w14:paraId="67252657" w14:textId="77777777" w:rsidR="00C62631" w:rsidRDefault="00C62631" w:rsidP="00C62631">
      <w:pPr>
        <w:pStyle w:val="ListParagraph"/>
        <w:spacing w:line="240" w:lineRule="auto"/>
        <w:ind w:left="1080"/>
      </w:pPr>
    </w:p>
    <w:p w14:paraId="3490B9C6" w14:textId="780F35B4" w:rsidR="00092110" w:rsidRDefault="0077770E" w:rsidP="008F497A">
      <w:pPr>
        <w:pStyle w:val="ListParagraph"/>
        <w:numPr>
          <w:ilvl w:val="0"/>
          <w:numId w:val="13"/>
        </w:numPr>
        <w:spacing w:line="240" w:lineRule="auto"/>
      </w:pPr>
      <w:r w:rsidRPr="005442A9">
        <w:t>Conjugate</w:t>
      </w:r>
    </w:p>
    <w:p w14:paraId="59C632CB" w14:textId="77777777" w:rsidR="008F497A" w:rsidRPr="005442A9" w:rsidRDefault="008F497A" w:rsidP="008F497A">
      <w:pPr>
        <w:pStyle w:val="ListParagraph"/>
        <w:spacing w:line="240" w:lineRule="auto"/>
        <w:ind w:left="1080"/>
      </w:pPr>
    </w:p>
    <w:tbl>
      <w:tblPr>
        <w:tblStyle w:val="TableGrid"/>
        <w:tblW w:w="0" w:type="auto"/>
        <w:tblLook w:val="04A0" w:firstRow="1" w:lastRow="0" w:firstColumn="1" w:lastColumn="0" w:noHBand="0" w:noVBand="1"/>
      </w:tblPr>
      <w:tblGrid>
        <w:gridCol w:w="1476"/>
        <w:gridCol w:w="3536"/>
        <w:gridCol w:w="3596"/>
      </w:tblGrid>
      <w:tr w:rsidR="008B3502" w:rsidRPr="005442A9" w14:paraId="699BB8C1" w14:textId="77777777" w:rsidTr="00081E9E">
        <w:tc>
          <w:tcPr>
            <w:tcW w:w="0" w:type="auto"/>
          </w:tcPr>
          <w:p w14:paraId="622B74AE" w14:textId="524A0A92" w:rsidR="007D4868" w:rsidRPr="005442A9" w:rsidRDefault="008B3502" w:rsidP="008F497A">
            <w:pPr>
              <w:spacing w:line="240" w:lineRule="auto"/>
              <w:rPr>
                <w:rFonts w:ascii="Times New Roman" w:hAnsi="Times New Roman"/>
              </w:rPr>
            </w:pPr>
            <w:r w:rsidRPr="005442A9">
              <w:rPr>
                <w:rFonts w:ascii="Times New Roman" w:hAnsi="Times New Roman"/>
              </w:rPr>
              <w:t>Input</w:t>
            </w:r>
          </w:p>
        </w:tc>
        <w:tc>
          <w:tcPr>
            <w:tcW w:w="0" w:type="auto"/>
          </w:tcPr>
          <w:p w14:paraId="38281ADE" w14:textId="77777777" w:rsidR="007D4868" w:rsidRPr="005442A9" w:rsidRDefault="007D4868" w:rsidP="008F497A">
            <w:pPr>
              <w:spacing w:line="240" w:lineRule="auto"/>
              <w:rPr>
                <w:rFonts w:ascii="Times New Roman" w:hAnsi="Times New Roman"/>
              </w:rPr>
            </w:pPr>
            <w:r w:rsidRPr="005442A9">
              <w:rPr>
                <w:rFonts w:ascii="Times New Roman" w:hAnsi="Times New Roman"/>
              </w:rPr>
              <w:t>Rust Type</w:t>
            </w:r>
          </w:p>
        </w:tc>
        <w:tc>
          <w:tcPr>
            <w:tcW w:w="0" w:type="auto"/>
          </w:tcPr>
          <w:p w14:paraId="759B8073" w14:textId="77777777" w:rsidR="007D4868" w:rsidRPr="005442A9" w:rsidRDefault="007D4868" w:rsidP="008F497A">
            <w:pPr>
              <w:spacing w:line="240" w:lineRule="auto"/>
              <w:rPr>
                <w:rFonts w:ascii="Times New Roman" w:hAnsi="Times New Roman"/>
              </w:rPr>
            </w:pPr>
            <w:r w:rsidRPr="005442A9">
              <w:rPr>
                <w:rFonts w:ascii="Times New Roman" w:hAnsi="Times New Roman"/>
              </w:rPr>
              <w:t>C++ Class</w:t>
            </w:r>
          </w:p>
        </w:tc>
      </w:tr>
      <w:tr w:rsidR="008B3502" w:rsidRPr="005442A9" w14:paraId="57021366" w14:textId="77777777" w:rsidTr="00081E9E">
        <w:tc>
          <w:tcPr>
            <w:tcW w:w="0" w:type="auto"/>
          </w:tcPr>
          <w:p w14:paraId="5C54AAA6" w14:textId="41A20FFA" w:rsidR="007D4868" w:rsidRPr="00B54F62" w:rsidRDefault="007D4868" w:rsidP="008F497A">
            <w:pPr>
              <w:spacing w:line="240" w:lineRule="auto"/>
              <w:rPr>
                <w:rFonts w:ascii="Times New Roman" w:hAnsi="Times New Roman"/>
                <w:szCs w:val="24"/>
              </w:rPr>
            </w:pPr>
            <w:r w:rsidRPr="00B54F62">
              <w:rPr>
                <w:rFonts w:ascii="Times New Roman" w:hAnsi="Times New Roman"/>
                <w:szCs w:val="24"/>
              </w:rPr>
              <w:t>Q (2, 1, 2, 3)</w:t>
            </w:r>
          </w:p>
        </w:tc>
        <w:tc>
          <w:tcPr>
            <w:tcW w:w="0" w:type="auto"/>
          </w:tcPr>
          <w:p w14:paraId="372386C9" w14:textId="3DCC8B5D" w:rsidR="007D4868" w:rsidRPr="00B54F62" w:rsidRDefault="008B3502" w:rsidP="008F497A">
            <w:pPr>
              <w:spacing w:line="240" w:lineRule="auto"/>
              <w:rPr>
                <w:rFonts w:ascii="Times New Roman" w:hAnsi="Times New Roman"/>
                <w:szCs w:val="24"/>
              </w:rPr>
            </w:pPr>
            <w:r w:rsidRPr="00B54F62">
              <w:rPr>
                <w:rFonts w:ascii="Times New Roman" w:hAnsi="Times New Roman"/>
                <w:szCs w:val="24"/>
              </w:rPr>
              <w:t xml:space="preserve">Q </w:t>
            </w:r>
            <w:r w:rsidR="007D4868" w:rsidRPr="00B54F62">
              <w:rPr>
                <w:rFonts w:ascii="Times New Roman" w:hAnsi="Times New Roman"/>
                <w:szCs w:val="24"/>
              </w:rPr>
              <w:t>(2, -1, -2, -3)</w:t>
            </w:r>
          </w:p>
        </w:tc>
        <w:tc>
          <w:tcPr>
            <w:tcW w:w="0" w:type="auto"/>
          </w:tcPr>
          <w:p w14:paraId="68F696BF" w14:textId="3F86763D" w:rsidR="007D4868" w:rsidRPr="00B54F62" w:rsidRDefault="008B3502" w:rsidP="008F497A">
            <w:pPr>
              <w:spacing w:line="240" w:lineRule="auto"/>
              <w:rPr>
                <w:rFonts w:ascii="Times New Roman" w:hAnsi="Times New Roman"/>
                <w:szCs w:val="24"/>
              </w:rPr>
            </w:pPr>
            <w:r w:rsidRPr="00B54F62">
              <w:rPr>
                <w:rFonts w:ascii="Times New Roman" w:hAnsi="Times New Roman"/>
                <w:szCs w:val="24"/>
              </w:rPr>
              <w:t xml:space="preserve">Q </w:t>
            </w:r>
            <w:r w:rsidR="007D4868" w:rsidRPr="00B54F62">
              <w:rPr>
                <w:rFonts w:ascii="Times New Roman" w:hAnsi="Times New Roman"/>
                <w:szCs w:val="24"/>
              </w:rPr>
              <w:t>(2, -1, -2, -3)</w:t>
            </w:r>
          </w:p>
        </w:tc>
      </w:tr>
      <w:tr w:rsidR="008F497A" w:rsidRPr="005442A9" w14:paraId="724E30D1" w14:textId="77777777" w:rsidTr="00081E9E">
        <w:tc>
          <w:tcPr>
            <w:tcW w:w="0" w:type="auto"/>
          </w:tcPr>
          <w:p w14:paraId="3CE70684" w14:textId="7367E76C"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Q</w:t>
            </w:r>
            <w:r w:rsidR="001B1E04" w:rsidRPr="00B54F62">
              <w:rPr>
                <w:rFonts w:ascii="Times New Roman" w:hAnsi="Times New Roman"/>
                <w:szCs w:val="24"/>
              </w:rPr>
              <w:t xml:space="preserve"> </w:t>
            </w:r>
            <w:r w:rsidRPr="00B54F62">
              <w:rPr>
                <w:rFonts w:ascii="Times New Roman" w:hAnsi="Times New Roman"/>
                <w:szCs w:val="24"/>
              </w:rPr>
              <w:t>(</w:t>
            </w:r>
          </w:p>
          <w:p w14:paraId="78F793F9" w14:textId="74A018DF"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0.3199454, </w:t>
            </w:r>
          </w:p>
          <w:p w14:paraId="56BDBAD4" w14:textId="77777777"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0.04186167, </w:t>
            </w:r>
          </w:p>
          <w:p w14:paraId="141BF37F" w14:textId="77777777"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0.2620119, </w:t>
            </w:r>
          </w:p>
          <w:p w14:paraId="15E20888" w14:textId="711C20E7"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0.9095231</w:t>
            </w:r>
            <w:r w:rsidR="0067564D" w:rsidRPr="00B54F62">
              <w:rPr>
                <w:rFonts w:ascii="Times New Roman" w:hAnsi="Times New Roman"/>
                <w:szCs w:val="24"/>
              </w:rPr>
              <w:t>)</w:t>
            </w:r>
          </w:p>
        </w:tc>
        <w:tc>
          <w:tcPr>
            <w:tcW w:w="0" w:type="auto"/>
          </w:tcPr>
          <w:p w14:paraId="57203849" w14:textId="6C6970AD" w:rsidR="006A00BF" w:rsidRPr="00B54F62" w:rsidRDefault="006A00BF" w:rsidP="008F497A">
            <w:pPr>
              <w:spacing w:line="240" w:lineRule="auto"/>
              <w:rPr>
                <w:rFonts w:ascii="Times New Roman" w:hAnsi="Times New Roman"/>
                <w:szCs w:val="24"/>
              </w:rPr>
            </w:pPr>
            <w:r w:rsidRPr="00B54F62">
              <w:rPr>
                <w:rFonts w:ascii="Times New Roman" w:hAnsi="Times New Roman"/>
                <w:szCs w:val="24"/>
              </w:rPr>
              <w:t>Q</w:t>
            </w:r>
            <w:r w:rsidR="001B1E04" w:rsidRPr="00B54F62">
              <w:rPr>
                <w:rFonts w:ascii="Times New Roman" w:hAnsi="Times New Roman"/>
                <w:szCs w:val="24"/>
              </w:rPr>
              <w:t xml:space="preserve"> </w:t>
            </w:r>
            <w:r w:rsidRPr="00B54F62">
              <w:rPr>
                <w:rFonts w:ascii="Times New Roman" w:hAnsi="Times New Roman"/>
                <w:szCs w:val="24"/>
              </w:rPr>
              <w:t>(</w:t>
            </w:r>
          </w:p>
          <w:p w14:paraId="476ABB16" w14:textId="1D7F35C5"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0.319945394992828369140625</w:t>
            </w:r>
            <w:r w:rsidR="00B54F62" w:rsidRPr="00B54F62">
              <w:rPr>
                <w:rFonts w:ascii="Times New Roman" w:hAnsi="Times New Roman"/>
                <w:szCs w:val="24"/>
              </w:rPr>
              <w:t>,</w:t>
            </w:r>
          </w:p>
          <w:p w14:paraId="38AAF425" w14:textId="38DCA6C7"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0.0418616682291030883789062</w:t>
            </w:r>
            <w:r w:rsidR="00B54F62" w:rsidRPr="00B54F62">
              <w:rPr>
                <w:rFonts w:ascii="Times New Roman" w:hAnsi="Times New Roman"/>
                <w:szCs w:val="24"/>
              </w:rPr>
              <w:t>,</w:t>
            </w:r>
          </w:p>
          <w:p w14:paraId="173413BE" w14:textId="77777777"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0.26201188564300537109375,</w:t>
            </w:r>
          </w:p>
          <w:p w14:paraId="1B6DFF48" w14:textId="60C8EC5C"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0.90952312946319580078125</w:t>
            </w:r>
            <w:r w:rsidR="006A00BF" w:rsidRPr="00B54F62">
              <w:rPr>
                <w:rFonts w:ascii="Times New Roman" w:hAnsi="Times New Roman"/>
                <w:szCs w:val="24"/>
              </w:rPr>
              <w:t>)</w:t>
            </w:r>
          </w:p>
        </w:tc>
        <w:tc>
          <w:tcPr>
            <w:tcW w:w="0" w:type="auto"/>
          </w:tcPr>
          <w:p w14:paraId="00B603B7" w14:textId="0CB975A1" w:rsidR="006A00BF" w:rsidRPr="00B54F62" w:rsidRDefault="006A00BF" w:rsidP="008F497A">
            <w:pPr>
              <w:spacing w:line="240" w:lineRule="auto"/>
              <w:rPr>
                <w:rFonts w:ascii="Times New Roman" w:hAnsi="Times New Roman"/>
                <w:szCs w:val="24"/>
              </w:rPr>
            </w:pPr>
            <w:r w:rsidRPr="00B54F62">
              <w:rPr>
                <w:rFonts w:ascii="Times New Roman" w:hAnsi="Times New Roman"/>
                <w:szCs w:val="24"/>
              </w:rPr>
              <w:t>Q</w:t>
            </w:r>
            <w:r w:rsidR="001B1E04" w:rsidRPr="00B54F62">
              <w:rPr>
                <w:rFonts w:ascii="Times New Roman" w:hAnsi="Times New Roman"/>
                <w:szCs w:val="24"/>
              </w:rPr>
              <w:t xml:space="preserve"> </w:t>
            </w:r>
            <w:r w:rsidRPr="00B54F62">
              <w:rPr>
                <w:rFonts w:ascii="Times New Roman" w:hAnsi="Times New Roman"/>
                <w:szCs w:val="24"/>
              </w:rPr>
              <w:t>(</w:t>
            </w:r>
          </w:p>
          <w:p w14:paraId="50152216" w14:textId="2D0A56F0" w:rsidR="006A00BF" w:rsidRPr="00B54F62" w:rsidRDefault="008F497A" w:rsidP="008F497A">
            <w:pPr>
              <w:spacing w:line="240" w:lineRule="auto"/>
              <w:rPr>
                <w:rFonts w:ascii="Times New Roman" w:hAnsi="Times New Roman"/>
                <w:szCs w:val="24"/>
              </w:rPr>
            </w:pPr>
            <w:r w:rsidRPr="00B54F62">
              <w:rPr>
                <w:rFonts w:ascii="Times New Roman" w:hAnsi="Times New Roman"/>
                <w:szCs w:val="24"/>
              </w:rPr>
              <w:t>0.319945394992828369140625, </w:t>
            </w:r>
          </w:p>
          <w:p w14:paraId="36E964E0" w14:textId="77777777" w:rsidR="006A00BF" w:rsidRPr="00B54F62" w:rsidRDefault="008F497A" w:rsidP="008F497A">
            <w:pPr>
              <w:spacing w:line="240" w:lineRule="auto"/>
              <w:rPr>
                <w:rFonts w:ascii="Times New Roman" w:hAnsi="Times New Roman"/>
                <w:szCs w:val="24"/>
              </w:rPr>
            </w:pPr>
            <w:r w:rsidRPr="00B54F62">
              <w:rPr>
                <w:rFonts w:ascii="Times New Roman" w:hAnsi="Times New Roman"/>
                <w:szCs w:val="24"/>
              </w:rPr>
              <w:t>-0.0418616682291030883789062, </w:t>
            </w:r>
          </w:p>
          <w:p w14:paraId="7B8E743D" w14:textId="77777777" w:rsidR="006A00BF" w:rsidRPr="00B54F62" w:rsidRDefault="008F497A" w:rsidP="008F497A">
            <w:pPr>
              <w:spacing w:line="240" w:lineRule="auto"/>
              <w:rPr>
                <w:rFonts w:ascii="Times New Roman" w:hAnsi="Times New Roman"/>
                <w:szCs w:val="24"/>
              </w:rPr>
            </w:pPr>
            <w:r w:rsidRPr="00B54F62">
              <w:rPr>
                <w:rFonts w:ascii="Times New Roman" w:hAnsi="Times New Roman"/>
                <w:szCs w:val="24"/>
              </w:rPr>
              <w:t>0.26201188564300537109375, </w:t>
            </w:r>
          </w:p>
          <w:p w14:paraId="48C3D9EC" w14:textId="2B04A405" w:rsidR="008F497A" w:rsidRPr="00B54F62" w:rsidRDefault="008F497A" w:rsidP="008F497A">
            <w:pPr>
              <w:spacing w:line="240" w:lineRule="auto"/>
              <w:rPr>
                <w:rFonts w:ascii="Times New Roman" w:hAnsi="Times New Roman"/>
                <w:szCs w:val="24"/>
              </w:rPr>
            </w:pPr>
            <w:r w:rsidRPr="00B54F62">
              <w:rPr>
                <w:rFonts w:ascii="Times New Roman" w:hAnsi="Times New Roman"/>
                <w:szCs w:val="24"/>
              </w:rPr>
              <w:t>0.90952312946319580078125</w:t>
            </w:r>
            <w:r w:rsidR="006A00BF" w:rsidRPr="00B54F62">
              <w:rPr>
                <w:rFonts w:ascii="Times New Roman" w:hAnsi="Times New Roman"/>
                <w:szCs w:val="24"/>
              </w:rPr>
              <w:t>)</w:t>
            </w:r>
          </w:p>
        </w:tc>
      </w:tr>
    </w:tbl>
    <w:p w14:paraId="2831B1B0" w14:textId="19CDFC30" w:rsidR="00092110" w:rsidRPr="005442A9" w:rsidRDefault="00092110" w:rsidP="00A2634D">
      <w:pPr>
        <w:ind w:firstLine="360"/>
      </w:pPr>
    </w:p>
    <w:p w14:paraId="0E508DD7" w14:textId="3CC35EC3" w:rsidR="00E4038C" w:rsidRPr="005442A9" w:rsidRDefault="0077770E" w:rsidP="00AD318A">
      <w:pPr>
        <w:pStyle w:val="ListParagraph"/>
        <w:numPr>
          <w:ilvl w:val="0"/>
          <w:numId w:val="13"/>
        </w:numPr>
      </w:pPr>
      <w:r w:rsidRPr="005442A9">
        <w:t>Multiplication</w:t>
      </w:r>
    </w:p>
    <w:tbl>
      <w:tblPr>
        <w:tblStyle w:val="TableGrid"/>
        <w:tblW w:w="0" w:type="auto"/>
        <w:tblLook w:val="04A0" w:firstRow="1" w:lastRow="0" w:firstColumn="1" w:lastColumn="0" w:noHBand="0" w:noVBand="1"/>
      </w:tblPr>
      <w:tblGrid>
        <w:gridCol w:w="1555"/>
        <w:gridCol w:w="3186"/>
        <w:gridCol w:w="3241"/>
      </w:tblGrid>
      <w:tr w:rsidR="0067564D" w:rsidRPr="005442A9" w14:paraId="1A9185C0" w14:textId="77777777" w:rsidTr="0067564D">
        <w:tc>
          <w:tcPr>
            <w:tcW w:w="0" w:type="auto"/>
          </w:tcPr>
          <w:p w14:paraId="0100B074" w14:textId="17360B8A" w:rsidR="00E4038C"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27DF237" w14:textId="77777777" w:rsidR="00E4038C" w:rsidRPr="005442A9" w:rsidRDefault="00E4038C" w:rsidP="007B6251">
            <w:pPr>
              <w:spacing w:line="240" w:lineRule="auto"/>
              <w:rPr>
                <w:rFonts w:ascii="Times New Roman" w:hAnsi="Times New Roman"/>
              </w:rPr>
            </w:pPr>
            <w:r w:rsidRPr="005442A9">
              <w:rPr>
                <w:rFonts w:ascii="Times New Roman" w:hAnsi="Times New Roman"/>
              </w:rPr>
              <w:t>Rust Type</w:t>
            </w:r>
          </w:p>
        </w:tc>
        <w:tc>
          <w:tcPr>
            <w:tcW w:w="0" w:type="auto"/>
          </w:tcPr>
          <w:p w14:paraId="04C1D192" w14:textId="77777777" w:rsidR="00E4038C" w:rsidRPr="005442A9" w:rsidRDefault="00E4038C" w:rsidP="007B6251">
            <w:pPr>
              <w:spacing w:line="240" w:lineRule="auto"/>
              <w:rPr>
                <w:rFonts w:ascii="Times New Roman" w:hAnsi="Times New Roman"/>
              </w:rPr>
            </w:pPr>
            <w:r w:rsidRPr="005442A9">
              <w:rPr>
                <w:rFonts w:ascii="Times New Roman" w:hAnsi="Times New Roman"/>
              </w:rPr>
              <w:t>C++ Class</w:t>
            </w:r>
          </w:p>
        </w:tc>
      </w:tr>
      <w:tr w:rsidR="0067564D" w:rsidRPr="005442A9" w14:paraId="20545B8E" w14:textId="77777777" w:rsidTr="0067564D">
        <w:tc>
          <w:tcPr>
            <w:tcW w:w="0" w:type="auto"/>
          </w:tcPr>
          <w:p w14:paraId="5BC4DF51" w14:textId="77777777" w:rsidR="00E4038C" w:rsidRPr="00081E9E" w:rsidRDefault="00E4038C" w:rsidP="007B6251">
            <w:pPr>
              <w:spacing w:line="240" w:lineRule="auto"/>
              <w:rPr>
                <w:rFonts w:ascii="Times New Roman" w:hAnsi="Times New Roman"/>
                <w:sz w:val="20"/>
              </w:rPr>
            </w:pPr>
            <w:r w:rsidRPr="00081E9E">
              <w:rPr>
                <w:rFonts w:ascii="Times New Roman" w:hAnsi="Times New Roman"/>
                <w:sz w:val="20"/>
              </w:rPr>
              <w:t>Q (2, 1, 2, 3)</w:t>
            </w:r>
          </w:p>
          <w:p w14:paraId="2AB81057" w14:textId="6D9ADDB3" w:rsidR="00E4038C" w:rsidRPr="00081E9E" w:rsidRDefault="00E4038C" w:rsidP="007B6251">
            <w:pPr>
              <w:spacing w:line="240" w:lineRule="auto"/>
              <w:rPr>
                <w:rFonts w:ascii="Times New Roman" w:hAnsi="Times New Roman"/>
                <w:sz w:val="20"/>
              </w:rPr>
            </w:pPr>
            <w:r w:rsidRPr="00081E9E">
              <w:rPr>
                <w:rFonts w:ascii="Times New Roman" w:hAnsi="Times New Roman"/>
                <w:sz w:val="20"/>
              </w:rPr>
              <w:t>Q (3, 1, 2, 0)</w:t>
            </w:r>
          </w:p>
        </w:tc>
        <w:tc>
          <w:tcPr>
            <w:tcW w:w="0" w:type="auto"/>
          </w:tcPr>
          <w:p w14:paraId="72579698" w14:textId="2C504C58" w:rsidR="00E4038C" w:rsidRPr="00081E9E" w:rsidRDefault="00647797" w:rsidP="007B6251">
            <w:pPr>
              <w:spacing w:line="240" w:lineRule="auto"/>
              <w:rPr>
                <w:rFonts w:ascii="Times New Roman" w:hAnsi="Times New Roman"/>
                <w:sz w:val="20"/>
              </w:rPr>
            </w:pPr>
            <w:r w:rsidRPr="00081E9E">
              <w:rPr>
                <w:rFonts w:ascii="Times New Roman" w:hAnsi="Times New Roman"/>
                <w:sz w:val="20"/>
              </w:rPr>
              <w:t>Q</w:t>
            </w:r>
            <w:r w:rsidR="008B3502" w:rsidRPr="00081E9E">
              <w:rPr>
                <w:rFonts w:ascii="Times New Roman" w:hAnsi="Times New Roman"/>
                <w:sz w:val="20"/>
              </w:rPr>
              <w:t xml:space="preserve"> </w:t>
            </w:r>
            <w:r w:rsidR="00E4038C" w:rsidRPr="00081E9E">
              <w:rPr>
                <w:rFonts w:ascii="Times New Roman" w:hAnsi="Times New Roman"/>
                <w:sz w:val="20"/>
              </w:rPr>
              <w:t>(-8, 5, 10, 15)</w:t>
            </w:r>
          </w:p>
        </w:tc>
        <w:tc>
          <w:tcPr>
            <w:tcW w:w="0" w:type="auto"/>
          </w:tcPr>
          <w:p w14:paraId="25393FE1" w14:textId="7C4B7D9F" w:rsidR="00E4038C" w:rsidRPr="00081E9E" w:rsidRDefault="008B3502" w:rsidP="007B6251">
            <w:pPr>
              <w:spacing w:line="240" w:lineRule="auto"/>
              <w:rPr>
                <w:rFonts w:ascii="Times New Roman" w:hAnsi="Times New Roman"/>
                <w:sz w:val="20"/>
              </w:rPr>
            </w:pPr>
            <w:r w:rsidRPr="00081E9E">
              <w:rPr>
                <w:rFonts w:ascii="Times New Roman" w:hAnsi="Times New Roman"/>
                <w:sz w:val="20"/>
              </w:rPr>
              <w:t xml:space="preserve">Q </w:t>
            </w:r>
            <w:r w:rsidR="00E4038C" w:rsidRPr="00081E9E">
              <w:rPr>
                <w:rFonts w:ascii="Times New Roman" w:hAnsi="Times New Roman"/>
                <w:sz w:val="20"/>
              </w:rPr>
              <w:t>(-8, 5, 10 ,15)</w:t>
            </w:r>
          </w:p>
        </w:tc>
      </w:tr>
      <w:tr w:rsidR="0067564D" w:rsidRPr="005442A9" w14:paraId="0416B790" w14:textId="77777777" w:rsidTr="0067564D">
        <w:tc>
          <w:tcPr>
            <w:tcW w:w="0" w:type="auto"/>
          </w:tcPr>
          <w:p w14:paraId="032A6889" w14:textId="5F8E7984" w:rsidR="00081E9E" w:rsidRPr="0067564D" w:rsidRDefault="00081E9E" w:rsidP="007B6251">
            <w:pPr>
              <w:spacing w:line="240" w:lineRule="auto"/>
              <w:rPr>
                <w:rFonts w:ascii="Times New Roman" w:hAnsi="Times New Roman"/>
                <w:sz w:val="22"/>
                <w:szCs w:val="22"/>
              </w:rPr>
            </w:pPr>
            <w:r w:rsidRPr="0067564D">
              <w:rPr>
                <w:rFonts w:ascii="Times New Roman" w:hAnsi="Times New Roman"/>
                <w:sz w:val="22"/>
                <w:szCs w:val="22"/>
              </w:rPr>
              <w:t>Q</w:t>
            </w:r>
            <w:r w:rsidR="001B1E04">
              <w:rPr>
                <w:rFonts w:ascii="Times New Roman" w:hAnsi="Times New Roman"/>
                <w:sz w:val="22"/>
                <w:szCs w:val="22"/>
              </w:rPr>
              <w:t xml:space="preserve"> </w:t>
            </w:r>
            <w:r w:rsidRPr="0067564D">
              <w:rPr>
                <w:rFonts w:ascii="Times New Roman" w:hAnsi="Times New Roman"/>
                <w:sz w:val="22"/>
                <w:szCs w:val="22"/>
              </w:rPr>
              <w:t>(</w:t>
            </w:r>
          </w:p>
          <w:p w14:paraId="53439C9C" w14:textId="77777777"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99817944, </w:t>
            </w:r>
          </w:p>
          <w:p w14:paraId="39310E51" w14:textId="77777777" w:rsidR="0003723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022753572,</w:t>
            </w:r>
          </w:p>
          <w:p w14:paraId="61F9B54D" w14:textId="11BE1DAE"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039973494, </w:t>
            </w:r>
          </w:p>
          <w:p w14:paraId="57008B0C" w14:textId="708713DC"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03901701)</w:t>
            </w:r>
          </w:p>
          <w:p w14:paraId="0911D9F5" w14:textId="4D2EF618" w:rsidR="00081E9E" w:rsidRPr="0067564D" w:rsidRDefault="00081E9E" w:rsidP="00081E9E">
            <w:pPr>
              <w:spacing w:line="240" w:lineRule="auto"/>
              <w:rPr>
                <w:rFonts w:ascii="Times New Roman" w:hAnsi="Times New Roman"/>
                <w:sz w:val="22"/>
                <w:szCs w:val="22"/>
              </w:rPr>
            </w:pPr>
          </w:p>
          <w:p w14:paraId="0D72C44F" w14:textId="0D80B38C"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Q</w:t>
            </w:r>
            <w:r w:rsidR="001B1E04">
              <w:rPr>
                <w:rFonts w:ascii="Times New Roman" w:hAnsi="Times New Roman"/>
                <w:sz w:val="22"/>
                <w:szCs w:val="22"/>
              </w:rPr>
              <w:t xml:space="preserve"> </w:t>
            </w:r>
            <w:r w:rsidRPr="0067564D">
              <w:rPr>
                <w:rFonts w:ascii="Times New Roman" w:hAnsi="Times New Roman"/>
                <w:sz w:val="22"/>
                <w:szCs w:val="22"/>
              </w:rPr>
              <w:t>(</w:t>
            </w:r>
            <w:r w:rsidRPr="0067564D">
              <w:rPr>
                <w:rFonts w:ascii="Times New Roman" w:hAnsi="Times New Roman"/>
                <w:sz w:val="22"/>
                <w:szCs w:val="22"/>
              </w:rPr>
              <w:br/>
              <w:t>0.3199454, </w:t>
            </w:r>
          </w:p>
          <w:p w14:paraId="6BBD2BB8" w14:textId="77777777"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04186167, </w:t>
            </w:r>
          </w:p>
          <w:p w14:paraId="7CE36F82" w14:textId="77777777"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2620119,</w:t>
            </w:r>
          </w:p>
          <w:p w14:paraId="29BA7999" w14:textId="5B409822" w:rsidR="00081E9E" w:rsidRPr="0067564D" w:rsidRDefault="00081E9E" w:rsidP="007B6251">
            <w:pPr>
              <w:spacing w:line="240" w:lineRule="auto"/>
              <w:rPr>
                <w:rFonts w:ascii="Times New Roman" w:hAnsi="Times New Roman"/>
                <w:sz w:val="22"/>
                <w:szCs w:val="22"/>
              </w:rPr>
            </w:pPr>
            <w:r w:rsidRPr="0067564D">
              <w:rPr>
                <w:rFonts w:ascii="Times New Roman" w:hAnsi="Times New Roman"/>
                <w:sz w:val="22"/>
                <w:szCs w:val="22"/>
              </w:rPr>
              <w:t>-0.9095231)</w:t>
            </w:r>
          </w:p>
        </w:tc>
        <w:tc>
          <w:tcPr>
            <w:tcW w:w="0" w:type="auto"/>
          </w:tcPr>
          <w:p w14:paraId="2883F3EF" w14:textId="53DA0598" w:rsidR="0067564D" w:rsidRPr="0067564D" w:rsidRDefault="0067564D" w:rsidP="00081E9E">
            <w:pPr>
              <w:spacing w:line="240" w:lineRule="auto"/>
              <w:rPr>
                <w:rFonts w:ascii="Times New Roman" w:hAnsi="Times New Roman"/>
                <w:sz w:val="22"/>
                <w:szCs w:val="22"/>
              </w:rPr>
            </w:pPr>
            <w:r w:rsidRPr="0067564D">
              <w:rPr>
                <w:rFonts w:ascii="Times New Roman" w:hAnsi="Times New Roman"/>
                <w:sz w:val="22"/>
                <w:szCs w:val="22"/>
              </w:rPr>
              <w:t>Q</w:t>
            </w:r>
            <w:r w:rsidR="001B1E04">
              <w:rPr>
                <w:rFonts w:ascii="Times New Roman" w:hAnsi="Times New Roman"/>
                <w:sz w:val="22"/>
                <w:szCs w:val="22"/>
              </w:rPr>
              <w:t xml:space="preserve"> </w:t>
            </w:r>
            <w:r w:rsidRPr="0067564D">
              <w:rPr>
                <w:rFonts w:ascii="Times New Roman" w:hAnsi="Times New Roman"/>
                <w:sz w:val="22"/>
                <w:szCs w:val="22"/>
              </w:rPr>
              <w:t>(</w:t>
            </w:r>
          </w:p>
          <w:p w14:paraId="4E764F24" w14:textId="7708DB40"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345328778028488159179688,</w:t>
            </w:r>
          </w:p>
          <w:p w14:paraId="571E10D6" w14:textId="7C68ABC3"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0810852870345115661621094,</w:t>
            </w:r>
          </w:p>
          <w:p w14:paraId="0D42720D" w14:textId="77777777"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293385803699493408203125,</w:t>
            </w:r>
          </w:p>
          <w:p w14:paraId="71D7A80A" w14:textId="0401A5CE" w:rsidR="00081E9E" w:rsidRPr="0067564D" w:rsidRDefault="00081E9E" w:rsidP="0067564D">
            <w:pPr>
              <w:spacing w:line="240" w:lineRule="auto"/>
              <w:rPr>
                <w:rFonts w:ascii="Times New Roman" w:hAnsi="Times New Roman"/>
                <w:sz w:val="22"/>
                <w:szCs w:val="22"/>
              </w:rPr>
            </w:pPr>
            <w:r w:rsidRPr="0067564D">
              <w:rPr>
                <w:rFonts w:ascii="Times New Roman" w:hAnsi="Times New Roman"/>
                <w:sz w:val="22"/>
                <w:szCs w:val="22"/>
              </w:rPr>
              <w:t>0.8877489566802978515625)</w:t>
            </w:r>
          </w:p>
        </w:tc>
        <w:tc>
          <w:tcPr>
            <w:tcW w:w="0" w:type="auto"/>
          </w:tcPr>
          <w:p w14:paraId="16FD948B" w14:textId="560A1092" w:rsidR="0067564D" w:rsidRPr="0067564D" w:rsidRDefault="0067564D" w:rsidP="00081E9E">
            <w:pPr>
              <w:spacing w:line="240" w:lineRule="auto"/>
              <w:rPr>
                <w:rFonts w:ascii="Times New Roman" w:hAnsi="Times New Roman"/>
                <w:sz w:val="22"/>
                <w:szCs w:val="22"/>
              </w:rPr>
            </w:pPr>
            <w:r w:rsidRPr="0067564D">
              <w:rPr>
                <w:rFonts w:ascii="Times New Roman" w:hAnsi="Times New Roman"/>
                <w:sz w:val="22"/>
                <w:szCs w:val="22"/>
              </w:rPr>
              <w:t>Q</w:t>
            </w:r>
            <w:r w:rsidR="001B1E04">
              <w:rPr>
                <w:rFonts w:ascii="Times New Roman" w:hAnsi="Times New Roman"/>
                <w:sz w:val="22"/>
                <w:szCs w:val="22"/>
              </w:rPr>
              <w:t xml:space="preserve"> </w:t>
            </w:r>
            <w:r w:rsidRPr="0067564D">
              <w:rPr>
                <w:rFonts w:ascii="Times New Roman" w:hAnsi="Times New Roman"/>
                <w:sz w:val="22"/>
                <w:szCs w:val="22"/>
              </w:rPr>
              <w:t>(</w:t>
            </w:r>
          </w:p>
          <w:p w14:paraId="6A7FA047" w14:textId="77777777" w:rsidR="0067564D"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345328778028488159179688, </w:t>
            </w:r>
          </w:p>
          <w:p w14:paraId="2ECE5355" w14:textId="6B48FF86"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0810852870345115661621094, </w:t>
            </w:r>
          </w:p>
          <w:p w14:paraId="5EFCFDB4" w14:textId="77777777" w:rsidR="0067564D"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293385803699493408203125,</w:t>
            </w:r>
          </w:p>
          <w:p w14:paraId="2E8F408C" w14:textId="0C66CE17" w:rsidR="00081E9E" w:rsidRPr="0067564D" w:rsidRDefault="00081E9E" w:rsidP="00081E9E">
            <w:pPr>
              <w:spacing w:line="240" w:lineRule="auto"/>
              <w:rPr>
                <w:rFonts w:ascii="Times New Roman" w:hAnsi="Times New Roman"/>
                <w:sz w:val="22"/>
                <w:szCs w:val="22"/>
              </w:rPr>
            </w:pPr>
            <w:r w:rsidRPr="0067564D">
              <w:rPr>
                <w:rFonts w:ascii="Times New Roman" w:hAnsi="Times New Roman"/>
                <w:sz w:val="22"/>
                <w:szCs w:val="22"/>
              </w:rPr>
              <w:t>-0.8877489566802978515625)</w:t>
            </w:r>
          </w:p>
          <w:p w14:paraId="79567014" w14:textId="18A72871" w:rsidR="00081E9E" w:rsidRPr="0067564D" w:rsidRDefault="00081E9E" w:rsidP="007B6251">
            <w:pPr>
              <w:spacing w:line="240" w:lineRule="auto"/>
              <w:rPr>
                <w:rFonts w:ascii="Times New Roman" w:hAnsi="Times New Roman"/>
                <w:sz w:val="22"/>
                <w:szCs w:val="22"/>
              </w:rPr>
            </w:pPr>
          </w:p>
        </w:tc>
      </w:tr>
    </w:tbl>
    <w:p w14:paraId="5DCB4F55" w14:textId="461949B5" w:rsidR="00E4038C" w:rsidRPr="005442A9" w:rsidRDefault="00E4038C" w:rsidP="00A2634D">
      <w:pPr>
        <w:ind w:firstLine="360"/>
      </w:pPr>
    </w:p>
    <w:p w14:paraId="532D6C3C" w14:textId="0297018E" w:rsidR="00E4038C" w:rsidRPr="005442A9" w:rsidRDefault="0077770E" w:rsidP="00AD318A">
      <w:pPr>
        <w:pStyle w:val="ListParagraph"/>
        <w:numPr>
          <w:ilvl w:val="0"/>
          <w:numId w:val="13"/>
        </w:numPr>
      </w:pPr>
      <w:r w:rsidRPr="005442A9">
        <w:t>Multiplication by vector</w:t>
      </w:r>
    </w:p>
    <w:tbl>
      <w:tblPr>
        <w:tblStyle w:val="TableGrid"/>
        <w:tblW w:w="0" w:type="auto"/>
        <w:tblLook w:val="04A0" w:firstRow="1" w:lastRow="0" w:firstColumn="1" w:lastColumn="0" w:noHBand="0" w:noVBand="1"/>
      </w:tblPr>
      <w:tblGrid>
        <w:gridCol w:w="1676"/>
        <w:gridCol w:w="2996"/>
        <w:gridCol w:w="2996"/>
      </w:tblGrid>
      <w:tr w:rsidR="008B3502" w:rsidRPr="005442A9" w14:paraId="0D954CBF" w14:textId="77777777" w:rsidTr="003D2883">
        <w:tc>
          <w:tcPr>
            <w:tcW w:w="0" w:type="auto"/>
          </w:tcPr>
          <w:p w14:paraId="1E787C26" w14:textId="319139B6" w:rsidR="00EC5B25" w:rsidRPr="005442A9" w:rsidRDefault="008B3502" w:rsidP="00E70F54">
            <w:pPr>
              <w:spacing w:line="240" w:lineRule="auto"/>
              <w:rPr>
                <w:rFonts w:ascii="Times New Roman" w:hAnsi="Times New Roman"/>
              </w:rPr>
            </w:pPr>
            <w:r w:rsidRPr="005442A9">
              <w:rPr>
                <w:rFonts w:ascii="Times New Roman" w:hAnsi="Times New Roman"/>
              </w:rPr>
              <w:t>Input</w:t>
            </w:r>
          </w:p>
        </w:tc>
        <w:tc>
          <w:tcPr>
            <w:tcW w:w="0" w:type="auto"/>
          </w:tcPr>
          <w:p w14:paraId="0F3F843E" w14:textId="77777777" w:rsidR="00EC5B25" w:rsidRPr="005442A9" w:rsidRDefault="00EC5B25" w:rsidP="00E70F54">
            <w:pPr>
              <w:spacing w:line="240" w:lineRule="auto"/>
              <w:rPr>
                <w:rFonts w:ascii="Times New Roman" w:hAnsi="Times New Roman"/>
              </w:rPr>
            </w:pPr>
            <w:r w:rsidRPr="005442A9">
              <w:rPr>
                <w:rFonts w:ascii="Times New Roman" w:hAnsi="Times New Roman"/>
              </w:rPr>
              <w:t>Rust Type</w:t>
            </w:r>
          </w:p>
        </w:tc>
        <w:tc>
          <w:tcPr>
            <w:tcW w:w="0" w:type="auto"/>
          </w:tcPr>
          <w:p w14:paraId="12C0E81D" w14:textId="77777777" w:rsidR="00EC5B25" w:rsidRPr="005442A9" w:rsidRDefault="00EC5B25" w:rsidP="00E70F54">
            <w:pPr>
              <w:spacing w:line="240" w:lineRule="auto"/>
              <w:rPr>
                <w:rFonts w:ascii="Times New Roman" w:hAnsi="Times New Roman"/>
              </w:rPr>
            </w:pPr>
            <w:r w:rsidRPr="005442A9">
              <w:rPr>
                <w:rFonts w:ascii="Times New Roman" w:hAnsi="Times New Roman"/>
              </w:rPr>
              <w:t>C++ Class</w:t>
            </w:r>
          </w:p>
        </w:tc>
      </w:tr>
      <w:tr w:rsidR="008B3502" w:rsidRPr="005442A9" w14:paraId="089795DC" w14:textId="77777777" w:rsidTr="003D2883">
        <w:tc>
          <w:tcPr>
            <w:tcW w:w="0" w:type="auto"/>
          </w:tcPr>
          <w:p w14:paraId="33ADF54F" w14:textId="2037EDC3" w:rsidR="00EC5B25" w:rsidRPr="00B54F62" w:rsidRDefault="00EC5B25" w:rsidP="00E70F54">
            <w:pPr>
              <w:spacing w:line="240" w:lineRule="auto"/>
              <w:rPr>
                <w:rFonts w:ascii="Times New Roman" w:hAnsi="Times New Roman"/>
                <w:szCs w:val="24"/>
              </w:rPr>
            </w:pPr>
            <w:r w:rsidRPr="00B54F62">
              <w:rPr>
                <w:rFonts w:ascii="Times New Roman" w:hAnsi="Times New Roman"/>
                <w:szCs w:val="24"/>
              </w:rPr>
              <w:t>Q (2, 1, 2, 3)</w:t>
            </w:r>
          </w:p>
          <w:p w14:paraId="33A89AD6" w14:textId="515F31D9" w:rsidR="00EC5B25" w:rsidRPr="00B54F62" w:rsidRDefault="00647797" w:rsidP="00E70F54">
            <w:pPr>
              <w:spacing w:line="240" w:lineRule="auto"/>
              <w:rPr>
                <w:rFonts w:ascii="Times New Roman" w:hAnsi="Times New Roman"/>
                <w:szCs w:val="24"/>
              </w:rPr>
            </w:pPr>
            <w:r w:rsidRPr="00B54F62">
              <w:rPr>
                <w:rFonts w:ascii="Times New Roman" w:hAnsi="Times New Roman"/>
                <w:szCs w:val="24"/>
              </w:rPr>
              <w:t>V</w:t>
            </w:r>
            <w:r w:rsidR="00EC5B25" w:rsidRPr="00B54F62">
              <w:rPr>
                <w:rFonts w:ascii="Times New Roman" w:hAnsi="Times New Roman"/>
                <w:szCs w:val="24"/>
              </w:rPr>
              <w:t xml:space="preserve"> (3, 1, 2)</w:t>
            </w:r>
          </w:p>
        </w:tc>
        <w:tc>
          <w:tcPr>
            <w:tcW w:w="0" w:type="auto"/>
          </w:tcPr>
          <w:p w14:paraId="6648D3FD" w14:textId="2A557B13" w:rsidR="00EC5B25" w:rsidRPr="00B54F62" w:rsidRDefault="008B3502" w:rsidP="00E70F54">
            <w:pPr>
              <w:spacing w:line="240" w:lineRule="auto"/>
              <w:rPr>
                <w:rFonts w:ascii="Times New Roman" w:hAnsi="Times New Roman"/>
                <w:szCs w:val="24"/>
              </w:rPr>
            </w:pPr>
            <w:r w:rsidRPr="00B54F62">
              <w:rPr>
                <w:rFonts w:ascii="Times New Roman" w:hAnsi="Times New Roman"/>
                <w:szCs w:val="24"/>
              </w:rPr>
              <w:t xml:space="preserve">Q </w:t>
            </w:r>
            <w:r w:rsidR="00EC5B25" w:rsidRPr="00B54F62">
              <w:rPr>
                <w:rFonts w:ascii="Times New Roman" w:hAnsi="Times New Roman"/>
                <w:szCs w:val="24"/>
              </w:rPr>
              <w:t>(-</w:t>
            </w:r>
            <w:r w:rsidR="00272688" w:rsidRPr="00B54F62">
              <w:rPr>
                <w:rFonts w:ascii="Times New Roman" w:hAnsi="Times New Roman"/>
                <w:szCs w:val="24"/>
              </w:rPr>
              <w:t xml:space="preserve">11, 7, 9, </w:t>
            </w:r>
            <w:r w:rsidR="00B87928" w:rsidRPr="00B54F62">
              <w:rPr>
                <w:rFonts w:ascii="Times New Roman" w:hAnsi="Times New Roman"/>
                <w:szCs w:val="24"/>
              </w:rPr>
              <w:t>-</w:t>
            </w:r>
            <w:r w:rsidR="00272688" w:rsidRPr="00B54F62">
              <w:rPr>
                <w:rFonts w:ascii="Times New Roman" w:hAnsi="Times New Roman"/>
                <w:szCs w:val="24"/>
              </w:rPr>
              <w:t>1</w:t>
            </w:r>
            <w:r w:rsidR="00EC5B25" w:rsidRPr="00B54F62">
              <w:rPr>
                <w:rFonts w:ascii="Times New Roman" w:hAnsi="Times New Roman"/>
                <w:szCs w:val="24"/>
              </w:rPr>
              <w:t>)</w:t>
            </w:r>
          </w:p>
        </w:tc>
        <w:tc>
          <w:tcPr>
            <w:tcW w:w="0" w:type="auto"/>
          </w:tcPr>
          <w:p w14:paraId="12F97F5C" w14:textId="778386DA" w:rsidR="00EC5B25" w:rsidRPr="00B54F62" w:rsidRDefault="008B3502" w:rsidP="00E70F54">
            <w:pPr>
              <w:spacing w:line="240" w:lineRule="auto"/>
              <w:rPr>
                <w:rFonts w:ascii="Times New Roman" w:hAnsi="Times New Roman"/>
                <w:szCs w:val="24"/>
              </w:rPr>
            </w:pPr>
            <w:r w:rsidRPr="00B54F62">
              <w:rPr>
                <w:rFonts w:ascii="Times New Roman" w:hAnsi="Times New Roman"/>
                <w:szCs w:val="24"/>
              </w:rPr>
              <w:t xml:space="preserve">Q </w:t>
            </w:r>
            <w:r w:rsidR="00EC5B25" w:rsidRPr="00B54F62">
              <w:rPr>
                <w:rFonts w:ascii="Times New Roman" w:hAnsi="Times New Roman"/>
                <w:szCs w:val="24"/>
              </w:rPr>
              <w:t>(-</w:t>
            </w:r>
            <w:r w:rsidR="00B87928" w:rsidRPr="00B54F62">
              <w:rPr>
                <w:rFonts w:ascii="Times New Roman" w:hAnsi="Times New Roman"/>
                <w:szCs w:val="24"/>
              </w:rPr>
              <w:t>11, 7, 9, -1)</w:t>
            </w:r>
          </w:p>
        </w:tc>
      </w:tr>
      <w:tr w:rsidR="00F82F0F" w:rsidRPr="005442A9" w14:paraId="014EFA7B" w14:textId="77777777" w:rsidTr="003D2883">
        <w:tc>
          <w:tcPr>
            <w:tcW w:w="0" w:type="auto"/>
          </w:tcPr>
          <w:p w14:paraId="6DEA5074" w14:textId="6DBC6C9A" w:rsidR="00F82F0F" w:rsidRPr="00B54F62" w:rsidRDefault="00F82F0F" w:rsidP="00E70F54">
            <w:pPr>
              <w:spacing w:line="240" w:lineRule="auto"/>
              <w:rPr>
                <w:rFonts w:ascii="Times New Roman" w:hAnsi="Times New Roman"/>
                <w:szCs w:val="24"/>
              </w:rPr>
            </w:pPr>
            <w:r w:rsidRPr="00B54F62">
              <w:rPr>
                <w:rFonts w:ascii="Times New Roman" w:hAnsi="Times New Roman"/>
                <w:szCs w:val="24"/>
              </w:rPr>
              <w:t>Q</w:t>
            </w:r>
            <w:r w:rsidR="001B1E04" w:rsidRPr="00B54F62">
              <w:rPr>
                <w:rFonts w:ascii="Times New Roman" w:hAnsi="Times New Roman"/>
                <w:szCs w:val="24"/>
              </w:rPr>
              <w:t xml:space="preserve"> </w:t>
            </w:r>
            <w:r w:rsidRPr="00B54F62">
              <w:rPr>
                <w:rFonts w:ascii="Times New Roman" w:hAnsi="Times New Roman"/>
                <w:szCs w:val="24"/>
              </w:rPr>
              <w:t>(</w:t>
            </w:r>
          </w:p>
          <w:p w14:paraId="0F1DF336" w14:textId="77777777"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0.99817944, </w:t>
            </w:r>
          </w:p>
          <w:p w14:paraId="73A733B5" w14:textId="77777777"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0.022753572, </w:t>
            </w:r>
          </w:p>
          <w:p w14:paraId="0C1E929B" w14:textId="77777777"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0.039973494, </w:t>
            </w:r>
          </w:p>
          <w:p w14:paraId="2A4B25C9" w14:textId="4929C2DC"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0.03901701)</w:t>
            </w:r>
          </w:p>
          <w:p w14:paraId="70B5BE33" w14:textId="5AF59FCE" w:rsidR="00F82F0F" w:rsidRPr="00B54F62" w:rsidRDefault="00F82F0F" w:rsidP="00F82F0F">
            <w:pPr>
              <w:spacing w:line="240" w:lineRule="auto"/>
              <w:rPr>
                <w:rFonts w:ascii="Times New Roman" w:hAnsi="Times New Roman"/>
                <w:szCs w:val="24"/>
              </w:rPr>
            </w:pPr>
          </w:p>
          <w:p w14:paraId="257B084F" w14:textId="19FA7F78"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V</w:t>
            </w:r>
            <w:r w:rsidR="001B1E04" w:rsidRPr="00B54F62">
              <w:rPr>
                <w:rFonts w:ascii="Times New Roman" w:hAnsi="Times New Roman"/>
                <w:szCs w:val="24"/>
              </w:rPr>
              <w:t xml:space="preserve"> </w:t>
            </w:r>
            <w:r w:rsidRPr="00B54F62">
              <w:rPr>
                <w:rFonts w:ascii="Times New Roman" w:hAnsi="Times New Roman"/>
                <w:szCs w:val="24"/>
              </w:rPr>
              <w:t>(</w:t>
            </w:r>
          </w:p>
          <w:p w14:paraId="0A464303" w14:textId="6750E556"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127.105736, </w:t>
            </w:r>
          </w:p>
          <w:p w14:paraId="4E5DC784" w14:textId="77777777"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13.1427, </w:t>
            </w:r>
          </w:p>
          <w:p w14:paraId="60857834" w14:textId="7ED669AD" w:rsidR="00F82F0F" w:rsidRPr="00B54F62" w:rsidRDefault="00F82F0F" w:rsidP="00E70F54">
            <w:pPr>
              <w:spacing w:line="240" w:lineRule="auto"/>
              <w:rPr>
                <w:rFonts w:ascii="Times New Roman" w:hAnsi="Times New Roman"/>
                <w:szCs w:val="24"/>
              </w:rPr>
            </w:pPr>
            <w:r w:rsidRPr="00B54F62">
              <w:rPr>
                <w:rFonts w:ascii="Times New Roman" w:hAnsi="Times New Roman"/>
                <w:szCs w:val="24"/>
              </w:rPr>
              <w:t>-10.31398)</w:t>
            </w:r>
          </w:p>
        </w:tc>
        <w:tc>
          <w:tcPr>
            <w:tcW w:w="0" w:type="auto"/>
          </w:tcPr>
          <w:p w14:paraId="63DEAA8D" w14:textId="06409CFE"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Q</w:t>
            </w:r>
            <w:r w:rsidR="001B1E04" w:rsidRPr="00B54F62">
              <w:rPr>
                <w:rFonts w:ascii="Times New Roman" w:hAnsi="Times New Roman"/>
                <w:szCs w:val="24"/>
              </w:rPr>
              <w:t xml:space="preserve"> </w:t>
            </w:r>
            <w:r w:rsidRPr="00B54F62">
              <w:rPr>
                <w:rFonts w:ascii="Times New Roman" w:hAnsi="Times New Roman"/>
                <w:szCs w:val="24"/>
              </w:rPr>
              <w:t>(</w:t>
            </w:r>
          </w:p>
          <w:p w14:paraId="74A4F124" w14:textId="64B60623"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2.7691707611083984375</w:t>
            </w:r>
            <w:r w:rsidR="00B54F62" w:rsidRPr="00B54F62">
              <w:rPr>
                <w:rFonts w:ascii="Times New Roman" w:hAnsi="Times New Roman"/>
                <w:szCs w:val="24"/>
              </w:rPr>
              <w:t>,</w:t>
            </w:r>
          </w:p>
          <w:p w14:paraId="50120CFB" w14:textId="77777777"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127.79940032958984375, </w:t>
            </w:r>
          </w:p>
          <w:p w14:paraId="06C32FE0" w14:textId="77777777"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8.39416790008544921875, </w:t>
            </w:r>
          </w:p>
          <w:p w14:paraId="11CD22F0" w14:textId="144F79D0"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4.91529941558837890625)</w:t>
            </w:r>
          </w:p>
          <w:p w14:paraId="7B613E4D" w14:textId="77777777" w:rsidR="00F82F0F" w:rsidRPr="00B54F62" w:rsidRDefault="00F82F0F" w:rsidP="00E70F54">
            <w:pPr>
              <w:spacing w:line="240" w:lineRule="auto"/>
              <w:rPr>
                <w:rFonts w:ascii="Times New Roman" w:hAnsi="Times New Roman"/>
                <w:szCs w:val="24"/>
              </w:rPr>
            </w:pPr>
          </w:p>
        </w:tc>
        <w:tc>
          <w:tcPr>
            <w:tcW w:w="0" w:type="auto"/>
          </w:tcPr>
          <w:p w14:paraId="77397EB3" w14:textId="23AFF4A5"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Q</w:t>
            </w:r>
            <w:r w:rsidR="001B1E04" w:rsidRPr="00B54F62">
              <w:rPr>
                <w:rFonts w:ascii="Times New Roman" w:hAnsi="Times New Roman"/>
                <w:szCs w:val="24"/>
              </w:rPr>
              <w:t xml:space="preserve"> </w:t>
            </w:r>
            <w:r w:rsidRPr="00B54F62">
              <w:rPr>
                <w:rFonts w:ascii="Times New Roman" w:hAnsi="Times New Roman"/>
                <w:szCs w:val="24"/>
              </w:rPr>
              <w:t>(</w:t>
            </w:r>
          </w:p>
          <w:p w14:paraId="21B2EAAC" w14:textId="1FA42559"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2.7691707611083984375, </w:t>
            </w:r>
          </w:p>
          <w:p w14:paraId="1A5F4312" w14:textId="77777777"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127.79940032958984375, </w:t>
            </w:r>
          </w:p>
          <w:p w14:paraId="1F84CFFE" w14:textId="77777777"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8.39416790008544921875, </w:t>
            </w:r>
          </w:p>
          <w:p w14:paraId="319CC20E" w14:textId="7DF79D8D" w:rsidR="00F82F0F" w:rsidRPr="00B54F62" w:rsidRDefault="00F82F0F" w:rsidP="00F82F0F">
            <w:pPr>
              <w:spacing w:line="240" w:lineRule="auto"/>
              <w:rPr>
                <w:rFonts w:ascii="Times New Roman" w:hAnsi="Times New Roman"/>
                <w:szCs w:val="24"/>
              </w:rPr>
            </w:pPr>
            <w:r w:rsidRPr="00B54F62">
              <w:rPr>
                <w:rFonts w:ascii="Times New Roman" w:hAnsi="Times New Roman"/>
                <w:szCs w:val="24"/>
              </w:rPr>
              <w:t>-4.91529941558837890625)</w:t>
            </w:r>
          </w:p>
          <w:p w14:paraId="5CA000E3" w14:textId="77777777" w:rsidR="00F82F0F" w:rsidRPr="00B54F62" w:rsidRDefault="00F82F0F" w:rsidP="00E70F54">
            <w:pPr>
              <w:spacing w:line="240" w:lineRule="auto"/>
              <w:rPr>
                <w:rFonts w:ascii="Times New Roman" w:hAnsi="Times New Roman"/>
                <w:szCs w:val="24"/>
              </w:rPr>
            </w:pPr>
          </w:p>
        </w:tc>
      </w:tr>
    </w:tbl>
    <w:p w14:paraId="026CA121" w14:textId="6EBA126E" w:rsidR="00E4038C" w:rsidRPr="005442A9" w:rsidRDefault="00E4038C" w:rsidP="00A2634D">
      <w:pPr>
        <w:ind w:firstLine="360"/>
      </w:pPr>
    </w:p>
    <w:p w14:paraId="7361F84C" w14:textId="12595E6A" w:rsidR="00E4038C" w:rsidRPr="005442A9" w:rsidRDefault="0077770E" w:rsidP="00AD318A">
      <w:pPr>
        <w:pStyle w:val="ListParagraph"/>
        <w:numPr>
          <w:ilvl w:val="0"/>
          <w:numId w:val="13"/>
        </w:numPr>
      </w:pPr>
      <w:r w:rsidRPr="005442A9">
        <w:t>Rotation by vector</w:t>
      </w:r>
    </w:p>
    <w:tbl>
      <w:tblPr>
        <w:tblStyle w:val="TableGrid"/>
        <w:tblW w:w="0" w:type="auto"/>
        <w:tblLook w:val="04A0" w:firstRow="1" w:lastRow="0" w:firstColumn="1" w:lastColumn="0" w:noHBand="0" w:noVBand="1"/>
      </w:tblPr>
      <w:tblGrid>
        <w:gridCol w:w="1616"/>
        <w:gridCol w:w="3356"/>
        <w:gridCol w:w="3356"/>
      </w:tblGrid>
      <w:tr w:rsidR="00A95333" w:rsidRPr="005442A9" w14:paraId="2E8D3AD1" w14:textId="77777777" w:rsidTr="003D2883">
        <w:tc>
          <w:tcPr>
            <w:tcW w:w="0" w:type="auto"/>
          </w:tcPr>
          <w:p w14:paraId="55908436" w14:textId="3285FC3E" w:rsidR="00A95333" w:rsidRPr="005442A9" w:rsidRDefault="008B3502" w:rsidP="00E70F54">
            <w:pPr>
              <w:spacing w:line="240" w:lineRule="auto"/>
              <w:rPr>
                <w:rFonts w:ascii="Times New Roman" w:hAnsi="Times New Roman"/>
              </w:rPr>
            </w:pPr>
            <w:r w:rsidRPr="005442A9">
              <w:rPr>
                <w:rFonts w:ascii="Times New Roman" w:hAnsi="Times New Roman"/>
              </w:rPr>
              <w:t>Input</w:t>
            </w:r>
          </w:p>
        </w:tc>
        <w:tc>
          <w:tcPr>
            <w:tcW w:w="0" w:type="auto"/>
          </w:tcPr>
          <w:p w14:paraId="242CE409" w14:textId="77777777" w:rsidR="00A95333" w:rsidRPr="005442A9" w:rsidRDefault="00A95333" w:rsidP="00E70F54">
            <w:pPr>
              <w:spacing w:line="240" w:lineRule="auto"/>
              <w:rPr>
                <w:rFonts w:ascii="Times New Roman" w:hAnsi="Times New Roman"/>
              </w:rPr>
            </w:pPr>
            <w:r w:rsidRPr="005442A9">
              <w:rPr>
                <w:rFonts w:ascii="Times New Roman" w:hAnsi="Times New Roman"/>
              </w:rPr>
              <w:t>Rust Type</w:t>
            </w:r>
          </w:p>
        </w:tc>
        <w:tc>
          <w:tcPr>
            <w:tcW w:w="0" w:type="auto"/>
          </w:tcPr>
          <w:p w14:paraId="6934EDA1" w14:textId="77777777" w:rsidR="00A95333" w:rsidRPr="005442A9" w:rsidRDefault="00A95333" w:rsidP="00E70F54">
            <w:pPr>
              <w:spacing w:line="240" w:lineRule="auto"/>
              <w:rPr>
                <w:rFonts w:ascii="Times New Roman" w:hAnsi="Times New Roman"/>
              </w:rPr>
            </w:pPr>
            <w:r w:rsidRPr="005442A9">
              <w:rPr>
                <w:rFonts w:ascii="Times New Roman" w:hAnsi="Times New Roman"/>
              </w:rPr>
              <w:t>C++ Class</w:t>
            </w:r>
          </w:p>
        </w:tc>
      </w:tr>
      <w:tr w:rsidR="00A95333" w:rsidRPr="005442A9" w14:paraId="11C44578" w14:textId="77777777" w:rsidTr="003D2883">
        <w:tc>
          <w:tcPr>
            <w:tcW w:w="0" w:type="auto"/>
          </w:tcPr>
          <w:p w14:paraId="7B162B08" w14:textId="61CDCBB3" w:rsidR="00A95333" w:rsidRPr="00E54DE5" w:rsidRDefault="00A95333" w:rsidP="00E70F54">
            <w:pPr>
              <w:spacing w:line="240" w:lineRule="auto"/>
              <w:rPr>
                <w:rFonts w:ascii="Times New Roman" w:hAnsi="Times New Roman"/>
              </w:rPr>
            </w:pPr>
            <w:r w:rsidRPr="00E54DE5">
              <w:rPr>
                <w:rFonts w:ascii="Times New Roman" w:hAnsi="Times New Roman"/>
              </w:rPr>
              <w:t>Q (2, 1, 2, 3)</w:t>
            </w:r>
          </w:p>
          <w:p w14:paraId="1C7DBA35" w14:textId="705D2C2D" w:rsidR="00A95333" w:rsidRPr="00E54DE5" w:rsidRDefault="00A95333" w:rsidP="00E70F54">
            <w:pPr>
              <w:spacing w:line="240" w:lineRule="auto"/>
              <w:rPr>
                <w:rFonts w:ascii="Times New Roman" w:hAnsi="Times New Roman"/>
              </w:rPr>
            </w:pPr>
            <w:r w:rsidRPr="00E54DE5">
              <w:rPr>
                <w:rFonts w:ascii="Times New Roman" w:hAnsi="Times New Roman"/>
              </w:rPr>
              <w:t>V (3, 1, 2)</w:t>
            </w:r>
          </w:p>
        </w:tc>
        <w:tc>
          <w:tcPr>
            <w:tcW w:w="0" w:type="auto"/>
          </w:tcPr>
          <w:p w14:paraId="1E5D571A" w14:textId="3C6F5C6A" w:rsidR="00A95333" w:rsidRPr="00E54DE5" w:rsidRDefault="00A95333" w:rsidP="00E70F54">
            <w:pPr>
              <w:spacing w:line="240" w:lineRule="auto"/>
              <w:rPr>
                <w:rFonts w:ascii="Times New Roman" w:hAnsi="Times New Roman"/>
              </w:rPr>
            </w:pPr>
            <w:r w:rsidRPr="00E54DE5">
              <w:rPr>
                <w:rFonts w:ascii="Times New Roman" w:hAnsi="Times New Roman"/>
              </w:rPr>
              <w:t>V (-4, 62, 26)</w:t>
            </w:r>
          </w:p>
        </w:tc>
        <w:tc>
          <w:tcPr>
            <w:tcW w:w="0" w:type="auto"/>
          </w:tcPr>
          <w:p w14:paraId="7DE33DBC" w14:textId="136A222C" w:rsidR="00A95333" w:rsidRPr="00E54DE5" w:rsidRDefault="00A95333" w:rsidP="00E70F54">
            <w:pPr>
              <w:spacing w:line="240" w:lineRule="auto"/>
              <w:rPr>
                <w:rFonts w:ascii="Times New Roman" w:hAnsi="Times New Roman"/>
              </w:rPr>
            </w:pPr>
            <w:r w:rsidRPr="00E54DE5">
              <w:rPr>
                <w:rFonts w:ascii="Times New Roman" w:hAnsi="Times New Roman"/>
              </w:rPr>
              <w:t>V (-4, 62, 26)</w:t>
            </w:r>
          </w:p>
        </w:tc>
      </w:tr>
      <w:tr w:rsidR="00B54F62" w:rsidRPr="005442A9" w14:paraId="35D83BE0" w14:textId="77777777" w:rsidTr="003D2883">
        <w:tc>
          <w:tcPr>
            <w:tcW w:w="0" w:type="auto"/>
          </w:tcPr>
          <w:p w14:paraId="3685F5FF" w14:textId="5D1922A8" w:rsidR="00B54F62" w:rsidRPr="00E54DE5" w:rsidRDefault="00B54F62" w:rsidP="00E70F54">
            <w:pPr>
              <w:spacing w:line="240" w:lineRule="auto"/>
              <w:rPr>
                <w:rFonts w:ascii="Times New Roman" w:hAnsi="Times New Roman"/>
              </w:rPr>
            </w:pPr>
            <w:r w:rsidRPr="00E54DE5">
              <w:rPr>
                <w:rFonts w:ascii="Times New Roman" w:hAnsi="Times New Roman"/>
              </w:rPr>
              <w:t>Q (</w:t>
            </w:r>
          </w:p>
          <w:p w14:paraId="61DF2E67" w14:textId="77777777" w:rsidR="00B54F62" w:rsidRPr="00E54DE5" w:rsidRDefault="00B54F62" w:rsidP="00B54F62">
            <w:pPr>
              <w:spacing w:line="240" w:lineRule="auto"/>
              <w:rPr>
                <w:rFonts w:ascii="Times New Roman" w:hAnsi="Times New Roman"/>
              </w:rPr>
            </w:pPr>
            <w:r w:rsidRPr="00E54DE5">
              <w:rPr>
                <w:rFonts w:ascii="Times New Roman" w:hAnsi="Times New Roman"/>
              </w:rPr>
              <w:t>0.99817944,</w:t>
            </w:r>
          </w:p>
          <w:p w14:paraId="646A0CBE" w14:textId="77777777" w:rsidR="00B54F62" w:rsidRPr="00E54DE5" w:rsidRDefault="00B54F62" w:rsidP="00B54F62">
            <w:pPr>
              <w:spacing w:line="240" w:lineRule="auto"/>
              <w:rPr>
                <w:rFonts w:ascii="Times New Roman" w:hAnsi="Times New Roman"/>
              </w:rPr>
            </w:pPr>
            <w:r w:rsidRPr="00E54DE5">
              <w:rPr>
                <w:rFonts w:ascii="Times New Roman" w:hAnsi="Times New Roman"/>
              </w:rPr>
              <w:t>-0.022753572,</w:t>
            </w:r>
          </w:p>
          <w:p w14:paraId="20B5847B" w14:textId="77777777" w:rsidR="00B54F62" w:rsidRPr="00E54DE5" w:rsidRDefault="00B54F62" w:rsidP="00B54F62">
            <w:pPr>
              <w:spacing w:line="240" w:lineRule="auto"/>
              <w:rPr>
                <w:rFonts w:ascii="Times New Roman" w:hAnsi="Times New Roman"/>
              </w:rPr>
            </w:pPr>
            <w:r w:rsidRPr="00E54DE5">
              <w:rPr>
                <w:rFonts w:ascii="Times New Roman" w:hAnsi="Times New Roman"/>
              </w:rPr>
              <w:t>-0.039973494,</w:t>
            </w:r>
          </w:p>
          <w:p w14:paraId="0DD6AF21" w14:textId="45560128" w:rsidR="00B54F62" w:rsidRPr="00E54DE5" w:rsidRDefault="00B54F62" w:rsidP="00B54F62">
            <w:pPr>
              <w:spacing w:line="240" w:lineRule="auto"/>
              <w:rPr>
                <w:rFonts w:ascii="Times New Roman" w:hAnsi="Times New Roman"/>
              </w:rPr>
            </w:pPr>
            <w:r w:rsidRPr="00E54DE5">
              <w:rPr>
                <w:rFonts w:ascii="Times New Roman" w:hAnsi="Times New Roman"/>
              </w:rPr>
              <w:t>0.03901701)</w:t>
            </w:r>
          </w:p>
          <w:p w14:paraId="0E6020F7" w14:textId="7E1ACF73" w:rsidR="00B54F62" w:rsidRPr="00E54DE5" w:rsidRDefault="00B54F62" w:rsidP="00B54F62">
            <w:pPr>
              <w:spacing w:line="240" w:lineRule="auto"/>
              <w:rPr>
                <w:rFonts w:ascii="Times New Roman" w:hAnsi="Times New Roman"/>
              </w:rPr>
            </w:pPr>
          </w:p>
          <w:p w14:paraId="65956DC7" w14:textId="610DB8A8" w:rsidR="00B54F62" w:rsidRPr="00E54DE5" w:rsidRDefault="00B54F62" w:rsidP="00B54F62">
            <w:pPr>
              <w:spacing w:line="240" w:lineRule="auto"/>
              <w:rPr>
                <w:rFonts w:ascii="Times New Roman" w:hAnsi="Times New Roman"/>
              </w:rPr>
            </w:pPr>
            <w:r w:rsidRPr="00E54DE5">
              <w:rPr>
                <w:rFonts w:ascii="Times New Roman" w:hAnsi="Times New Roman"/>
              </w:rPr>
              <w:t>V (</w:t>
            </w:r>
          </w:p>
          <w:p w14:paraId="200AB11A" w14:textId="77777777" w:rsidR="00B54F62" w:rsidRPr="00E54DE5" w:rsidRDefault="00B54F62" w:rsidP="00B54F62">
            <w:pPr>
              <w:spacing w:line="240" w:lineRule="auto"/>
              <w:rPr>
                <w:rFonts w:ascii="Times New Roman" w:hAnsi="Times New Roman"/>
              </w:rPr>
            </w:pPr>
            <w:r w:rsidRPr="00E54DE5">
              <w:rPr>
                <w:rFonts w:ascii="Times New Roman" w:hAnsi="Times New Roman"/>
              </w:rPr>
              <w:t>127.105736,</w:t>
            </w:r>
          </w:p>
          <w:p w14:paraId="760B9A86" w14:textId="77777777" w:rsidR="00B54F62" w:rsidRPr="00E54DE5" w:rsidRDefault="00B54F62" w:rsidP="00B54F62">
            <w:pPr>
              <w:spacing w:line="240" w:lineRule="auto"/>
              <w:rPr>
                <w:rFonts w:ascii="Times New Roman" w:hAnsi="Times New Roman"/>
              </w:rPr>
            </w:pPr>
            <w:r w:rsidRPr="00E54DE5">
              <w:rPr>
                <w:rFonts w:ascii="Times New Roman" w:hAnsi="Times New Roman"/>
              </w:rPr>
              <w:t>-13.1427, </w:t>
            </w:r>
          </w:p>
          <w:p w14:paraId="41EAD00E" w14:textId="483071D3" w:rsidR="00B54F62" w:rsidRPr="00E54DE5" w:rsidRDefault="00B54F62" w:rsidP="00E70F54">
            <w:pPr>
              <w:spacing w:line="240" w:lineRule="auto"/>
              <w:rPr>
                <w:rFonts w:ascii="Times New Roman" w:hAnsi="Times New Roman"/>
              </w:rPr>
            </w:pPr>
            <w:r w:rsidRPr="00E54DE5">
              <w:rPr>
                <w:rFonts w:ascii="Times New Roman" w:hAnsi="Times New Roman"/>
              </w:rPr>
              <w:t>-10.31398)</w:t>
            </w:r>
          </w:p>
        </w:tc>
        <w:tc>
          <w:tcPr>
            <w:tcW w:w="0" w:type="auto"/>
          </w:tcPr>
          <w:p w14:paraId="0C2DB86A" w14:textId="67B551C6" w:rsidR="00E54DE5" w:rsidRPr="00E54DE5" w:rsidRDefault="00E54DE5" w:rsidP="00B54F62">
            <w:pPr>
              <w:spacing w:line="240" w:lineRule="auto"/>
              <w:rPr>
                <w:rFonts w:ascii="Times New Roman" w:hAnsi="Times New Roman"/>
              </w:rPr>
            </w:pPr>
            <w:r w:rsidRPr="00E54DE5">
              <w:rPr>
                <w:rFonts w:ascii="Times New Roman" w:hAnsi="Times New Roman"/>
              </w:rPr>
              <w:t xml:space="preserve">V </w:t>
            </w:r>
            <w:r w:rsidR="00B54F62" w:rsidRPr="00E54DE5">
              <w:rPr>
                <w:rFonts w:ascii="Times New Roman" w:hAnsi="Times New Roman"/>
              </w:rPr>
              <w:t>(</w:t>
            </w:r>
          </w:p>
          <w:p w14:paraId="5464CF17" w14:textId="784863E8" w:rsidR="00B54F62" w:rsidRPr="00E54DE5" w:rsidRDefault="00B54F62" w:rsidP="00B54F62">
            <w:pPr>
              <w:spacing w:line="240" w:lineRule="auto"/>
              <w:rPr>
                <w:rFonts w:ascii="Times New Roman" w:hAnsi="Times New Roman"/>
              </w:rPr>
            </w:pPr>
            <w:r w:rsidRPr="00E54DE5">
              <w:rPr>
                <w:rFonts w:ascii="Times New Roman" w:hAnsi="Times New Roman"/>
              </w:rPr>
              <w:t>128.1537475585937,</w:t>
            </w:r>
          </w:p>
          <w:p w14:paraId="306E2E8F" w14:textId="5108A9BE" w:rsidR="00B54F62" w:rsidRPr="00E54DE5" w:rsidRDefault="00B54F62" w:rsidP="00B54F62">
            <w:pPr>
              <w:spacing w:line="240" w:lineRule="auto"/>
              <w:rPr>
                <w:rFonts w:ascii="Times New Roman" w:hAnsi="Times New Roman"/>
              </w:rPr>
            </w:pPr>
            <w:r w:rsidRPr="00E54DE5">
              <w:rPr>
                <w:rFonts w:ascii="Times New Roman" w:hAnsi="Times New Roman"/>
              </w:rPr>
              <w:t>-3.393682956695556640625,</w:t>
            </w:r>
          </w:p>
          <w:p w14:paraId="3223BDEE" w14:textId="2C721A78" w:rsidR="00B54F62" w:rsidRPr="00E54DE5" w:rsidRDefault="00B54F62" w:rsidP="00B54F62">
            <w:pPr>
              <w:spacing w:line="240" w:lineRule="auto"/>
              <w:rPr>
                <w:rFonts w:ascii="Times New Roman" w:hAnsi="Times New Roman"/>
              </w:rPr>
            </w:pPr>
            <w:r w:rsidRPr="00E54DE5">
              <w:rPr>
                <w:rFonts w:ascii="Times New Roman" w:hAnsi="Times New Roman"/>
              </w:rPr>
              <w:t>0.285190761089324951171875)</w:t>
            </w:r>
          </w:p>
          <w:p w14:paraId="683C7AC1" w14:textId="77777777" w:rsidR="00B54F62" w:rsidRPr="00E54DE5" w:rsidRDefault="00B54F62" w:rsidP="00E70F54">
            <w:pPr>
              <w:spacing w:line="240" w:lineRule="auto"/>
              <w:rPr>
                <w:rFonts w:ascii="Times New Roman" w:hAnsi="Times New Roman"/>
              </w:rPr>
            </w:pPr>
          </w:p>
        </w:tc>
        <w:tc>
          <w:tcPr>
            <w:tcW w:w="0" w:type="auto"/>
          </w:tcPr>
          <w:p w14:paraId="5474761D" w14:textId="7BCFAB2D" w:rsidR="00E54DE5" w:rsidRPr="00E54DE5" w:rsidRDefault="00E54DE5" w:rsidP="00B54F62">
            <w:pPr>
              <w:spacing w:line="240" w:lineRule="auto"/>
              <w:rPr>
                <w:rFonts w:ascii="Times New Roman" w:hAnsi="Times New Roman"/>
              </w:rPr>
            </w:pPr>
            <w:r w:rsidRPr="00E54DE5">
              <w:rPr>
                <w:rFonts w:ascii="Times New Roman" w:hAnsi="Times New Roman"/>
              </w:rPr>
              <w:t>V (</w:t>
            </w:r>
          </w:p>
          <w:p w14:paraId="3F84B0D3" w14:textId="2D2839E4" w:rsidR="00B54F62" w:rsidRPr="00E54DE5" w:rsidRDefault="00B54F62" w:rsidP="00B54F62">
            <w:pPr>
              <w:spacing w:line="240" w:lineRule="auto"/>
              <w:rPr>
                <w:rFonts w:ascii="Times New Roman" w:hAnsi="Times New Roman"/>
              </w:rPr>
            </w:pPr>
            <w:r w:rsidRPr="00E54DE5">
              <w:rPr>
                <w:rFonts w:ascii="Times New Roman" w:hAnsi="Times New Roman"/>
              </w:rPr>
              <w:t>128.1537475585937,</w:t>
            </w:r>
          </w:p>
          <w:p w14:paraId="575D92BC" w14:textId="6DB478A1" w:rsidR="00B54F62" w:rsidRPr="00E54DE5" w:rsidRDefault="00B54F62" w:rsidP="00B54F62">
            <w:pPr>
              <w:spacing w:line="240" w:lineRule="auto"/>
              <w:rPr>
                <w:rFonts w:ascii="Times New Roman" w:hAnsi="Times New Roman"/>
              </w:rPr>
            </w:pPr>
            <w:r w:rsidRPr="00E54DE5">
              <w:rPr>
                <w:rFonts w:ascii="Times New Roman" w:hAnsi="Times New Roman"/>
              </w:rPr>
              <w:t>-3.393682956695556640625,</w:t>
            </w:r>
          </w:p>
          <w:p w14:paraId="7452029F" w14:textId="342A5722" w:rsidR="00B54F62" w:rsidRPr="00E54DE5" w:rsidRDefault="00B54F62" w:rsidP="00B54F62">
            <w:pPr>
              <w:spacing w:line="240" w:lineRule="auto"/>
              <w:rPr>
                <w:rFonts w:ascii="Times New Roman" w:hAnsi="Times New Roman"/>
              </w:rPr>
            </w:pPr>
            <w:r w:rsidRPr="00E54DE5">
              <w:rPr>
                <w:rFonts w:ascii="Times New Roman" w:hAnsi="Times New Roman"/>
              </w:rPr>
              <w:t>0.285190761089324951171875)</w:t>
            </w:r>
          </w:p>
          <w:p w14:paraId="733E3DDD" w14:textId="77777777" w:rsidR="00B54F62" w:rsidRPr="00E54DE5" w:rsidRDefault="00B54F62" w:rsidP="00E70F54">
            <w:pPr>
              <w:spacing w:line="240" w:lineRule="auto"/>
              <w:rPr>
                <w:rFonts w:ascii="Times New Roman" w:hAnsi="Times New Roman"/>
              </w:rPr>
            </w:pPr>
          </w:p>
        </w:tc>
      </w:tr>
    </w:tbl>
    <w:p w14:paraId="6E228497" w14:textId="77777777" w:rsidR="00A95333" w:rsidRPr="005442A9" w:rsidRDefault="00A95333" w:rsidP="00A2634D">
      <w:pPr>
        <w:ind w:firstLine="360"/>
      </w:pPr>
    </w:p>
    <w:p w14:paraId="362AFF47" w14:textId="031CAE51" w:rsidR="00EC5B25" w:rsidRPr="005442A9" w:rsidRDefault="0077770E" w:rsidP="00AD318A">
      <w:pPr>
        <w:pStyle w:val="ListParagraph"/>
        <w:numPr>
          <w:ilvl w:val="0"/>
          <w:numId w:val="13"/>
        </w:numPr>
      </w:pPr>
      <w:r w:rsidRPr="005442A9">
        <w:t>Construction by Euler angles</w:t>
      </w:r>
    </w:p>
    <w:tbl>
      <w:tblPr>
        <w:tblStyle w:val="TableGrid"/>
        <w:tblW w:w="0" w:type="auto"/>
        <w:tblLook w:val="04A0" w:firstRow="1" w:lastRow="0" w:firstColumn="1" w:lastColumn="0" w:noHBand="0" w:noVBand="1"/>
      </w:tblPr>
      <w:tblGrid>
        <w:gridCol w:w="2515"/>
        <w:gridCol w:w="3015"/>
        <w:gridCol w:w="2845"/>
      </w:tblGrid>
      <w:tr w:rsidR="00FB1CEF" w:rsidRPr="005442A9" w14:paraId="4A73C2E0" w14:textId="77777777" w:rsidTr="00CD3C91">
        <w:tc>
          <w:tcPr>
            <w:tcW w:w="2515" w:type="dxa"/>
          </w:tcPr>
          <w:p w14:paraId="2D7A8C16" w14:textId="6E3AB50A" w:rsidR="00FB1CEF" w:rsidRPr="005442A9" w:rsidRDefault="008B3502" w:rsidP="00E70F54">
            <w:pPr>
              <w:spacing w:line="240" w:lineRule="auto"/>
              <w:rPr>
                <w:rFonts w:ascii="Times New Roman" w:hAnsi="Times New Roman"/>
              </w:rPr>
            </w:pPr>
            <w:r w:rsidRPr="005442A9">
              <w:rPr>
                <w:rFonts w:ascii="Times New Roman" w:hAnsi="Times New Roman"/>
              </w:rPr>
              <w:t>Input</w:t>
            </w:r>
          </w:p>
        </w:tc>
        <w:tc>
          <w:tcPr>
            <w:tcW w:w="3015" w:type="dxa"/>
          </w:tcPr>
          <w:p w14:paraId="515CE06A" w14:textId="77777777" w:rsidR="00FB1CEF" w:rsidRPr="005442A9" w:rsidRDefault="00FB1CEF" w:rsidP="00E70F54">
            <w:pPr>
              <w:spacing w:line="240" w:lineRule="auto"/>
              <w:rPr>
                <w:rFonts w:ascii="Times New Roman" w:hAnsi="Times New Roman"/>
              </w:rPr>
            </w:pPr>
            <w:r w:rsidRPr="005442A9">
              <w:rPr>
                <w:rFonts w:ascii="Times New Roman" w:hAnsi="Times New Roman"/>
              </w:rPr>
              <w:t>Rust Type</w:t>
            </w:r>
          </w:p>
        </w:tc>
        <w:tc>
          <w:tcPr>
            <w:tcW w:w="0" w:type="auto"/>
          </w:tcPr>
          <w:p w14:paraId="731A13BA" w14:textId="77777777" w:rsidR="00FB1CEF" w:rsidRPr="005442A9" w:rsidRDefault="00FB1CEF" w:rsidP="00E70F54">
            <w:pPr>
              <w:spacing w:line="240" w:lineRule="auto"/>
              <w:rPr>
                <w:rFonts w:ascii="Times New Roman" w:hAnsi="Times New Roman"/>
              </w:rPr>
            </w:pPr>
            <w:r w:rsidRPr="005442A9">
              <w:rPr>
                <w:rFonts w:ascii="Times New Roman" w:hAnsi="Times New Roman"/>
              </w:rPr>
              <w:t>C++ Class</w:t>
            </w:r>
          </w:p>
        </w:tc>
      </w:tr>
      <w:tr w:rsidR="00FB1CEF" w:rsidRPr="005442A9" w14:paraId="02F3A28C" w14:textId="77777777" w:rsidTr="00CD3C91">
        <w:tc>
          <w:tcPr>
            <w:tcW w:w="2515" w:type="dxa"/>
          </w:tcPr>
          <w:p w14:paraId="09EB29E5" w14:textId="3CAE5922" w:rsidR="00FB1CEF" w:rsidRPr="00CD3C91" w:rsidRDefault="00647797" w:rsidP="00E70F54">
            <w:pPr>
              <w:spacing w:line="240" w:lineRule="auto"/>
              <w:rPr>
                <w:rFonts w:ascii="Times New Roman" w:hAnsi="Times New Roman"/>
                <w:sz w:val="19"/>
                <w:szCs w:val="19"/>
              </w:rPr>
            </w:pPr>
            <w:r w:rsidRPr="00CD3C91">
              <w:rPr>
                <w:rFonts w:ascii="Times New Roman" w:hAnsi="Times New Roman"/>
                <w:sz w:val="19"/>
                <w:szCs w:val="19"/>
              </w:rPr>
              <w:t>V</w:t>
            </w:r>
            <w:r w:rsidR="00E70F54" w:rsidRPr="00CD3C91">
              <w:rPr>
                <w:rFonts w:ascii="Times New Roman" w:hAnsi="Times New Roman"/>
                <w:sz w:val="19"/>
                <w:szCs w:val="19"/>
              </w:rPr>
              <w:t xml:space="preserve"> (5, 7, </w:t>
            </w:r>
            <w:r w:rsidR="00FB1CEF" w:rsidRPr="00CD3C91">
              <w:rPr>
                <w:rFonts w:ascii="Times New Roman" w:hAnsi="Times New Roman"/>
                <w:sz w:val="19"/>
                <w:szCs w:val="19"/>
              </w:rPr>
              <w:t>10)</w:t>
            </w:r>
          </w:p>
        </w:tc>
        <w:tc>
          <w:tcPr>
            <w:tcW w:w="3015" w:type="dxa"/>
          </w:tcPr>
          <w:p w14:paraId="1DB2ECD1" w14:textId="77777777" w:rsidR="00FB1CEF" w:rsidRPr="00CD3C91" w:rsidRDefault="00FB1CEF" w:rsidP="00E70F54">
            <w:pPr>
              <w:spacing w:line="240" w:lineRule="auto"/>
              <w:rPr>
                <w:rFonts w:ascii="Times New Roman" w:hAnsi="Times New Roman"/>
                <w:sz w:val="19"/>
                <w:szCs w:val="19"/>
              </w:rPr>
            </w:pPr>
            <w:r w:rsidRPr="00CD3C91">
              <w:rPr>
                <w:rFonts w:ascii="Times New Roman" w:hAnsi="Times New Roman"/>
                <w:sz w:val="19"/>
                <w:szCs w:val="19"/>
              </w:rPr>
              <w:t>Q (0.993622, 0.0380567, 0.0645529, 0.0842576)</w:t>
            </w:r>
          </w:p>
        </w:tc>
        <w:tc>
          <w:tcPr>
            <w:tcW w:w="0" w:type="auto"/>
          </w:tcPr>
          <w:p w14:paraId="7433D15C" w14:textId="0808BA78" w:rsidR="00FB1CEF" w:rsidRPr="00CD3C91" w:rsidRDefault="00FB1CEF" w:rsidP="00CE4BAA">
            <w:pPr>
              <w:spacing w:line="240" w:lineRule="auto"/>
              <w:rPr>
                <w:rFonts w:ascii="Times New Roman" w:hAnsi="Times New Roman"/>
                <w:sz w:val="19"/>
                <w:szCs w:val="19"/>
              </w:rPr>
            </w:pPr>
            <w:r w:rsidRPr="00CD3C91">
              <w:rPr>
                <w:rFonts w:ascii="Times New Roman" w:hAnsi="Times New Roman"/>
                <w:sz w:val="19"/>
                <w:szCs w:val="19"/>
              </w:rPr>
              <w:t>Q (0.993622, 0.0380567,</w:t>
            </w:r>
            <w:r w:rsidR="00CE4BAA">
              <w:rPr>
                <w:rFonts w:ascii="Times New Roman" w:hAnsi="Times New Roman"/>
                <w:sz w:val="19"/>
                <w:szCs w:val="19"/>
              </w:rPr>
              <w:br/>
            </w:r>
            <w:r w:rsidRPr="00CD3C91">
              <w:rPr>
                <w:rFonts w:ascii="Times New Roman" w:hAnsi="Times New Roman"/>
                <w:sz w:val="19"/>
                <w:szCs w:val="19"/>
              </w:rPr>
              <w:t>0.0645529, 0.0842576)</w:t>
            </w:r>
          </w:p>
        </w:tc>
      </w:tr>
      <w:tr w:rsidR="00CD3C91" w:rsidRPr="005442A9" w14:paraId="465115B2" w14:textId="77777777" w:rsidTr="00CD3C91">
        <w:tc>
          <w:tcPr>
            <w:tcW w:w="2515" w:type="dxa"/>
          </w:tcPr>
          <w:p w14:paraId="36CEE9C4" w14:textId="77777777" w:rsidR="00CD3C91" w:rsidRPr="00CD3C91" w:rsidRDefault="00CD3C91" w:rsidP="00E70F54">
            <w:pPr>
              <w:spacing w:line="240" w:lineRule="auto"/>
              <w:rPr>
                <w:rFonts w:ascii="Times New Roman" w:hAnsi="Times New Roman"/>
                <w:sz w:val="19"/>
                <w:szCs w:val="19"/>
              </w:rPr>
            </w:pPr>
            <w:r w:rsidRPr="00CD3C91">
              <w:rPr>
                <w:rFonts w:ascii="Times New Roman" w:hAnsi="Times New Roman"/>
                <w:sz w:val="19"/>
                <w:szCs w:val="19"/>
              </w:rPr>
              <w:t>V (</w:t>
            </w:r>
          </w:p>
          <w:p w14:paraId="5359A407" w14:textId="0621C875" w:rsidR="00CD3C91" w:rsidRPr="00CD3C91" w:rsidRDefault="00CD3C91" w:rsidP="00CD3C91">
            <w:pPr>
              <w:spacing w:line="240" w:lineRule="auto"/>
              <w:rPr>
                <w:rFonts w:ascii="Times New Roman" w:hAnsi="Times New Roman"/>
                <w:sz w:val="19"/>
                <w:szCs w:val="19"/>
              </w:rPr>
            </w:pPr>
            <w:r w:rsidRPr="00CD3C91">
              <w:rPr>
                <w:rFonts w:ascii="Times New Roman" w:hAnsi="Times New Roman"/>
                <w:sz w:val="19"/>
                <w:szCs w:val="19"/>
              </w:rPr>
              <w:t>-2.790951251983642578125,</w:t>
            </w:r>
          </w:p>
          <w:p w14:paraId="462A623F" w14:textId="12ED9736" w:rsidR="00CD3C91" w:rsidRPr="00CD3C91" w:rsidRDefault="00CD3C91" w:rsidP="00CD3C91">
            <w:pPr>
              <w:spacing w:line="240" w:lineRule="auto"/>
              <w:rPr>
                <w:rFonts w:ascii="Times New Roman" w:hAnsi="Times New Roman"/>
                <w:sz w:val="19"/>
                <w:szCs w:val="19"/>
              </w:rPr>
            </w:pPr>
            <w:r w:rsidRPr="00CD3C91">
              <w:rPr>
                <w:rFonts w:ascii="Times New Roman" w:hAnsi="Times New Roman"/>
                <w:sz w:val="19"/>
                <w:szCs w:val="19"/>
              </w:rPr>
              <w:t>-4.475101947784423828125,</w:t>
            </w:r>
          </w:p>
          <w:p w14:paraId="0C797D0F" w14:textId="5294AD05" w:rsidR="00CD3C91" w:rsidRPr="00CD3C91" w:rsidRDefault="00CD3C91" w:rsidP="00CD3C91">
            <w:pPr>
              <w:spacing w:line="240" w:lineRule="auto"/>
              <w:rPr>
                <w:rFonts w:ascii="Times New Roman" w:hAnsi="Times New Roman"/>
                <w:sz w:val="19"/>
                <w:szCs w:val="19"/>
              </w:rPr>
            </w:pPr>
            <w:r w:rsidRPr="00CD3C91">
              <w:rPr>
                <w:rFonts w:ascii="Times New Roman" w:hAnsi="Times New Roman"/>
                <w:sz w:val="19"/>
                <w:szCs w:val="19"/>
              </w:rPr>
              <w:t>4.585966587066650390625)</w:t>
            </w:r>
          </w:p>
          <w:p w14:paraId="729093A2" w14:textId="67E77DB8" w:rsidR="00CD3C91" w:rsidRPr="00CD3C91" w:rsidRDefault="00CD3C91" w:rsidP="00E70F54">
            <w:pPr>
              <w:spacing w:line="240" w:lineRule="auto"/>
              <w:rPr>
                <w:rFonts w:ascii="Times New Roman" w:hAnsi="Times New Roman"/>
                <w:sz w:val="19"/>
                <w:szCs w:val="19"/>
              </w:rPr>
            </w:pPr>
          </w:p>
        </w:tc>
        <w:tc>
          <w:tcPr>
            <w:tcW w:w="3015" w:type="dxa"/>
          </w:tcPr>
          <w:p w14:paraId="12EAA656" w14:textId="77777777" w:rsidR="00CD3C91" w:rsidRDefault="00CD3C91" w:rsidP="00CD3C91">
            <w:pPr>
              <w:spacing w:line="240" w:lineRule="auto"/>
              <w:rPr>
                <w:rFonts w:ascii="Times New Roman" w:hAnsi="Times New Roman"/>
                <w:sz w:val="19"/>
                <w:szCs w:val="19"/>
              </w:rPr>
            </w:pPr>
            <w:r>
              <w:rPr>
                <w:rFonts w:ascii="Times New Roman" w:hAnsi="Times New Roman"/>
                <w:sz w:val="19"/>
                <w:szCs w:val="19"/>
              </w:rPr>
              <w:t>Q (</w:t>
            </w:r>
          </w:p>
          <w:p w14:paraId="7F0D95F3" w14:textId="5A9B4D20" w:rsidR="00CD3C91" w:rsidRPr="00CD3C91" w:rsidRDefault="00CD3C91" w:rsidP="00CD3C91">
            <w:pPr>
              <w:spacing w:line="240" w:lineRule="auto"/>
              <w:rPr>
                <w:rFonts w:ascii="Times New Roman" w:hAnsi="Times New Roman"/>
                <w:sz w:val="19"/>
                <w:szCs w:val="19"/>
              </w:rPr>
            </w:pPr>
            <w:r w:rsidRPr="00CD3C91">
              <w:rPr>
                <w:rFonts w:ascii="Times New Roman" w:hAnsi="Times New Roman"/>
                <w:sz w:val="19"/>
                <w:szCs w:val="19"/>
              </w:rPr>
              <w:t>0.998179376125335693359375,</w:t>
            </w:r>
          </w:p>
          <w:p w14:paraId="4F5747C3" w14:textId="55AA3DB1" w:rsidR="00CD3C91" w:rsidRPr="00CD3C91" w:rsidRDefault="00CD3C91" w:rsidP="00CD3C91">
            <w:pPr>
              <w:spacing w:line="240" w:lineRule="auto"/>
              <w:rPr>
                <w:rFonts w:ascii="Times New Roman" w:hAnsi="Times New Roman"/>
                <w:sz w:val="19"/>
                <w:szCs w:val="19"/>
              </w:rPr>
            </w:pPr>
            <w:r w:rsidRPr="00CD3C91">
              <w:rPr>
                <w:rFonts w:ascii="Times New Roman" w:hAnsi="Times New Roman"/>
                <w:sz w:val="19"/>
                <w:szCs w:val="19"/>
              </w:rPr>
              <w:t>-0.0227535702288150787353516,</w:t>
            </w:r>
          </w:p>
          <w:p w14:paraId="72C99EFA" w14:textId="77777777" w:rsidR="00CD3C91" w:rsidRPr="00CD3C91" w:rsidRDefault="00CD3C91" w:rsidP="00CD3C91">
            <w:pPr>
              <w:spacing w:line="240" w:lineRule="auto"/>
              <w:rPr>
                <w:rFonts w:ascii="Times New Roman" w:hAnsi="Times New Roman"/>
                <w:sz w:val="19"/>
                <w:szCs w:val="19"/>
              </w:rPr>
            </w:pPr>
            <w:r w:rsidRPr="00CD3C91">
              <w:rPr>
                <w:rFonts w:ascii="Times New Roman" w:hAnsi="Times New Roman"/>
                <w:sz w:val="19"/>
                <w:szCs w:val="19"/>
              </w:rPr>
              <w:t>-0.0399734899401664733886719,</w:t>
            </w:r>
          </w:p>
          <w:p w14:paraId="2F7C9986" w14:textId="33E614CF" w:rsidR="00CD3C91" w:rsidRPr="00CD3C91" w:rsidRDefault="00CD3C91" w:rsidP="00E70F54">
            <w:pPr>
              <w:spacing w:line="240" w:lineRule="auto"/>
              <w:rPr>
                <w:rFonts w:ascii="Times New Roman" w:hAnsi="Times New Roman"/>
                <w:sz w:val="19"/>
                <w:szCs w:val="19"/>
              </w:rPr>
            </w:pPr>
            <w:r w:rsidRPr="00CD3C91">
              <w:rPr>
                <w:rFonts w:ascii="Times New Roman" w:hAnsi="Times New Roman"/>
                <w:sz w:val="19"/>
                <w:szCs w:val="19"/>
              </w:rPr>
              <w:t>0.0390170104801654815673828)</w:t>
            </w:r>
          </w:p>
        </w:tc>
        <w:tc>
          <w:tcPr>
            <w:tcW w:w="0" w:type="auto"/>
          </w:tcPr>
          <w:p w14:paraId="6DE845D9" w14:textId="77777777" w:rsidR="00CD3C91" w:rsidRDefault="00CD3C91" w:rsidP="00CD3C91">
            <w:pPr>
              <w:spacing w:line="240" w:lineRule="auto"/>
              <w:rPr>
                <w:rFonts w:ascii="Times New Roman" w:hAnsi="Times New Roman"/>
                <w:sz w:val="19"/>
                <w:szCs w:val="19"/>
              </w:rPr>
            </w:pPr>
            <w:r>
              <w:rPr>
                <w:rFonts w:ascii="Times New Roman" w:hAnsi="Times New Roman"/>
                <w:sz w:val="19"/>
                <w:szCs w:val="19"/>
              </w:rPr>
              <w:t>Q (</w:t>
            </w:r>
          </w:p>
          <w:p w14:paraId="1D01D60D" w14:textId="64F0332E" w:rsidR="00CD3C91" w:rsidRPr="00CD3C91" w:rsidRDefault="00CD3C91" w:rsidP="00CD3C91">
            <w:pPr>
              <w:spacing w:line="240" w:lineRule="auto"/>
              <w:rPr>
                <w:rFonts w:ascii="Times New Roman" w:hAnsi="Times New Roman"/>
                <w:sz w:val="19"/>
                <w:szCs w:val="19"/>
              </w:rPr>
            </w:pPr>
            <w:r w:rsidRPr="00CD3C91">
              <w:rPr>
                <w:rFonts w:ascii="Times New Roman" w:hAnsi="Times New Roman"/>
                <w:sz w:val="19"/>
                <w:szCs w:val="19"/>
              </w:rPr>
              <w:t>0.998179376125335693359375,</w:t>
            </w:r>
          </w:p>
          <w:p w14:paraId="3D81502D" w14:textId="77777777" w:rsidR="00CD3C91" w:rsidRPr="00CD3C91" w:rsidRDefault="00CD3C91" w:rsidP="00CD3C91">
            <w:pPr>
              <w:spacing w:line="240" w:lineRule="auto"/>
              <w:rPr>
                <w:rFonts w:ascii="Times New Roman" w:hAnsi="Times New Roman"/>
                <w:sz w:val="19"/>
                <w:szCs w:val="19"/>
              </w:rPr>
            </w:pPr>
            <w:r w:rsidRPr="00CD3C91">
              <w:rPr>
                <w:rFonts w:ascii="Times New Roman" w:hAnsi="Times New Roman"/>
                <w:sz w:val="19"/>
                <w:szCs w:val="19"/>
              </w:rPr>
              <w:t>-0.0227535702288150787353516,</w:t>
            </w:r>
          </w:p>
          <w:p w14:paraId="71E729A4" w14:textId="77777777" w:rsidR="00CD3C91" w:rsidRPr="00CD3C91" w:rsidRDefault="00CD3C91" w:rsidP="00CD3C91">
            <w:pPr>
              <w:spacing w:line="240" w:lineRule="auto"/>
              <w:rPr>
                <w:rFonts w:ascii="Times New Roman" w:hAnsi="Times New Roman"/>
                <w:sz w:val="19"/>
                <w:szCs w:val="19"/>
              </w:rPr>
            </w:pPr>
            <w:r w:rsidRPr="00CD3C91">
              <w:rPr>
                <w:rFonts w:ascii="Times New Roman" w:hAnsi="Times New Roman"/>
                <w:sz w:val="19"/>
                <w:szCs w:val="19"/>
              </w:rPr>
              <w:t>-0.0399734899401664733886719,</w:t>
            </w:r>
          </w:p>
          <w:p w14:paraId="5A1A8444" w14:textId="0B4A3C85" w:rsidR="00CD3C91" w:rsidRPr="00CD3C91" w:rsidRDefault="00CD3C91" w:rsidP="00E70F54">
            <w:pPr>
              <w:spacing w:line="240" w:lineRule="auto"/>
              <w:rPr>
                <w:rFonts w:ascii="Times New Roman" w:hAnsi="Times New Roman"/>
                <w:sz w:val="19"/>
                <w:szCs w:val="19"/>
              </w:rPr>
            </w:pPr>
            <w:r w:rsidRPr="00CD3C91">
              <w:rPr>
                <w:rFonts w:ascii="Times New Roman" w:hAnsi="Times New Roman"/>
                <w:sz w:val="19"/>
                <w:szCs w:val="19"/>
              </w:rPr>
              <w:t>0.0390170104801654815673828)</w:t>
            </w:r>
          </w:p>
        </w:tc>
      </w:tr>
    </w:tbl>
    <w:p w14:paraId="44EE0D0C" w14:textId="3D1D323F" w:rsidR="00EC5B25" w:rsidRPr="005442A9" w:rsidRDefault="00EC5B25" w:rsidP="00A2634D">
      <w:pPr>
        <w:ind w:firstLine="360"/>
      </w:pPr>
    </w:p>
    <w:p w14:paraId="241D6A17" w14:textId="53701C2F" w:rsidR="00EC5B25" w:rsidRPr="005442A9" w:rsidRDefault="0077770E" w:rsidP="00AD318A">
      <w:pPr>
        <w:pStyle w:val="ListParagraph"/>
        <w:numPr>
          <w:ilvl w:val="0"/>
          <w:numId w:val="13"/>
        </w:numPr>
      </w:pPr>
      <w:r w:rsidRPr="005442A9">
        <w:t>Euler angle extraction</w:t>
      </w:r>
    </w:p>
    <w:tbl>
      <w:tblPr>
        <w:tblStyle w:val="TableGrid"/>
        <w:tblW w:w="0" w:type="auto"/>
        <w:tblLook w:val="04A0" w:firstRow="1" w:lastRow="0" w:firstColumn="1" w:lastColumn="0" w:noHBand="0" w:noVBand="1"/>
      </w:tblPr>
      <w:tblGrid>
        <w:gridCol w:w="1627"/>
        <w:gridCol w:w="1990"/>
        <w:gridCol w:w="1990"/>
      </w:tblGrid>
      <w:tr w:rsidR="0052188E" w:rsidRPr="005442A9" w14:paraId="37B7F8BD" w14:textId="77777777" w:rsidTr="003D2883">
        <w:tc>
          <w:tcPr>
            <w:tcW w:w="0" w:type="auto"/>
          </w:tcPr>
          <w:p w14:paraId="67457F01" w14:textId="77777777" w:rsidR="008721F8" w:rsidRPr="005442A9" w:rsidRDefault="008721F8" w:rsidP="00E70F54">
            <w:pPr>
              <w:spacing w:line="240" w:lineRule="auto"/>
              <w:rPr>
                <w:rFonts w:ascii="Times New Roman" w:hAnsi="Times New Roman"/>
              </w:rPr>
            </w:pPr>
            <w:r w:rsidRPr="005442A9">
              <w:rPr>
                <w:rFonts w:ascii="Times New Roman" w:hAnsi="Times New Roman"/>
              </w:rPr>
              <w:t>Input</w:t>
            </w:r>
          </w:p>
        </w:tc>
        <w:tc>
          <w:tcPr>
            <w:tcW w:w="0" w:type="auto"/>
          </w:tcPr>
          <w:p w14:paraId="70262E24" w14:textId="77777777" w:rsidR="008721F8" w:rsidRPr="005442A9" w:rsidRDefault="008721F8" w:rsidP="00E70F54">
            <w:pPr>
              <w:spacing w:line="240" w:lineRule="auto"/>
              <w:rPr>
                <w:rFonts w:ascii="Times New Roman" w:hAnsi="Times New Roman"/>
              </w:rPr>
            </w:pPr>
            <w:r w:rsidRPr="005442A9">
              <w:rPr>
                <w:rFonts w:ascii="Times New Roman" w:hAnsi="Times New Roman"/>
              </w:rPr>
              <w:t>Rust Type</w:t>
            </w:r>
          </w:p>
        </w:tc>
        <w:tc>
          <w:tcPr>
            <w:tcW w:w="0" w:type="auto"/>
          </w:tcPr>
          <w:p w14:paraId="03C500AF" w14:textId="77777777" w:rsidR="008721F8" w:rsidRPr="005442A9" w:rsidRDefault="008721F8" w:rsidP="00E70F54">
            <w:pPr>
              <w:spacing w:line="240" w:lineRule="auto"/>
              <w:rPr>
                <w:rFonts w:ascii="Times New Roman" w:hAnsi="Times New Roman"/>
              </w:rPr>
            </w:pPr>
            <w:r w:rsidRPr="005442A9">
              <w:rPr>
                <w:rFonts w:ascii="Times New Roman" w:hAnsi="Times New Roman"/>
              </w:rPr>
              <w:t>C++ Class</w:t>
            </w:r>
          </w:p>
        </w:tc>
      </w:tr>
      <w:tr w:rsidR="0052188E" w:rsidRPr="005442A9" w14:paraId="0EDEBB73" w14:textId="77777777" w:rsidTr="003D2883">
        <w:tc>
          <w:tcPr>
            <w:tcW w:w="0" w:type="auto"/>
          </w:tcPr>
          <w:p w14:paraId="2FDBCC07" w14:textId="3DC731B2" w:rsidR="008721F8" w:rsidRPr="005442A9" w:rsidRDefault="00647797" w:rsidP="00E70F54">
            <w:pPr>
              <w:spacing w:line="240" w:lineRule="auto"/>
              <w:rPr>
                <w:rFonts w:ascii="Times New Roman" w:hAnsi="Times New Roman"/>
              </w:rPr>
            </w:pPr>
            <w:r w:rsidRPr="005442A9">
              <w:rPr>
                <w:rFonts w:ascii="Times New Roman" w:hAnsi="Times New Roman"/>
              </w:rPr>
              <w:t>Q</w:t>
            </w:r>
            <w:r w:rsidR="008721F8" w:rsidRPr="005442A9">
              <w:rPr>
                <w:rFonts w:ascii="Times New Roman" w:hAnsi="Times New Roman"/>
              </w:rPr>
              <w:t xml:space="preserve"> (2, 1, 2, 3)</w:t>
            </w:r>
          </w:p>
        </w:tc>
        <w:tc>
          <w:tcPr>
            <w:tcW w:w="0" w:type="auto"/>
          </w:tcPr>
          <w:p w14:paraId="1E2EE47D" w14:textId="10513DA1" w:rsidR="008721F8" w:rsidRPr="005442A9" w:rsidRDefault="008721F8" w:rsidP="00E70F54">
            <w:pPr>
              <w:spacing w:line="240" w:lineRule="auto"/>
              <w:rPr>
                <w:rFonts w:ascii="Times New Roman" w:hAnsi="Times New Roman"/>
              </w:rPr>
            </w:pPr>
            <w:r w:rsidRPr="005442A9">
              <w:rPr>
                <w:rFonts w:ascii="Times New Roman" w:hAnsi="Times New Roman"/>
              </w:rPr>
              <w:t>V (0, 90, 15.9454)</w:t>
            </w:r>
          </w:p>
        </w:tc>
        <w:tc>
          <w:tcPr>
            <w:tcW w:w="0" w:type="auto"/>
          </w:tcPr>
          <w:p w14:paraId="08004EE1" w14:textId="03E49770" w:rsidR="008721F8" w:rsidRPr="005442A9" w:rsidRDefault="008721F8" w:rsidP="00E70F54">
            <w:pPr>
              <w:spacing w:line="240" w:lineRule="auto"/>
              <w:rPr>
                <w:rFonts w:ascii="Times New Roman" w:hAnsi="Times New Roman"/>
              </w:rPr>
            </w:pPr>
            <w:r w:rsidRPr="005442A9">
              <w:rPr>
                <w:rFonts w:ascii="Times New Roman" w:hAnsi="Times New Roman"/>
              </w:rPr>
              <w:t>V (0, 90, 15.9454)</w:t>
            </w:r>
          </w:p>
        </w:tc>
      </w:tr>
      <w:tr w:rsidR="0052188E" w:rsidRPr="005442A9" w14:paraId="1D455EB6" w14:textId="77777777" w:rsidTr="003D2883">
        <w:tc>
          <w:tcPr>
            <w:tcW w:w="0" w:type="auto"/>
          </w:tcPr>
          <w:p w14:paraId="644BD7FE" w14:textId="77777777" w:rsidR="0052188E" w:rsidRDefault="008F2AF4" w:rsidP="008F2AF4">
            <w:pPr>
              <w:spacing w:line="240" w:lineRule="auto"/>
            </w:pPr>
            <w:r>
              <w:t>Q</w:t>
            </w:r>
            <w:r w:rsidR="0052188E">
              <w:t xml:space="preserve"> </w:t>
            </w:r>
            <w:r>
              <w:t>(</w:t>
            </w:r>
          </w:p>
          <w:p w14:paraId="29CD90E0" w14:textId="7B436A24" w:rsidR="008F2AF4" w:rsidRDefault="008F2AF4" w:rsidP="008F2AF4">
            <w:pPr>
              <w:spacing w:line="240" w:lineRule="auto"/>
            </w:pPr>
            <w:r w:rsidRPr="008F2AF4">
              <w:t>0.99817944</w:t>
            </w:r>
            <w:r>
              <w:t>,</w:t>
            </w:r>
          </w:p>
          <w:p w14:paraId="5E742F47" w14:textId="77777777" w:rsidR="008F2AF4" w:rsidRDefault="008F2AF4" w:rsidP="008F2AF4">
            <w:pPr>
              <w:spacing w:line="240" w:lineRule="auto"/>
            </w:pPr>
            <w:r w:rsidRPr="008F2AF4">
              <w:t>-0.022753572</w:t>
            </w:r>
            <w:r>
              <w:t>,</w:t>
            </w:r>
          </w:p>
          <w:p w14:paraId="016DC4C9" w14:textId="77777777" w:rsidR="008F2AF4" w:rsidRDefault="008F2AF4" w:rsidP="008F2AF4">
            <w:pPr>
              <w:spacing w:line="240" w:lineRule="auto"/>
            </w:pPr>
            <w:r w:rsidRPr="008F2AF4">
              <w:t>-0.039973494,</w:t>
            </w:r>
          </w:p>
          <w:p w14:paraId="588A8092" w14:textId="7247725B" w:rsidR="002E4C1A" w:rsidRPr="005442A9" w:rsidRDefault="008F2AF4" w:rsidP="00E70F54">
            <w:pPr>
              <w:spacing w:line="240" w:lineRule="auto"/>
            </w:pPr>
            <w:r w:rsidRPr="008F2AF4">
              <w:t>0.03901701</w:t>
            </w:r>
            <w:r>
              <w:t>)</w:t>
            </w:r>
          </w:p>
        </w:tc>
        <w:tc>
          <w:tcPr>
            <w:tcW w:w="0" w:type="auto"/>
          </w:tcPr>
          <w:p w14:paraId="0A7276AA" w14:textId="77777777" w:rsidR="008F2AF4" w:rsidRDefault="008F2AF4" w:rsidP="00E70F54">
            <w:pPr>
              <w:spacing w:line="240" w:lineRule="auto"/>
            </w:pPr>
            <w:r>
              <w:t>V (</w:t>
            </w:r>
          </w:p>
          <w:p w14:paraId="2E51183A" w14:textId="77777777" w:rsidR="008F2AF4" w:rsidRDefault="008F2AF4" w:rsidP="00E70F54">
            <w:pPr>
              <w:spacing w:line="240" w:lineRule="auto"/>
            </w:pPr>
            <w:r>
              <w:t>-2.7909513,</w:t>
            </w:r>
          </w:p>
          <w:p w14:paraId="50012A39" w14:textId="77777777" w:rsidR="008F2AF4" w:rsidRDefault="008F2AF4" w:rsidP="00E70F54">
            <w:pPr>
              <w:spacing w:line="240" w:lineRule="auto"/>
            </w:pPr>
            <w:r>
              <w:t>-4.4751024,</w:t>
            </w:r>
          </w:p>
          <w:p w14:paraId="54733D80" w14:textId="67D47DF7" w:rsidR="002E4C1A" w:rsidRPr="005442A9" w:rsidRDefault="008F2AF4" w:rsidP="00E70F54">
            <w:pPr>
              <w:spacing w:line="240" w:lineRule="auto"/>
            </w:pPr>
            <w:r w:rsidRPr="008F2AF4">
              <w:t>4.5859666</w:t>
            </w:r>
            <w:r>
              <w:t>)</w:t>
            </w:r>
          </w:p>
        </w:tc>
        <w:tc>
          <w:tcPr>
            <w:tcW w:w="0" w:type="auto"/>
          </w:tcPr>
          <w:p w14:paraId="640B36E2" w14:textId="73304469" w:rsidR="002E4C1A" w:rsidRPr="005442A9" w:rsidRDefault="008F2AF4" w:rsidP="008F2AF4">
            <w:pPr>
              <w:spacing w:line="240" w:lineRule="auto"/>
            </w:pPr>
            <w:r>
              <w:t>V (</w:t>
            </w:r>
            <w:r>
              <w:br/>
              <w:t>-2.7909513,</w:t>
            </w:r>
            <w:r>
              <w:br/>
              <w:t>-4.475102,</w:t>
            </w:r>
            <w:r>
              <w:br/>
            </w:r>
            <w:r w:rsidRPr="008F2AF4">
              <w:t>4.5859666</w:t>
            </w:r>
            <w:r>
              <w:t>)</w:t>
            </w:r>
          </w:p>
        </w:tc>
      </w:tr>
      <w:tr w:rsidR="0052188E" w:rsidRPr="005442A9" w14:paraId="79917D8C" w14:textId="77777777" w:rsidTr="003D2883">
        <w:tc>
          <w:tcPr>
            <w:tcW w:w="0" w:type="auto"/>
          </w:tcPr>
          <w:p w14:paraId="7246A3DA" w14:textId="46BBAF4F" w:rsidR="00080181" w:rsidRDefault="00080181" w:rsidP="00080181">
            <w:pPr>
              <w:spacing w:line="240" w:lineRule="auto"/>
            </w:pPr>
            <w:r>
              <w:t>Q</w:t>
            </w:r>
            <w:r w:rsidR="0052188E">
              <w:t xml:space="preserve"> </w:t>
            </w:r>
            <w:r>
              <w:t xml:space="preserve">( </w:t>
            </w:r>
          </w:p>
          <w:p w14:paraId="6FE3A08A" w14:textId="77777777" w:rsidR="00080181" w:rsidRDefault="00080181" w:rsidP="00080181">
            <w:pPr>
              <w:spacing w:line="240" w:lineRule="auto"/>
            </w:pPr>
            <w:r w:rsidRPr="00080181">
              <w:t>0.3199454</w:t>
            </w:r>
            <w:r>
              <w:t>,</w:t>
            </w:r>
          </w:p>
          <w:p w14:paraId="68F22510" w14:textId="77777777" w:rsidR="00080181" w:rsidRDefault="00080181" w:rsidP="00080181">
            <w:pPr>
              <w:spacing w:line="240" w:lineRule="auto"/>
            </w:pPr>
            <w:r w:rsidRPr="00080181">
              <w:t>0.04186167,</w:t>
            </w:r>
          </w:p>
          <w:p w14:paraId="66E3A0E9" w14:textId="77777777" w:rsidR="00080181" w:rsidRDefault="00080181" w:rsidP="00080181">
            <w:pPr>
              <w:spacing w:line="240" w:lineRule="auto"/>
            </w:pPr>
            <w:r w:rsidRPr="00080181">
              <w:t>-0.2620119</w:t>
            </w:r>
            <w:r>
              <w:t>,</w:t>
            </w:r>
          </w:p>
          <w:p w14:paraId="26B1EF84" w14:textId="16A852F1" w:rsidR="002E4C1A" w:rsidRDefault="00080181" w:rsidP="00E70F54">
            <w:pPr>
              <w:spacing w:line="240" w:lineRule="auto"/>
            </w:pPr>
            <w:r w:rsidRPr="00080181">
              <w:t>-0.9095231</w:t>
            </w:r>
          </w:p>
        </w:tc>
        <w:tc>
          <w:tcPr>
            <w:tcW w:w="0" w:type="auto"/>
          </w:tcPr>
          <w:p w14:paraId="21B20F64" w14:textId="63F66790" w:rsidR="00080181" w:rsidRDefault="00080181" w:rsidP="00E70F54">
            <w:pPr>
              <w:spacing w:line="240" w:lineRule="auto"/>
            </w:pPr>
            <w:r>
              <w:t>V</w:t>
            </w:r>
            <w:r w:rsidR="0052188E">
              <w:t xml:space="preserve"> </w:t>
            </w:r>
            <w:r>
              <w:t xml:space="preserve">( </w:t>
            </w:r>
          </w:p>
          <w:p w14:paraId="6C1A6473" w14:textId="77777777" w:rsidR="00080181" w:rsidRDefault="00080181" w:rsidP="00E70F54">
            <w:pPr>
              <w:spacing w:line="240" w:lineRule="auto"/>
            </w:pPr>
            <w:r>
              <w:t>30.365862,</w:t>
            </w:r>
          </w:p>
          <w:p w14:paraId="34D9EF70" w14:textId="77777777" w:rsidR="00080181" w:rsidRDefault="00080181" w:rsidP="00E70F54">
            <w:pPr>
              <w:spacing w:line="240" w:lineRule="auto"/>
            </w:pPr>
            <w:r w:rsidRPr="00080181">
              <w:t>-5</w:t>
            </w:r>
            <w:r>
              <w:t>.250522,</w:t>
            </w:r>
          </w:p>
          <w:p w14:paraId="133E69A2" w14:textId="3BFB70E9" w:rsidR="002E4C1A" w:rsidRPr="005442A9" w:rsidRDefault="00080181" w:rsidP="00E70F54">
            <w:pPr>
              <w:spacing w:line="240" w:lineRule="auto"/>
            </w:pPr>
            <w:r w:rsidRPr="00080181">
              <w:t>-142.66483</w:t>
            </w:r>
            <w:r>
              <w:t>)</w:t>
            </w:r>
          </w:p>
        </w:tc>
        <w:tc>
          <w:tcPr>
            <w:tcW w:w="0" w:type="auto"/>
          </w:tcPr>
          <w:p w14:paraId="5A0C056E" w14:textId="77777777" w:rsidR="0052188E" w:rsidRDefault="0052188E" w:rsidP="00E70F54">
            <w:pPr>
              <w:spacing w:line="240" w:lineRule="auto"/>
            </w:pPr>
            <w:r>
              <w:t>V (</w:t>
            </w:r>
          </w:p>
          <w:p w14:paraId="6AA57A26" w14:textId="77777777" w:rsidR="0052188E" w:rsidRDefault="0052188E" w:rsidP="0052188E">
            <w:pPr>
              <w:spacing w:line="240" w:lineRule="auto"/>
            </w:pPr>
            <w:r>
              <w:t>30.365862,</w:t>
            </w:r>
          </w:p>
          <w:p w14:paraId="42A01262" w14:textId="77777777" w:rsidR="0052188E" w:rsidRDefault="0052188E" w:rsidP="0052188E">
            <w:pPr>
              <w:spacing w:line="240" w:lineRule="auto"/>
            </w:pPr>
            <w:r>
              <w:t>-5.2505217,</w:t>
            </w:r>
          </w:p>
          <w:p w14:paraId="5C6714B0" w14:textId="5FE765D3" w:rsidR="002E4C1A" w:rsidRDefault="0052188E" w:rsidP="0052188E">
            <w:pPr>
              <w:spacing w:line="240" w:lineRule="auto"/>
            </w:pPr>
            <w:r w:rsidRPr="0052188E">
              <w:t>-142.66483</w:t>
            </w:r>
            <w:r>
              <w:t>)</w:t>
            </w:r>
          </w:p>
        </w:tc>
      </w:tr>
      <w:tr w:rsidR="0052188E" w:rsidRPr="005442A9" w14:paraId="25C86D03" w14:textId="77777777" w:rsidTr="003D2883">
        <w:tc>
          <w:tcPr>
            <w:tcW w:w="0" w:type="auto"/>
          </w:tcPr>
          <w:p w14:paraId="63416DFE" w14:textId="77777777" w:rsidR="00365027" w:rsidRDefault="00365027" w:rsidP="00E70F54">
            <w:pPr>
              <w:spacing w:line="240" w:lineRule="auto"/>
            </w:pPr>
            <w:r>
              <w:t>Q (</w:t>
            </w:r>
          </w:p>
          <w:p w14:paraId="1E5C02F8" w14:textId="77777777" w:rsidR="00365027" w:rsidRDefault="00365027" w:rsidP="00365027">
            <w:pPr>
              <w:spacing w:line="240" w:lineRule="auto"/>
            </w:pPr>
            <w:r w:rsidRPr="00365027">
              <w:t>0.20345166</w:t>
            </w:r>
            <w:r>
              <w:t>,</w:t>
            </w:r>
            <w:r>
              <w:br/>
            </w:r>
            <w:r w:rsidRPr="00365027">
              <w:t>-0.35279512</w:t>
            </w:r>
            <w:r>
              <w:t>,</w:t>
            </w:r>
          </w:p>
          <w:p w14:paraId="3C040DCB" w14:textId="77777777" w:rsidR="00365027" w:rsidRDefault="00365027" w:rsidP="00365027">
            <w:pPr>
              <w:spacing w:line="240" w:lineRule="auto"/>
            </w:pPr>
            <w:r w:rsidRPr="00365027">
              <w:t>-0.034243274</w:t>
            </w:r>
            <w:r>
              <w:t>,</w:t>
            </w:r>
          </w:p>
          <w:p w14:paraId="38F627E8" w14:textId="7B383B5F" w:rsidR="002E4C1A" w:rsidRDefault="00365027" w:rsidP="00E70F54">
            <w:pPr>
              <w:spacing w:line="240" w:lineRule="auto"/>
            </w:pPr>
            <w:r w:rsidRPr="00365027">
              <w:t>-0.91267216</w:t>
            </w:r>
            <w:r>
              <w:t>)</w:t>
            </w:r>
          </w:p>
        </w:tc>
        <w:tc>
          <w:tcPr>
            <w:tcW w:w="0" w:type="auto"/>
          </w:tcPr>
          <w:p w14:paraId="0FE27296" w14:textId="5313B440" w:rsidR="00365027" w:rsidRDefault="00365027" w:rsidP="00E70F54">
            <w:pPr>
              <w:spacing w:line="240" w:lineRule="auto"/>
            </w:pPr>
            <w:r>
              <w:t>V (</w:t>
            </w:r>
          </w:p>
          <w:p w14:paraId="10208BF4" w14:textId="46504135" w:rsidR="00365027" w:rsidRDefault="00365027" w:rsidP="00E70F54">
            <w:pPr>
              <w:spacing w:line="240" w:lineRule="auto"/>
            </w:pPr>
            <w:r>
              <w:t>-6.1780705,</w:t>
            </w:r>
          </w:p>
          <w:p w14:paraId="3F64B217" w14:textId="77777777" w:rsidR="00365027" w:rsidRDefault="00365027" w:rsidP="00E70F54">
            <w:pPr>
              <w:spacing w:line="240" w:lineRule="auto"/>
            </w:pPr>
            <w:r>
              <w:t>-41.14039,</w:t>
            </w:r>
          </w:p>
          <w:p w14:paraId="5665C526" w14:textId="21F0C5B7" w:rsidR="002E4C1A" w:rsidRPr="005442A9" w:rsidRDefault="00365027" w:rsidP="00E70F54">
            <w:pPr>
              <w:spacing w:line="240" w:lineRule="auto"/>
            </w:pPr>
            <w:r w:rsidRPr="00365027">
              <w:t xml:space="preserve"> -152.5459</w:t>
            </w:r>
            <w:r>
              <w:t>)</w:t>
            </w:r>
          </w:p>
        </w:tc>
        <w:tc>
          <w:tcPr>
            <w:tcW w:w="0" w:type="auto"/>
          </w:tcPr>
          <w:p w14:paraId="662C66B7" w14:textId="77777777" w:rsidR="00365027" w:rsidRDefault="00365027" w:rsidP="00E70F54">
            <w:pPr>
              <w:spacing w:line="240" w:lineRule="auto"/>
            </w:pPr>
            <w:r>
              <w:t>V (</w:t>
            </w:r>
          </w:p>
          <w:p w14:paraId="023142FB" w14:textId="1976306C" w:rsidR="00365027" w:rsidRDefault="00365027" w:rsidP="00E70F54">
            <w:pPr>
              <w:spacing w:line="240" w:lineRule="auto"/>
            </w:pPr>
            <w:r>
              <w:t>-6.1780705,</w:t>
            </w:r>
          </w:p>
          <w:p w14:paraId="1E11C42A" w14:textId="77777777" w:rsidR="00365027" w:rsidRDefault="00365027" w:rsidP="00365027">
            <w:pPr>
              <w:spacing w:line="240" w:lineRule="auto"/>
            </w:pPr>
            <w:r>
              <w:t>-41.140392,</w:t>
            </w:r>
          </w:p>
          <w:p w14:paraId="194922CA" w14:textId="2C5A6332" w:rsidR="002E4C1A" w:rsidRDefault="00365027" w:rsidP="00365027">
            <w:pPr>
              <w:spacing w:line="240" w:lineRule="auto"/>
            </w:pPr>
            <w:r w:rsidRPr="00365027">
              <w:t>-152.54588</w:t>
            </w:r>
            <w:r>
              <w:t>)</w:t>
            </w:r>
          </w:p>
        </w:tc>
      </w:tr>
    </w:tbl>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53" w:name="_Toc61301344"/>
      <w:r w:rsidRPr="005442A9">
        <w:t>Flight Simulators</w:t>
      </w:r>
      <w:bookmarkEnd w:id="253"/>
    </w:p>
    <w:p w14:paraId="01E47D33" w14:textId="307FB0B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 new Systems and two new Components to create a complete flight simulator. The new Systems and Components support the functions that the raw FDM</w:t>
      </w:r>
      <w:r w:rsidR="005E76C1">
        <w:t xml:space="preserve">s do </w:t>
      </w:r>
      <w:r>
        <w:t>not handle in terms of tracking keyboard input and stimulating the graphics of FlightGear 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C327A1">
        <w:t>, although the Bourg-bas</w:t>
      </w:r>
      <w:r w:rsidR="00876632">
        <w:t>ed simulator does introduce</w:t>
      </w:r>
      <w:r w:rsidR="00C327A1">
        <w:t xml:space="preserve"> error for </w:t>
      </w:r>
      <w:r w:rsidR="006C70FE">
        <w:t xml:space="preserve">the </w:t>
      </w:r>
      <w:r w:rsidR="00C327A1">
        <w:t>roll and yaw motion</w:t>
      </w:r>
      <w:r w:rsidR="00743345">
        <w:t>s</w:t>
      </w:r>
      <w:r w:rsidR="009359A5">
        <w:t xml:space="preserve">. </w:t>
      </w:r>
      <w:r>
        <w:t>The ECS architecture made the process of tying together all the Systems and Components seamless.</w:t>
      </w:r>
    </w:p>
    <w:p w14:paraId="17C6520E" w14:textId="3C768530" w:rsidR="00B156F3" w:rsidRDefault="002A04D3" w:rsidP="00952EE6">
      <w:pPr>
        <w:spacing w:before="100" w:beforeAutospacing="1" w:after="100" w:afterAutospacing="1"/>
        <w:ind w:firstLine="360"/>
        <w:contextualSpacing/>
      </w:pPr>
      <w:r>
        <w:t>Each flight simulator’s keyboard</w:t>
      </w:r>
      <w:r w:rsidR="0070219B">
        <w:t xml:space="preserve"> input</w:t>
      </w:r>
      <w:r>
        <w:t xml:space="preserve"> flight controls are laid out in Appendix B: Flight Simulator Keyboard Controls</w:t>
      </w:r>
      <w:r w:rsidR="00386E47">
        <w:t>. The two simulators are set up similarly</w:t>
      </w:r>
      <w:r w:rsidR="00F0689D">
        <w:t xml:space="preserve"> in regard to</w:t>
      </w:r>
      <w:r w:rsidR="007C7822">
        <w:t xml:space="preserve"> flight control</w:t>
      </w:r>
      <w:r w:rsidR="00F0689D">
        <w:t xml:space="preserve"> keyboard input</w:t>
      </w:r>
      <w:r w:rsidR="007C7822">
        <w:t>, but there are some differences to note.</w:t>
      </w:r>
      <w:r w:rsidR="00B247D8">
        <w:t xml:space="preserve"> </w:t>
      </w:r>
    </w:p>
    <w:p w14:paraId="1FC72A17" w14:textId="216E13F9" w:rsidR="00B156F3" w:rsidRDefault="001F4436" w:rsidP="00952EE6">
      <w:pPr>
        <w:pStyle w:val="ListParagraph"/>
        <w:numPr>
          <w:ilvl w:val="0"/>
          <w:numId w:val="14"/>
        </w:numPr>
        <w:spacing w:before="100" w:beforeAutospacing="1" w:after="100" w:afterAutospacing="1"/>
      </w:pPr>
      <w:r>
        <w:t>In the Palmer-based</w:t>
      </w:r>
      <w:r w:rsidR="00B156F3">
        <w:t xml:space="preserve"> simulator, the amount of a keyboard action is limited</w:t>
      </w:r>
      <w:r w:rsidR="00EB6B1F">
        <w:t xml:space="preserve"> to a range of values</w:t>
      </w:r>
      <w:r w:rsidR="00FD4FDE">
        <w:t xml:space="preserve"> (e.g</w:t>
      </w:r>
      <w:r w:rsidR="00B156F3">
        <w:t>.</w:t>
      </w:r>
      <w:r w:rsidR="002B5F99">
        <w:t>,</w:t>
      </w:r>
      <w:r w:rsidR="00B156F3">
        <w:t xml:space="preserve"> limited roll angle and throttle application)</w:t>
      </w:r>
      <w:r w:rsidR="006F57FF">
        <w:t>.</w:t>
      </w:r>
    </w:p>
    <w:p w14:paraId="399426F7" w14:textId="42B39F73" w:rsidR="00B156F3" w:rsidRDefault="001F4436" w:rsidP="00952EE6">
      <w:pPr>
        <w:pStyle w:val="ListParagraph"/>
        <w:numPr>
          <w:ilvl w:val="0"/>
          <w:numId w:val="14"/>
        </w:numPr>
        <w:spacing w:before="100" w:beforeAutospacing="1" w:after="100" w:afterAutospacing="1"/>
      </w:pPr>
      <w:r>
        <w:t>In the Bourg-based</w:t>
      </w:r>
      <w:r w:rsidR="00B156F3">
        <w:t xml:space="preserve"> simulator, t</w:t>
      </w:r>
      <w:r w:rsidR="00386E47">
        <w:t>wo</w:t>
      </w:r>
      <w:r w:rsidR="000628AF">
        <w:t xml:space="preserve"> more keys</w:t>
      </w:r>
      <w:r w:rsidR="00386E47">
        <w:t xml:space="preserve"> </w:t>
      </w:r>
      <w:r w:rsidR="00B156F3">
        <w:t xml:space="preserve">are designated to yaw left and </w:t>
      </w:r>
      <w:r w:rsidR="00541FBE">
        <w:t xml:space="preserve">yaw </w:t>
      </w:r>
      <w:r w:rsidR="00B156F3">
        <w:t>right</w:t>
      </w:r>
      <w:r w:rsidR="00FD4FDE">
        <w:t>, whereas</w:t>
      </w:r>
      <w:r w:rsidR="009E5ADA">
        <w:t xml:space="preserve"> the</w:t>
      </w:r>
      <w:r w:rsidR="00FD4FDE">
        <w:t xml:space="preserve"> Palmer</w:t>
      </w:r>
      <w:r w:rsidR="009E5ADA">
        <w:t>-based simulator cannot</w:t>
      </w:r>
      <w:r w:rsidR="00FD4FDE">
        <w:t xml:space="preserve"> directly yaw with a keypress</w:t>
      </w:r>
      <w:r w:rsidR="006F57FF">
        <w:t>.</w:t>
      </w:r>
    </w:p>
    <w:p w14:paraId="1C95DF00" w14:textId="6D79B047" w:rsidR="00655AB6" w:rsidRDefault="00440FEA" w:rsidP="00952EE6">
      <w:pPr>
        <w:spacing w:before="100" w:beforeAutospacing="1" w:after="100" w:afterAutospacing="1"/>
        <w:ind w:firstLine="360"/>
        <w:contextualSpacing/>
      </w:pPr>
      <w:r>
        <w:t>To explain difference #1, i</w:t>
      </w:r>
      <w:r w:rsidR="000628AF">
        <w:t>t is important to note again that the flight control keypresses directly affect the va</w:t>
      </w:r>
      <w:r w:rsidR="00867A47">
        <w:t>lues they represent in the Palmer-based</w:t>
      </w:r>
      <w:r w:rsidR="000628AF">
        <w:t xml:space="preserve"> simulator. For example, rolling to the righ</w:t>
      </w:r>
      <w:r w:rsidR="00867A47">
        <w:t>t in this</w:t>
      </w:r>
      <w:r w:rsidR="000628AF">
        <w:t xml:space="preserve"> simulator will directly change the bank angle value</w:t>
      </w:r>
      <w:r w:rsidR="00BE6E8A">
        <w:t>, then the</w:t>
      </w:r>
      <w:r w:rsidR="0087062D">
        <w:t xml:space="preserve"> equations of motion consider that bank angle</w:t>
      </w:r>
      <w:r w:rsidR="00BE6E8A">
        <w:t>, lastly FlightGear graphics will orient the airplane accordingly.</w:t>
      </w:r>
      <w:r w:rsidR="00423A4C">
        <w:t xml:space="preserve"> Whereas in the Bourg-based</w:t>
      </w:r>
      <w:r w:rsidR="00BE6E8A">
        <w:t xml:space="preserve"> simulator, rolling </w:t>
      </w:r>
      <w:r w:rsidR="000628AF">
        <w:t xml:space="preserve">right </w:t>
      </w:r>
      <w:r w:rsidR="00F47019">
        <w:t xml:space="preserve">does not directly alter the bank angle. A roll to the right </w:t>
      </w:r>
      <w:r w:rsidR="000628AF">
        <w:t>activates the ailerons to roll the airplane</w:t>
      </w:r>
      <w:r w:rsidR="0087062D">
        <w:t>, the equations of motion consider that components activation,</w:t>
      </w:r>
      <w:r w:rsidR="00DC04B6">
        <w:t xml:space="preserve"> then a </w:t>
      </w:r>
      <w:r w:rsidR="00F47019">
        <w:t xml:space="preserve">bank angle is determined from the new airplane </w:t>
      </w:r>
      <w:r w:rsidR="00DC04B6">
        <w:t>orientation</w:t>
      </w:r>
      <w:r w:rsidR="00367E38">
        <w:t>,</w:t>
      </w:r>
      <w:r w:rsidR="0087062D">
        <w:t xml:space="preserve"> and </w:t>
      </w:r>
      <w:r w:rsidR="00367E38">
        <w:t xml:space="preserve">finally </w:t>
      </w:r>
      <w:r w:rsidR="0087062D">
        <w:t>that orientation is displayed in FlightGear.</w:t>
      </w:r>
      <w:r w:rsidR="00A7642C">
        <w:t xml:space="preserve"> This is worth explaining because </w:t>
      </w:r>
      <w:r>
        <w:t>a component can be activated with no limit</w:t>
      </w:r>
      <w:r w:rsidR="00A7642C">
        <w:t>.</w:t>
      </w:r>
      <w:r w:rsidR="006B0297">
        <w:t xml:space="preserve"> Thrust is an exception; </w:t>
      </w:r>
      <w:r w:rsidR="007B068A">
        <w:t>similar to all the input in the</w:t>
      </w:r>
      <w:r w:rsidR="006B0297">
        <w:t xml:space="preserve"> Palmer-based simulator, in the Bourg-based simulator</w:t>
      </w:r>
      <w:r w:rsidR="00A7642C">
        <w:t>, thrust force is directly altered by keypress.</w:t>
      </w:r>
      <w:r w:rsidR="00550C04">
        <w:t xml:space="preserve"> </w:t>
      </w:r>
      <w:r w:rsidR="00A7642C">
        <w:t>The t</w:t>
      </w:r>
      <w:r w:rsidR="00550C04">
        <w:t>hrust is incremented or decremented by a constant number, defaulted to 100, out of the total maximum thrust force capacity.</w:t>
      </w:r>
      <w:r>
        <w:t xml:space="preserve"> </w:t>
      </w:r>
      <w:r w:rsidR="00550C04">
        <w:t>But because a component can be activated</w:t>
      </w:r>
      <w:r w:rsidR="009F5D13">
        <w:t xml:space="preserve"> </w:t>
      </w:r>
      <w:r w:rsidR="00A61BD6">
        <w:t>by endless</w:t>
      </w:r>
      <w:r w:rsidR="009F5D13">
        <w:t xml:space="preserve"> keypresses</w:t>
      </w:r>
      <w:r w:rsidR="00550C04">
        <w:t>, a</w:t>
      </w:r>
      <w:r>
        <w:t xml:space="preserve"> barrel roll</w:t>
      </w:r>
      <w:r w:rsidR="00A61BD6">
        <w:t xml:space="preserve"> and a flip</w:t>
      </w:r>
      <w:r>
        <w:t xml:space="preserve"> can be performed in the </w:t>
      </w:r>
      <w:r w:rsidR="00B7482B">
        <w:t>Bourg-based</w:t>
      </w:r>
      <w:r>
        <w:t xml:space="preserve"> simulator. But, </w:t>
      </w:r>
      <w:r w:rsidR="00B7482B">
        <w:t>the Palmer-based</w:t>
      </w:r>
      <w:r w:rsidR="00A7642C">
        <w:t xml:space="preserve"> simulator does not employ this freedom. I</w:t>
      </w:r>
      <w:r w:rsidR="00B7482B">
        <w:t>n the Palmer-based</w:t>
      </w:r>
      <w:r>
        <w:t xml:space="preserve"> simulator</w:t>
      </w:r>
      <w:r w:rsidR="003C2938">
        <w:t>, the</w:t>
      </w:r>
      <w:r>
        <w:t xml:space="preserve"> bank angle, attack angle, and flaps </w:t>
      </w:r>
      <w:r w:rsidR="00DB7F54">
        <w:t>have a</w:t>
      </w:r>
      <w:r w:rsidR="00FF57B2">
        <w:t xml:space="preserve"> </w:t>
      </w:r>
      <w:r>
        <w:t xml:space="preserve">value range. </w:t>
      </w:r>
      <w:r w:rsidR="00DE679C">
        <w:t>Attack angle ranges from -16 degrees to 20 degrees. Bank angle ranges from -20 degrees to 20 degrees. Flaps are deployed at either 0 degrees, 20 degrees, or 40 degrees.</w:t>
      </w:r>
      <w:r w:rsidR="00E72FC9">
        <w:t xml:space="preserve"> The values on the</w:t>
      </w:r>
      <w:r w:rsidR="008805FE">
        <w:t xml:space="preserve"> each of the</w:t>
      </w:r>
      <w:r w:rsidR="00E72FC9">
        <w:t xml:space="preserve"> range</w:t>
      </w:r>
      <w:r w:rsidR="008805FE">
        <w:t>s</w:t>
      </w:r>
      <w:r w:rsidR="00E72FC9">
        <w:t xml:space="preserve"> are </w:t>
      </w:r>
      <w:r w:rsidR="004E10A6">
        <w:t>incremented or decremented by 1, but the t</w:t>
      </w:r>
      <w:r w:rsidR="00550C04">
        <w:t>hrottle application</w:t>
      </w:r>
      <w:r w:rsidR="00D24136">
        <w:t xml:space="preserve"> is incremented or decremented </w:t>
      </w:r>
      <w:r w:rsidR="00550C04">
        <w:t>by 5% each keypress.</w:t>
      </w:r>
    </w:p>
    <w:p w14:paraId="4A5D5468" w14:textId="316416E8" w:rsidR="00B806F3" w:rsidRDefault="004C4EB0" w:rsidP="00952EE6">
      <w:pPr>
        <w:spacing w:before="100" w:beforeAutospacing="1" w:after="100" w:afterAutospacing="1"/>
        <w:ind w:firstLine="360"/>
        <w:contextualSpacing/>
      </w:pPr>
      <w:r>
        <w:t xml:space="preserve">With these considerations explained, running the flight simulators is simple. Appendix A: Configuring FlightGear </w:t>
      </w:r>
      <w:r w:rsidR="00605C98">
        <w:t>as a Visual System describes how to execute the</w:t>
      </w:r>
      <w:r>
        <w:t xml:space="preserve"> FlightGear application with specific command line arguments. These command line arguments set up FlightGear to accept external software to interface it, and send it flight data via UDP packet. </w:t>
      </w:r>
      <w:r w:rsidR="00A93DE6">
        <w:t>Once FlightGear</w:t>
      </w:r>
      <w:r w:rsidR="00605C98">
        <w:t xml:space="preserve"> has loaded the environment,</w:t>
      </w:r>
      <w:r w:rsidR="00A93DE6">
        <w:t xml:space="preserve"> either flight simulator software created in this thesis can be executed, and </w:t>
      </w:r>
      <w:r w:rsidR="006A5A0F">
        <w:t xml:space="preserve">the airplane can be </w:t>
      </w:r>
      <w:r w:rsidR="00605C98">
        <w:t>flown using the keypresses</w:t>
      </w:r>
      <w:r w:rsidR="00A93DE6">
        <w:t xml:space="preserve"> listed in Appendix B.</w:t>
      </w:r>
    </w:p>
    <w:p w14:paraId="3D8E0DFE" w14:textId="67B8B713" w:rsidR="00AA3DA7" w:rsidRDefault="00AA3E85" w:rsidP="00952EE6">
      <w:pPr>
        <w:spacing w:before="100" w:beforeAutospacing="1" w:after="100" w:afterAutospacing="1"/>
        <w:ind w:firstLine="360"/>
        <w:contextualSpacing/>
      </w:pPr>
      <w:r>
        <w:t>Overall</w:t>
      </w:r>
      <w:r w:rsidR="00785BE6">
        <w:t>, t</w:t>
      </w:r>
      <w:r w:rsidR="00DB3555">
        <w:t xml:space="preserve">he flight experience </w:t>
      </w:r>
      <w:r w:rsidR="002C2963">
        <w:t xml:space="preserve">for both simulators is </w:t>
      </w:r>
      <w:r w:rsidR="00DB3555">
        <w:t>smooth and</w:t>
      </w:r>
      <w:r w:rsidR="00F83E21">
        <w:t xml:space="preserve"> replicates the realistic flight dynamics outlined by Palmer and Bourg, with some degree of error for roll and yaw motion in the Bourg re-implementation. </w:t>
      </w:r>
      <w:r w:rsidR="00671B43">
        <w:t>Even though the Bourg-based test results did not match the benchmark as what was hypothesized – the flight simulator still manages to fly realistically, and the error is not noticeable by any means during simulation. T</w:t>
      </w:r>
      <w:r w:rsidR="00004174">
        <w:t>he</w:t>
      </w:r>
      <w:r w:rsidR="00062153">
        <w:t xml:space="preserve"> main</w:t>
      </w:r>
      <w:r w:rsidR="00004174">
        <w:t xml:space="preserve"> simulation loop</w:t>
      </w:r>
      <w:r w:rsidR="00062153">
        <w:t>s are</w:t>
      </w:r>
      <w:r w:rsidR="00004174">
        <w:t xml:space="preserve"> stable at 30 FPS</w:t>
      </w:r>
      <w:r w:rsidR="00B806F3">
        <w:t xml:space="preserve">. </w:t>
      </w:r>
    </w:p>
    <w:p w14:paraId="228D4F5A" w14:textId="0E469A7C" w:rsidR="007A5FDD" w:rsidRDefault="007A5FDD" w:rsidP="00852949">
      <w:pPr>
        <w:ind w:firstLine="360"/>
      </w:pPr>
    </w:p>
    <w:p w14:paraId="45A13FEB" w14:textId="3355A879" w:rsidR="007A5FDD" w:rsidRDefault="007A5FDD" w:rsidP="00852949">
      <w:pPr>
        <w:ind w:firstLine="360"/>
      </w:pPr>
    </w:p>
    <w:p w14:paraId="782CF70E" w14:textId="19B316DD" w:rsidR="007A5FDD" w:rsidRDefault="007A5FDD" w:rsidP="00852949">
      <w:pPr>
        <w:ind w:firstLine="360"/>
      </w:pPr>
    </w:p>
    <w:p w14:paraId="0680C965" w14:textId="529E3764" w:rsidR="007A5FDD" w:rsidRDefault="007A5FDD" w:rsidP="00852949">
      <w:pPr>
        <w:ind w:firstLine="360"/>
      </w:pPr>
    </w:p>
    <w:p w14:paraId="1126CD90" w14:textId="5C6D6425" w:rsidR="007A5FDD" w:rsidRPr="00655AB6" w:rsidRDefault="007A5FDD" w:rsidP="006D471B"/>
    <w:p w14:paraId="7FB32286" w14:textId="54779966" w:rsidR="00D61866" w:rsidRPr="00E914BE" w:rsidRDefault="00251273" w:rsidP="00842693">
      <w:pPr>
        <w:pStyle w:val="Heading1"/>
        <w:numPr>
          <w:ilvl w:val="0"/>
          <w:numId w:val="15"/>
        </w:numPr>
        <w:rPr>
          <w:sz w:val="29"/>
          <w:szCs w:val="29"/>
        </w:rPr>
      </w:pPr>
      <w:bookmarkStart w:id="254" w:name="_Toc61301345"/>
      <w:r w:rsidRPr="00E914BE">
        <w:rPr>
          <w:sz w:val="29"/>
          <w:szCs w:val="29"/>
        </w:rPr>
        <w:t>Conclusion</w:t>
      </w:r>
      <w:bookmarkEnd w:id="254"/>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79456DC7"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5C0255">
        <w:t xml:space="preserve"> in regard to the Entity-Component-System</w:t>
      </w:r>
      <w:r w:rsidR="00486CF0">
        <w:t xml:space="preserve"> architecture.</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5" w:name="_Toc60590619"/>
      <w:bookmarkStart w:id="256" w:name="_Toc60591002"/>
      <w:bookmarkStart w:id="257" w:name="_Toc60591109"/>
      <w:bookmarkStart w:id="258" w:name="_Toc60591216"/>
      <w:bookmarkStart w:id="259" w:name="_Toc60594865"/>
      <w:bookmarkStart w:id="260" w:name="_Toc60595007"/>
      <w:bookmarkStart w:id="261" w:name="_Toc60595113"/>
      <w:bookmarkStart w:id="262" w:name="_Toc60595230"/>
      <w:bookmarkStart w:id="263" w:name="_Toc61301346"/>
      <w:bookmarkEnd w:id="255"/>
      <w:bookmarkEnd w:id="256"/>
      <w:bookmarkEnd w:id="257"/>
      <w:bookmarkEnd w:id="258"/>
      <w:bookmarkEnd w:id="259"/>
      <w:bookmarkEnd w:id="260"/>
      <w:bookmarkEnd w:id="261"/>
      <w:bookmarkEnd w:id="262"/>
      <w:bookmarkEnd w:id="263"/>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4" w:name="_Toc61301347"/>
      <w:r>
        <w:t>Research Conclusions</w:t>
      </w:r>
      <w:bookmarkEnd w:id="264"/>
    </w:p>
    <w:p w14:paraId="0A60E4EA" w14:textId="144FB2E0" w:rsidR="00673D1A" w:rsidRDefault="000F286D" w:rsidP="00FC26A2">
      <w:pPr>
        <w:spacing w:before="100" w:beforeAutospacing="1" w:after="100" w:afterAutospacing="1"/>
        <w:ind w:firstLine="360"/>
        <w:contextualSpacing/>
      </w:pPr>
      <w:r>
        <w:t xml:space="preserve">This thesis research </w:t>
      </w:r>
      <w:r w:rsidR="009F6F6F">
        <w:t>comes to the conclusion that the use of the</w:t>
      </w:r>
      <w:r w:rsidR="007C0DF3" w:rsidRPr="007C0DF3">
        <w:t xml:space="preserve"> </w:t>
      </w:r>
      <w:r w:rsidR="007C0DF3">
        <w:t xml:space="preserve">Data-Oriented Design (DOD) paradigm,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73D1A">
        <w:t>Through the re-implementation of two Flight Dynamics Models (FDM)</w:t>
      </w:r>
      <w:r w:rsidR="00014139">
        <w:t xml:space="preserve"> into Systems and Components</w:t>
      </w:r>
      <w:r w:rsidR="008F3F36">
        <w:t xml:space="preserve"> using the</w:t>
      </w:r>
      <w:r w:rsidR="008F3F36" w:rsidRPr="008F3F36">
        <w:t xml:space="preserve"> </w:t>
      </w:r>
      <w:r w:rsidR="008F3F36">
        <w:t>Specs Parallel ECS (SPECS) crate</w:t>
      </w:r>
      <w:r w:rsidR="00014139">
        <w:t>,</w:t>
      </w:r>
      <w:r w:rsidR="00673D1A">
        <w:t xml:space="preserve"> we confirmed the viability of the ECS architecture. </w:t>
      </w:r>
      <w:r w:rsidR="00553A42">
        <w:t xml:space="preserve">The </w:t>
      </w:r>
      <w:r w:rsidR="00673D1A">
        <w:t xml:space="preserve">first </w:t>
      </w:r>
      <w:r w:rsidR="00553A42">
        <w:t>re-</w:t>
      </w:r>
      <w:r w:rsidR="00673D1A">
        <w:t>implemented FDM was based on the works of</w:t>
      </w:r>
      <w:r w:rsidR="00553A42">
        <w:t xml:space="preserve"> Grant Palmer </w:t>
      </w:r>
      <w:r w:rsidR="00472C76">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472C76">
        <w:fldChar w:fldCharType="separate"/>
      </w:r>
      <w:r w:rsidR="00786569" w:rsidRPr="00786569">
        <w:rPr>
          <w:noProof/>
        </w:rPr>
        <w:t>[1]</w:t>
      </w:r>
      <w:r w:rsidR="00472C76">
        <w:fldChar w:fldCharType="end"/>
      </w:r>
      <w:r w:rsidR="00FE4F24">
        <w:t xml:space="preserve"> </w:t>
      </w:r>
      <w:r w:rsidR="00553A42">
        <w:t>in his textbook</w:t>
      </w:r>
      <w:r w:rsidR="00673D1A">
        <w:t xml:space="preserve"> titled</w:t>
      </w:r>
      <w:r w:rsidR="00553A42">
        <w:t xml:space="preserve"> </w:t>
      </w:r>
      <w:r w:rsidR="00553A42" w:rsidRPr="003E07AF">
        <w:rPr>
          <w:i/>
        </w:rPr>
        <w:t>Physics for Game Programmers</w:t>
      </w:r>
      <w:r w:rsidR="00673D1A">
        <w:rPr>
          <w:i/>
        </w:rPr>
        <w:t>.</w:t>
      </w:r>
      <w:r w:rsidR="00B20F19">
        <w:t xml:space="preserve"> This six </w:t>
      </w:r>
      <w:r w:rsidR="00673D1A">
        <w:t>Degrees of Freedom (DOF) FDM described in his book, was transformed into a Rust-based, ECS-based version. This re-implementation was deemed successful through a series of tests comparing the flight data</w:t>
      </w:r>
      <w:r w:rsidR="00D07C68">
        <w:t xml:space="preserve"> calculated</w:t>
      </w:r>
      <w:r w:rsidR="005C2651">
        <w:t xml:space="preserve"> between our</w:t>
      </w:r>
      <w:r w:rsidR="00673D1A">
        <w:t xml:space="preserve"> re-implementation versus </w:t>
      </w:r>
      <w:r w:rsidR="00D07C68">
        <w:t>Palmer’s C</w:t>
      </w:r>
      <w:r w:rsidR="00673D1A">
        <w:t xml:space="preserve">-based </w:t>
      </w:r>
      <w:r w:rsidR="00A326F9">
        <w:t xml:space="preserve">benchmark </w:t>
      </w:r>
      <w:r w:rsidR="005C1D0F">
        <w:t>version</w:t>
      </w:r>
      <w:r w:rsidR="00673D1A">
        <w:t xml:space="preserve">. </w:t>
      </w:r>
      <w:r w:rsidR="00582B24">
        <w:t>The tests ran the FDMs through a flight path performing some maneuver and took the flight data from the last frame aft</w:t>
      </w:r>
      <w:r w:rsidR="005C2651">
        <w:t>er a set amount of time. The output</w:t>
      </w:r>
      <w:r w:rsidR="00582B24">
        <w:t xml:space="preserve"> data from each FDM</w:t>
      </w:r>
      <w:r w:rsidR="00C81065">
        <w:t xml:space="preserve"> was compared, and matched exactly. </w:t>
      </w:r>
    </w:p>
    <w:p w14:paraId="574D5C0A" w14:textId="66237588" w:rsidR="00FE4F24" w:rsidRDefault="00FE4F24" w:rsidP="00FC26A2">
      <w:pPr>
        <w:spacing w:before="100" w:beforeAutospacing="1" w:after="100" w:afterAutospacing="1"/>
        <w:ind w:firstLine="360"/>
        <w:contextualSpacing/>
      </w:pPr>
      <w:r>
        <w:t>T</w:t>
      </w:r>
      <w:r w:rsidR="00ED609B">
        <w:t>he second re</w:t>
      </w:r>
      <w:r>
        <w:t>-implemented FDM is based on the works by David Bourg</w:t>
      </w:r>
      <w:r w:rsidR="00472C76">
        <w:t xml:space="preserve"> </w:t>
      </w:r>
      <w:r w:rsidR="00472C76">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472C76">
        <w:fldChar w:fldCharType="separate"/>
      </w:r>
      <w:r w:rsidR="00786569" w:rsidRPr="00786569">
        <w:rPr>
          <w:noProof/>
        </w:rPr>
        <w:t>[2]</w:t>
      </w:r>
      <w:r w:rsidR="00472C76">
        <w:fldChar w:fldCharType="end"/>
      </w:r>
      <w:r w:rsidR="00ED609B">
        <w:t xml:space="preserve"> in his textbook </w:t>
      </w:r>
      <w:r w:rsidRPr="002F7602">
        <w:rPr>
          <w:i/>
        </w:rPr>
        <w:t>Physics for Game Developers</w:t>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0A3AFA">
        <w:t xml:space="preserve">tests between our re-implementation versus Bourg’s C++ and Object-Oriented Programming (OOP) based </w:t>
      </w:r>
      <w:r w:rsidR="007D3BAB">
        <w:t xml:space="preserve">version was also conducted. </w:t>
      </w:r>
      <w:r w:rsidR="007209A4">
        <w:t xml:space="preserve">Just like the previous tests, we ran the FDMs through a flight path performing some maneuver and took the flight data from the last frame after a set amount of time. </w:t>
      </w:r>
      <w:r w:rsidR="007D3BAB">
        <w:t>T</w:t>
      </w:r>
      <w:r w:rsidR="007209A4">
        <w:t>he</w:t>
      </w:r>
      <w:r w:rsidR="007D3BAB">
        <w:t xml:space="preserve"> tests </w:t>
      </w:r>
      <w:r w:rsidR="007209A4">
        <w:t>results were</w:t>
      </w:r>
      <w:r w:rsidR="007D3BAB">
        <w:t xml:space="preserve"> not as conclusive</w:t>
      </w:r>
      <w:r w:rsidR="00980474">
        <w:t xml:space="preserve"> in verifying equivalency</w:t>
      </w:r>
      <w:r w:rsidR="007D3BAB">
        <w:t xml:space="preserve"> as </w:t>
      </w:r>
      <w:r w:rsidR="004F1F8B">
        <w:t>the tests on the Palmer-based</w:t>
      </w:r>
      <w:r w:rsidR="007D3BAB">
        <w:t xml:space="preserve"> FDM because the flight data of our version did not match exactly as expected to the benchmark. H</w:t>
      </w:r>
      <w:r w:rsidR="00DB59AF">
        <w:t>ow</w:t>
      </w:r>
      <w:r w:rsidR="002C274E">
        <w:t>ever, the results were mostly similar. The yaw and roll motions produced a greater margin of error than the other tests, which were extremely close to be visually imperceptible during flight simulation. Although the roll test and yaw test margin of error</w:t>
      </w:r>
      <w:r w:rsidR="00BA731C">
        <w:t xml:space="preserve"> was greatest, </w:t>
      </w:r>
      <w:r w:rsidR="002C274E">
        <w:t xml:space="preserve">the error remained imperceptible during visual flight simulation, although the error is not small enough to </w:t>
      </w:r>
      <w:r w:rsidR="00BF12E7">
        <w:t>disregard.</w:t>
      </w:r>
      <w:r w:rsidR="002C274E">
        <w:t xml:space="preserve"> </w:t>
      </w:r>
      <w:r w:rsidR="00582B24">
        <w:t xml:space="preserve">Furthermore, we tested the </w:t>
      </w:r>
      <w:r w:rsidR="00FE3570">
        <w:t xml:space="preserve">custom vector, matrix, and quaternion structure types that were re-implemented in Rust based on Bourg’s custom C++ classes. </w:t>
      </w:r>
      <w:r w:rsidR="002B0C3A">
        <w:t>We tested all of the</w:t>
      </w:r>
      <w:r w:rsidR="005C2651">
        <w:t xml:space="preserve"> operations that these types</w:t>
      </w:r>
      <w:r w:rsidR="002B0C3A">
        <w:t xml:space="preserve"> perform versus Bourg’s benchmark. </w:t>
      </w:r>
      <w:r w:rsidR="00B84B23">
        <w:t>The results were successful in determining equivalency</w:t>
      </w:r>
      <w:r w:rsidR="00813C0A">
        <w:t xml:space="preserve"> of these custom</w:t>
      </w:r>
      <w:r w:rsidR="00456649">
        <w:t xml:space="preserve"> Rust</w:t>
      </w:r>
      <w:r w:rsidR="00813C0A">
        <w:t xml:space="preserve"> types to their original </w:t>
      </w:r>
      <w:r w:rsidR="00456649">
        <w:t xml:space="preserve">C++ </w:t>
      </w:r>
      <w:r w:rsidR="00FD3E66">
        <w:t>classes, and therefore were not causing the error in the FDM tests.</w:t>
      </w:r>
    </w:p>
    <w:p w14:paraId="6A1712DD" w14:textId="6E366DF0"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472C76">
        <w:fldChar w:fldCharType="separate"/>
      </w:r>
      <w:r w:rsidR="00A70F92" w:rsidRPr="00A70F92">
        <w:rPr>
          <w:noProof/>
        </w:rPr>
        <w:t>[10]</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 efficiency</w:t>
      </w:r>
      <w:r w:rsidR="00125B00">
        <w:t>.</w:t>
      </w:r>
      <w:r w:rsidR="001E6A8C">
        <w:t xml:space="preserve"> </w:t>
      </w:r>
    </w:p>
    <w:p w14:paraId="3F11CDFA" w14:textId="34319122" w:rsidR="00604FE3" w:rsidRDefault="00DB3555" w:rsidP="00FC26A2">
      <w:pPr>
        <w:spacing w:before="100" w:beforeAutospacing="1" w:after="100" w:afterAutospacing="1"/>
        <w:ind w:firstLine="360"/>
        <w:contextualSpacing/>
      </w:pPr>
      <w:r>
        <w:t>The flight</w:t>
      </w:r>
      <w:r w:rsidR="00030A84">
        <w:t xml:space="preserve"> simulation</w:t>
      </w:r>
      <w:r>
        <w:t xml:space="preserve"> experience</w:t>
      </w:r>
      <w:r w:rsidR="00B5305C">
        <w:t xml:space="preserve"> in either simulator is </w:t>
      </w:r>
      <w:r w:rsidR="00DA780A">
        <w:t>stable</w:t>
      </w:r>
      <w:r w:rsidR="002C56DA">
        <w:t>, smooth, and look</w:t>
      </w:r>
      <w:r w:rsidR="00761A33">
        <w:t xml:space="preserve">s </w:t>
      </w:r>
      <w:r w:rsidR="00DA780A">
        <w:t>realistic.</w:t>
      </w:r>
      <w:r w:rsidR="00030A84">
        <w:t xml:space="preserve"> The simulators, based on the results acquired through testing, </w:t>
      </w:r>
      <w:r w:rsidR="00B5305C">
        <w:t xml:space="preserve">replicate the realistic flight dynamics that the </w:t>
      </w:r>
      <w:r w:rsidR="00030A84">
        <w:t>original benchmark</w:t>
      </w:r>
      <w:r w:rsidR="00B5305C">
        <w:t xml:space="preserve"> FDMs employ.</w:t>
      </w:r>
      <w:r w:rsidR="00004174">
        <w:t xml:space="preserv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65" w:name="_Toc61301348"/>
      <w:r>
        <w:t>Significance of Research</w:t>
      </w:r>
      <w:bookmarkEnd w:id="265"/>
    </w:p>
    <w:p w14:paraId="129FBB5A" w14:textId="6E76BE6F" w:rsidR="00604FE3" w:rsidRDefault="00E34A9B" w:rsidP="00FC26A2">
      <w:pPr>
        <w:spacing w:before="100" w:beforeAutospacing="1" w:after="100" w:afterAutospacing="1"/>
        <w:ind w:firstLine="360"/>
        <w:contextualSpacing/>
      </w:pPr>
      <w:r>
        <w:t>The contribution of this thesis lies in the field of flight modeling and simulations. The successful build of a Rust-based, ECS 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66" w:name="_Toc61301349"/>
      <w:r>
        <w:t>Future Research</w:t>
      </w:r>
      <w:bookmarkEnd w:id="266"/>
    </w:p>
    <w:p w14:paraId="1F070201" w14:textId="57679C13"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cache. With that said, the way the EquationsOfMotion System is as it stands, it actually does need the entire DataFDM Component. However, an improvement in the ECS design would be that of determining the data dependencies within the EquationsOfMotion System. If someone was to determine what parts of the System depended on what data, and was able to split the EquationsOfMotion System and DataFDM Component in smaller pieces in order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5D388268" w14:textId="58D4AA76" w:rsidR="00D87BBF" w:rsidRDefault="00D87BBF" w:rsidP="00D87BBF"/>
    <w:p w14:paraId="719C574B" w14:textId="77777777" w:rsidR="00D87BBF" w:rsidRDefault="00D87BBF" w:rsidP="00D87BBF"/>
    <w:p w14:paraId="01920001" w14:textId="43F83133" w:rsidR="003B589A" w:rsidRPr="00B16165" w:rsidRDefault="00C87ADB" w:rsidP="00842693">
      <w:pPr>
        <w:pStyle w:val="Heading1"/>
        <w:rPr>
          <w:sz w:val="29"/>
          <w:szCs w:val="29"/>
        </w:rPr>
      </w:pPr>
      <w:r>
        <w:br w:type="page"/>
      </w:r>
      <w:bookmarkStart w:id="267" w:name="_Toc61301350"/>
      <w:r w:rsidR="00251273" w:rsidRPr="00B16165">
        <w:rPr>
          <w:sz w:val="29"/>
          <w:szCs w:val="29"/>
        </w:rPr>
        <w:t>Appendix</w:t>
      </w:r>
      <w:r w:rsidR="006C7E44" w:rsidRPr="00B16165">
        <w:rPr>
          <w:sz w:val="29"/>
          <w:szCs w:val="29"/>
        </w:rPr>
        <w:t xml:space="preserve"> A</w:t>
      </w:r>
      <w:r w:rsidR="00517732" w:rsidRPr="00B16165">
        <w:rPr>
          <w:sz w:val="29"/>
          <w:szCs w:val="29"/>
        </w:rPr>
        <w:t xml:space="preserve">: </w:t>
      </w:r>
      <w:r w:rsidR="003C0BD3" w:rsidRPr="00B16165">
        <w:rPr>
          <w:sz w:val="29"/>
          <w:szCs w:val="29"/>
        </w:rPr>
        <w:t>Configuring</w:t>
      </w:r>
      <w:r w:rsidR="00517732" w:rsidRPr="00B16165">
        <w:rPr>
          <w:sz w:val="29"/>
          <w:szCs w:val="29"/>
        </w:rPr>
        <w:t xml:space="preserve"> FlightGear</w:t>
      </w:r>
      <w:r w:rsidR="003C0BD3" w:rsidRPr="00B16165">
        <w:rPr>
          <w:sz w:val="29"/>
          <w:szCs w:val="29"/>
        </w:rPr>
        <w:t xml:space="preserve"> as a Visual System</w:t>
      </w:r>
      <w:bookmarkEnd w:id="267"/>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589A" w:rsidRDefault="00D27DC4" w:rsidP="00842693">
      <w:pPr>
        <w:spacing w:before="100" w:beforeAutospacing="1" w:after="100" w:afterAutospacing="1"/>
        <w:contextualSpacing/>
        <w:rPr>
          <w:b/>
        </w:rPr>
      </w:pPr>
      <w:r w:rsidRPr="00BF5959">
        <w:rPr>
          <w:b/>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Pr>
          <w:b/>
        </w:rPr>
        <w:t>--</w:t>
      </w:r>
      <w:r w:rsidRPr="00BF5959">
        <w:rPr>
          <w:b/>
        </w:rPr>
        <w:t>aircraft=ufo</w:t>
      </w:r>
      <w:r>
        <w:t xml:space="preserve"> with </w:t>
      </w:r>
      <w:r>
        <w:rPr>
          <w:b/>
        </w:rPr>
        <w:t>--</w:t>
      </w:r>
      <w:r w:rsidRPr="00BF5959">
        <w:rPr>
          <w:b/>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32C0C267" w:rsidR="00727E09" w:rsidRDefault="003C0BD3" w:rsidP="00842693">
      <w:pPr>
        <w:spacing w:before="100" w:beforeAutospacing="1" w:after="100" w:afterAutospacing="1"/>
        <w:contextualSpacing/>
      </w:pPr>
      <w:r>
        <w:t>fgfs.exe – runs the executable</w:t>
      </w:r>
      <w:r>
        <w:br/>
        <w:t>--aircraf</w:t>
      </w:r>
      <w:r w:rsidR="00E0754D">
        <w:t>t=ufo – select an aircraft name</w:t>
      </w:r>
      <w:r w:rsidR="00E0754D">
        <w:br/>
      </w:r>
      <w:r w:rsidRPr="00810684">
        <w:t>--disable-panel</w:t>
      </w:r>
      <w:r>
        <w:t xml:space="preserve"> – disable instrument panel</w:t>
      </w:r>
      <w:r>
        <w:br/>
        <w:t>--disable-sound – disable sounds</w:t>
      </w:r>
      <w:r>
        <w:br/>
      </w:r>
      <w:r w:rsidRPr="00810684">
        <w:t>--enable-hud</w:t>
      </w:r>
      <w:r>
        <w:t xml:space="preserve"> – enable heads up display </w:t>
      </w:r>
      <w:r>
        <w:br/>
      </w:r>
      <w:r w:rsidRPr="00810684">
        <w:t>--disable-random-objects</w:t>
      </w:r>
      <w:r>
        <w:t xml:space="preserve"> – disable random scenery objects</w:t>
      </w:r>
      <w:r>
        <w:br/>
        <w:t>--fdm=n</w:t>
      </w:r>
      <w:r w:rsidR="005924EC">
        <w:t>ull – turn off the built-in FDM</w:t>
      </w:r>
      <w:r>
        <w:br/>
        <w:t xml:space="preserve">--timeofday=noon – time of day </w:t>
      </w:r>
      <w:r>
        <w:br/>
      </w:r>
      <w:r w:rsidRPr="00810684">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E2499">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38]","plainTextFormattedCitation":"[38]","previouslyFormattedCitation":"[38]"},"properties":{"noteIndex":0},"schema":"https://github.com/citation-style-language/schema/raw/master/csl-citation.json"}</w:instrText>
      </w:r>
      <w:r w:rsidR="00472C76">
        <w:fldChar w:fldCharType="separate"/>
      </w:r>
      <w:r w:rsidR="00A55FA5" w:rsidRPr="00A55FA5">
        <w:rPr>
          <w:noProof/>
        </w:rPr>
        <w:t>[38]</w:t>
      </w:r>
      <w:r w:rsidR="00472C76">
        <w:fldChar w:fldCharType="end"/>
      </w:r>
      <w:r>
        <w:t>.</w:t>
      </w:r>
    </w:p>
    <w:p w14:paraId="68AE2DBC" w14:textId="77777777" w:rsidR="000A05EE" w:rsidRDefault="000A05EE" w:rsidP="00842693">
      <w:pPr>
        <w:spacing w:before="100" w:beforeAutospacing="1" w:after="100" w:afterAutospacing="1"/>
        <w:contextualSpacing/>
      </w:pPr>
    </w:p>
    <w:p w14:paraId="2681DC07" w14:textId="4ED864B2" w:rsidR="00216100" w:rsidRDefault="00216100" w:rsidP="00842693">
      <w:pPr>
        <w:spacing w:before="100" w:beforeAutospacing="1" w:after="100" w:afterAutospacing="1"/>
        <w:contextualSpacing/>
      </w:pPr>
      <w:r>
        <w:t>T</w:t>
      </w:r>
      <w:r w:rsidR="006A4BBC">
        <w:t>he struct</w:t>
      </w:r>
      <w:r w:rsidR="00504C2E">
        <w:t>ure</w:t>
      </w:r>
      <w:r w:rsidR="006A4BBC">
        <w:t xml:space="preserve"> representing</w:t>
      </w:r>
      <w:r w:rsidR="00702E0F">
        <w:t xml:space="preserve"> a rigid body</w:t>
      </w:r>
      <w:r>
        <w:t xml:space="preserve"> airplane in FlightGear</w:t>
      </w:r>
      <w:r w:rsidR="00D157D8">
        <w:t xml:space="preserve">, </w:t>
      </w:r>
      <w:r w:rsidR="00BF5959">
        <w:t>re-implemented in Rust</w:t>
      </w:r>
      <w:r w:rsidR="00AE412F">
        <w:t>:</w:t>
      </w:r>
      <w:r w:rsidR="009F5D50">
        <w:br/>
        <w:t xml:space="preserve">Note: The only data variables </w:t>
      </w:r>
      <w:r w:rsidR="00F37AE6">
        <w:t xml:space="preserve">in the structure that are </w:t>
      </w:r>
      <w:r w:rsidR="009F5D50">
        <w:t xml:space="preserve">updated </w:t>
      </w:r>
      <w:r w:rsidR="00D310CC">
        <w:t xml:space="preserve">by our software </w:t>
      </w:r>
      <w:r w:rsidR="009F5D50">
        <w:t>during simulation are: longitude, latitude, altitude, phi, theta, and psi.</w:t>
      </w:r>
    </w:p>
    <w:p w14:paraId="3A72D75A" w14:textId="77777777" w:rsidR="00216100" w:rsidRPr="00A86DE3" w:rsidRDefault="00216100" w:rsidP="00216100">
      <w:pPr>
        <w:shd w:val="clear" w:color="auto" w:fill="FFFFFF"/>
        <w:rPr>
          <w:rFonts w:ascii="Courier New" w:hAnsi="Courier New" w:cs="Courier New"/>
          <w:color w:val="808080"/>
          <w:sz w:val="20"/>
        </w:rPr>
      </w:pPr>
      <w:r w:rsidRPr="00A86DE3">
        <w:rPr>
          <w:rFonts w:ascii="Courier New" w:hAnsi="Courier New" w:cs="Courier New"/>
          <w:b/>
          <w:bCs/>
          <w:color w:val="00007F"/>
          <w:sz w:val="20"/>
        </w:rPr>
        <w:t>struct</w:t>
      </w:r>
      <w:r w:rsidRPr="00A86DE3">
        <w:rPr>
          <w:rFonts w:ascii="Courier New" w:hAnsi="Courier New" w:cs="Courier New"/>
          <w:color w:val="808080"/>
          <w:sz w:val="20"/>
        </w:rPr>
        <w:t xml:space="preserve"> </w:t>
      </w:r>
      <w:r w:rsidRPr="00A86DE3">
        <w:rPr>
          <w:rFonts w:ascii="Courier New" w:hAnsi="Courier New" w:cs="Courier New"/>
          <w:color w:val="000000"/>
          <w:sz w:val="20"/>
        </w:rPr>
        <w:t>FGNetFDM</w:t>
      </w:r>
    </w:p>
    <w:p w14:paraId="62BC79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7395B85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er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increment when data values change</w:t>
      </w:r>
    </w:p>
    <w:p w14:paraId="51CDEC8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add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adding</w:t>
      </w:r>
    </w:p>
    <w:p w14:paraId="63F7A18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DFC918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ositions</w:t>
      </w:r>
    </w:p>
    <w:p w14:paraId="4D66FD6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ong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0314DFD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a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52DD140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sea level (meters)</w:t>
      </w:r>
    </w:p>
    <w:p w14:paraId="065521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g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ground level (meters)</w:t>
      </w:r>
    </w:p>
    <w:p w14:paraId="0AEDC3B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dians)</w:t>
      </w:r>
    </w:p>
    <w:p w14:paraId="5E799E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dians)</w:t>
      </w:r>
    </w:p>
    <w:p w14:paraId="7ACF7EC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or true heading (radians)</w:t>
      </w:r>
    </w:p>
    <w:p w14:paraId="053EE4D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ph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ngle of attack (radians)</w:t>
      </w:r>
    </w:p>
    <w:p w14:paraId="58DD080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b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ide slip angle (radians)</w:t>
      </w:r>
    </w:p>
    <w:p w14:paraId="328905A6"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4DAA91B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Velocities</w:t>
      </w:r>
    </w:p>
    <w:p w14:paraId="23A5D0B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te (radians/sec)</w:t>
      </w:r>
    </w:p>
    <w:p w14:paraId="2B45844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te (radians/sec)</w:t>
      </w:r>
    </w:p>
    <w:p w14:paraId="24F16D2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rate (radians/sec)</w:t>
      </w:r>
    </w:p>
    <w:p w14:paraId="5CF5D36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ca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alibrated airspeed</w:t>
      </w:r>
    </w:p>
    <w:p w14:paraId="5DBAF20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limb_r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eet per second</w:t>
      </w:r>
    </w:p>
    <w:p w14:paraId="67E3BC7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north</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orth velocity in local/body frame, fps</w:t>
      </w:r>
    </w:p>
    <w:p w14:paraId="26C173A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eas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ast velocity in local/body frame, fps</w:t>
      </w:r>
    </w:p>
    <w:p w14:paraId="667F7C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dow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down/vertical velocity in local/body frame, fps</w:t>
      </w:r>
    </w:p>
    <w:p w14:paraId="43E7879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u</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244914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v</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ECEF velocity in body frame </w:t>
      </w:r>
    </w:p>
    <w:p w14:paraId="22A6529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61BC58B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11A4D5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Accelerations</w:t>
      </w:r>
    </w:p>
    <w:p w14:paraId="7BAEBBD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X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 accel in body frame ft/sec^2</w:t>
      </w:r>
    </w:p>
    <w:p w14:paraId="7968CE1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y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 accel in body frame ft/sec^2</w:t>
      </w:r>
    </w:p>
    <w:p w14:paraId="44B64D6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Z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Z accel in body frame ft/sec^2</w:t>
      </w:r>
    </w:p>
    <w:p w14:paraId="20C41933"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E07768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Stall</w:t>
      </w:r>
    </w:p>
    <w:p w14:paraId="1F5AA09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tall_warn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0.0 - 1.0 indicating the amount of stall</w:t>
      </w:r>
    </w:p>
    <w:p w14:paraId="72D067C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lip_de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lip ball deflection</w:t>
      </w:r>
    </w:p>
    <w:p w14:paraId="4029EE5F"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AA8B7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ressure</w:t>
      </w:r>
    </w:p>
    <w:p w14:paraId="60B4AB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0E343A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gine status</w:t>
      </w:r>
    </w:p>
    <w:p w14:paraId="04C286E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engine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umber of valid engines</w:t>
      </w:r>
    </w:p>
    <w:p w14:paraId="35BF01B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ng_st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ngine state (off, cranking, running)</w:t>
      </w:r>
    </w:p>
    <w:p w14:paraId="7BB2D9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pm</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 Engine RPM rev/min</w:t>
      </w:r>
    </w:p>
    <w:p w14:paraId="174CDB2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fl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flow gallons/hr</w:t>
      </w:r>
    </w:p>
    <w:p w14:paraId="7A815BC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pressure psi</w:t>
      </w:r>
    </w:p>
    <w:p w14:paraId="4FAB135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g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xhuast gas temp deg F</w:t>
      </w:r>
    </w:p>
    <w:p w14:paraId="711120C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h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ylinder head temp deg F</w:t>
      </w:r>
    </w:p>
    <w:p w14:paraId="39246DE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mp_o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nifold pressure</w:t>
      </w:r>
    </w:p>
    <w:p w14:paraId="4598321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i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Turbine Inlet Temperature</w:t>
      </w:r>
    </w:p>
    <w:p w14:paraId="7AC5B48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tem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temp deg F</w:t>
      </w:r>
    </w:p>
    <w:p w14:paraId="0DAA9C2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pressure psi</w:t>
      </w:r>
    </w:p>
    <w:p w14:paraId="653504D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3E079E4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sumables</w:t>
      </w:r>
    </w:p>
    <w:p w14:paraId="45509C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tank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x number of fuel tanks</w:t>
      </w:r>
    </w:p>
    <w:p w14:paraId="4092D05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quant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B4FBB39"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CCE723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Gear status</w:t>
      </w:r>
    </w:p>
    <w:p w14:paraId="36FF9EA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wheel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0775AF1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48CA604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po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16DBED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ste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0E43025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compres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3BBDF01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00B081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vironment</w:t>
      </w:r>
    </w:p>
    <w:p w14:paraId="0E6292C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ur_tim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urrent unix time</w:t>
      </w:r>
    </w:p>
    <w:p w14:paraId="76A5EE7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ar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ffset in seconds to unix time</w:t>
      </w:r>
    </w:p>
    <w:p w14:paraId="56BAB24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isibil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visibility in meters (for env. effects)</w:t>
      </w:r>
    </w:p>
    <w:p w14:paraId="5355F188"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1FE0E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trol surface positions (normalized values)</w:t>
      </w:r>
    </w:p>
    <w:p w14:paraId="1903A00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B1E5F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_trim_tab</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173D6F8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2AECEB8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5E14978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706B93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37FC474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udd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64472F8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ose_whee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19F74B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eedbrak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F259C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oiler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p>
    <w:p w14:paraId="20F942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p>
    <w:p w14:paraId="74B6A74B" w14:textId="77777777" w:rsidR="00216100" w:rsidRDefault="0021610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6763F6C2" w14:textId="54AA765A" w:rsidR="00EA668D" w:rsidRDefault="00EA668D" w:rsidP="003F5979">
      <w:pPr>
        <w:pStyle w:val="BodyText"/>
        <w:ind w:firstLine="0"/>
      </w:pPr>
    </w:p>
    <w:p w14:paraId="2A8B4F36" w14:textId="2293ACD2" w:rsidR="00EA668D" w:rsidRDefault="00EA668D" w:rsidP="003F5979">
      <w:pPr>
        <w:pStyle w:val="BodyText"/>
        <w:ind w:firstLine="0"/>
      </w:pPr>
    </w:p>
    <w:p w14:paraId="1659A838" w14:textId="6443AFA8" w:rsidR="00EA668D" w:rsidRDefault="00EA668D" w:rsidP="003F5979">
      <w:pPr>
        <w:pStyle w:val="BodyText"/>
        <w:ind w:firstLine="0"/>
      </w:pPr>
    </w:p>
    <w:p w14:paraId="13B6A710" w14:textId="1222E113" w:rsidR="00EA668D" w:rsidRDefault="00EA668D" w:rsidP="003F5979">
      <w:pPr>
        <w:pStyle w:val="BodyText"/>
        <w:ind w:firstLine="0"/>
      </w:pPr>
    </w:p>
    <w:p w14:paraId="5F215D75" w14:textId="72E24409" w:rsidR="00EA668D" w:rsidRDefault="00EA668D" w:rsidP="003F5979">
      <w:pPr>
        <w:pStyle w:val="BodyText"/>
        <w:ind w:firstLine="0"/>
      </w:pPr>
    </w:p>
    <w:p w14:paraId="194B8C18" w14:textId="65CD0AE6"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68" w:name="_Toc61301351"/>
      <w:r w:rsidRPr="00B16165">
        <w:rPr>
          <w:sz w:val="29"/>
          <w:szCs w:val="29"/>
        </w:rPr>
        <w:t>Appendix B: Flight Simulator Keyboard Controls</w:t>
      </w:r>
      <w:bookmarkEnd w:id="268"/>
    </w:p>
    <w:tbl>
      <w:tblPr>
        <w:tblStyle w:val="TableGrid"/>
        <w:tblW w:w="0" w:type="auto"/>
        <w:jc w:val="center"/>
        <w:tblLook w:val="04A0" w:firstRow="1" w:lastRow="0" w:firstColumn="1" w:lastColumn="0" w:noHBand="0" w:noVBand="1"/>
      </w:tblPr>
      <w:tblGrid>
        <w:gridCol w:w="1447"/>
        <w:gridCol w:w="4185"/>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t>H</w:t>
            </w:r>
          </w:p>
        </w:tc>
        <w:tc>
          <w:tcPr>
            <w:tcW w:w="0" w:type="auto"/>
          </w:tcPr>
          <w:p w14:paraId="31D9C162" w14:textId="19998D10" w:rsidR="003B589A" w:rsidRDefault="005B3A25" w:rsidP="00C57AC9">
            <w:pPr>
              <w:keepNext/>
              <w:spacing w:line="240" w:lineRule="auto"/>
            </w:pPr>
            <w:r>
              <w:t>Reset Flaps</w:t>
            </w:r>
          </w:p>
        </w:tc>
      </w:tr>
    </w:tbl>
    <w:p w14:paraId="3F33D5B0" w14:textId="015DCD7E" w:rsidR="001A66CC" w:rsidRDefault="00C57AC9" w:rsidP="00842693">
      <w:pPr>
        <w:pStyle w:val="Caption"/>
        <w:spacing w:before="100" w:beforeAutospacing="1" w:after="100" w:afterAutospacing="1"/>
        <w:contextualSpacing/>
        <w:jc w:val="center"/>
        <w:rPr>
          <w:b w:val="0"/>
        </w:rPr>
      </w:pPr>
      <w:bookmarkStart w:id="269" w:name="_Toc61301137"/>
      <w:r w:rsidRPr="00C57AC9">
        <w:rPr>
          <w:b w:val="0"/>
        </w:rPr>
        <w:t xml:space="preserve">Table </w:t>
      </w:r>
      <w:r w:rsidRPr="00C57AC9">
        <w:rPr>
          <w:b w:val="0"/>
        </w:rPr>
        <w:fldChar w:fldCharType="begin"/>
      </w:r>
      <w:r w:rsidRPr="00C57AC9">
        <w:rPr>
          <w:b w:val="0"/>
        </w:rPr>
        <w:instrText xml:space="preserve"> SEQ Table \* ARABIC </w:instrText>
      </w:r>
      <w:r w:rsidRPr="00C57AC9">
        <w:rPr>
          <w:b w:val="0"/>
        </w:rPr>
        <w:fldChar w:fldCharType="separate"/>
      </w:r>
      <w:r>
        <w:rPr>
          <w:b w:val="0"/>
          <w:noProof/>
        </w:rPr>
        <w:t>22</w:t>
      </w:r>
      <w:r w:rsidRPr="00C57AC9">
        <w:rPr>
          <w:b w:val="0"/>
        </w:rPr>
        <w:fldChar w:fldCharType="end"/>
      </w:r>
      <w:r w:rsidR="009751F6">
        <w:rPr>
          <w:b w:val="0"/>
        </w:rPr>
        <w:t xml:space="preserve">: Palmer-based </w:t>
      </w:r>
      <w:r w:rsidRPr="00C57AC9">
        <w:rPr>
          <w:b w:val="0"/>
        </w:rPr>
        <w:t>Flight Simulator Keyboard Controls</w:t>
      </w:r>
      <w:bookmarkEnd w:id="269"/>
    </w:p>
    <w:p w14:paraId="06A0FE12" w14:textId="77777777" w:rsidR="008A3977" w:rsidRPr="008A3977" w:rsidRDefault="008A3977" w:rsidP="008A3977"/>
    <w:tbl>
      <w:tblPr>
        <w:tblStyle w:val="TableGrid"/>
        <w:tblW w:w="0" w:type="auto"/>
        <w:jc w:val="center"/>
        <w:tblLook w:val="04A0" w:firstRow="1" w:lastRow="0" w:firstColumn="1" w:lastColumn="0" w:noHBand="0" w:noVBand="1"/>
      </w:tblPr>
      <w:tblGrid>
        <w:gridCol w:w="1447"/>
        <w:gridCol w:w="1682"/>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7CDB187F" w:rsidR="00BF5959" w:rsidRPr="00B216EE" w:rsidRDefault="00C57AC9" w:rsidP="00842693">
      <w:pPr>
        <w:pStyle w:val="Caption"/>
        <w:spacing w:before="100" w:beforeAutospacing="1" w:after="100" w:afterAutospacing="1"/>
        <w:contextualSpacing/>
        <w:jc w:val="center"/>
        <w:rPr>
          <w:b w:val="0"/>
        </w:rPr>
      </w:pPr>
      <w:bookmarkStart w:id="270" w:name="_Toc61301138"/>
      <w:r w:rsidRPr="00C57AC9">
        <w:rPr>
          <w:b w:val="0"/>
        </w:rPr>
        <w:t xml:space="preserve">Table </w:t>
      </w:r>
      <w:r w:rsidRPr="00C57AC9">
        <w:rPr>
          <w:b w:val="0"/>
        </w:rPr>
        <w:fldChar w:fldCharType="begin"/>
      </w:r>
      <w:r w:rsidRPr="00C57AC9">
        <w:rPr>
          <w:b w:val="0"/>
        </w:rPr>
        <w:instrText xml:space="preserve"> SEQ Table \* ARABIC </w:instrText>
      </w:r>
      <w:r w:rsidRPr="00C57AC9">
        <w:rPr>
          <w:b w:val="0"/>
        </w:rPr>
        <w:fldChar w:fldCharType="separate"/>
      </w:r>
      <w:r w:rsidRPr="00C57AC9">
        <w:rPr>
          <w:b w:val="0"/>
          <w:noProof/>
        </w:rPr>
        <w:t>23</w:t>
      </w:r>
      <w:r w:rsidRPr="00C57AC9">
        <w:rPr>
          <w:b w:val="0"/>
        </w:rPr>
        <w:fldChar w:fldCharType="end"/>
      </w:r>
      <w:r w:rsidR="00A95C9E">
        <w:rPr>
          <w:b w:val="0"/>
        </w:rPr>
        <w:t>: Bourg-based</w:t>
      </w:r>
      <w:r w:rsidRPr="00C57AC9">
        <w:rPr>
          <w:b w:val="0"/>
        </w:rPr>
        <w:t xml:space="preserve"> Flight Simulator Keyboard Controls</w:t>
      </w:r>
      <w:bookmarkEnd w:id="270"/>
    </w:p>
    <w:p w14:paraId="6C374D42" w14:textId="6E44DE82" w:rsidR="00BF5959" w:rsidRDefault="00BF5959" w:rsidP="00BF5959"/>
    <w:p w14:paraId="258F017C" w14:textId="30816348" w:rsidR="00A3087C" w:rsidRDefault="00A3087C" w:rsidP="00BF5959"/>
    <w:p w14:paraId="6ECA845D" w14:textId="765E6F24" w:rsidR="00944D2A" w:rsidRDefault="00944D2A" w:rsidP="00BF5959"/>
    <w:p w14:paraId="7E7440CF" w14:textId="173CA268" w:rsidR="00944D2A" w:rsidRPr="00B16165" w:rsidRDefault="00944D2A" w:rsidP="00944D2A">
      <w:pPr>
        <w:pStyle w:val="Heading1"/>
        <w:rPr>
          <w:sz w:val="29"/>
          <w:szCs w:val="29"/>
        </w:rPr>
      </w:pPr>
      <w:bookmarkStart w:id="271" w:name="_Toc61301352"/>
      <w:r>
        <w:rPr>
          <w:sz w:val="29"/>
          <w:szCs w:val="29"/>
        </w:rPr>
        <w:t xml:space="preserve">Appendix C: </w:t>
      </w:r>
      <w:r w:rsidR="000357C7">
        <w:rPr>
          <w:sz w:val="29"/>
          <w:szCs w:val="29"/>
        </w:rPr>
        <w:t>Palmer</w:t>
      </w:r>
      <w:r>
        <w:rPr>
          <w:sz w:val="29"/>
          <w:szCs w:val="29"/>
        </w:rPr>
        <w:t>-based Rust/ECS Flight Simulator Code</w:t>
      </w:r>
      <w:bookmarkEnd w:id="271"/>
    </w:p>
    <w:p w14:paraId="1FDABE6D" w14:textId="3FD40F97" w:rsidR="00944D2A" w:rsidRDefault="00944D2A" w:rsidP="00BF5959"/>
    <w:p w14:paraId="4566F02B" w14:textId="0C01CC82" w:rsidR="00944D2A" w:rsidRDefault="00944D2A" w:rsidP="00BF5959"/>
    <w:p w14:paraId="3C0F4648" w14:textId="76A82C94" w:rsidR="00944D2A" w:rsidRDefault="00944D2A" w:rsidP="00BF5959"/>
    <w:p w14:paraId="2CC32A45" w14:textId="1455CC6F" w:rsidR="00944D2A" w:rsidRDefault="00944D2A" w:rsidP="00BF5959"/>
    <w:p w14:paraId="3A907612" w14:textId="657F0FD2" w:rsidR="00944D2A" w:rsidRDefault="00944D2A" w:rsidP="00BF5959"/>
    <w:p w14:paraId="568ECA86" w14:textId="5A709CB6" w:rsidR="00944D2A" w:rsidRDefault="00944D2A" w:rsidP="00BF5959"/>
    <w:p w14:paraId="2D38E968" w14:textId="7B0E13EF" w:rsidR="00944D2A" w:rsidRDefault="00944D2A" w:rsidP="00BF5959"/>
    <w:p w14:paraId="661FA7B1" w14:textId="7550A3B1" w:rsidR="00944D2A" w:rsidRDefault="00944D2A" w:rsidP="00BF5959"/>
    <w:p w14:paraId="31A4B603" w14:textId="215B5AC7" w:rsidR="00944D2A" w:rsidRDefault="00944D2A" w:rsidP="00BF5959"/>
    <w:p w14:paraId="48B63C30" w14:textId="603676BC" w:rsidR="00944D2A" w:rsidRDefault="00944D2A" w:rsidP="00BF5959"/>
    <w:p w14:paraId="2476021C" w14:textId="2C901DE7" w:rsidR="00944D2A" w:rsidRDefault="00944D2A" w:rsidP="00BF5959"/>
    <w:p w14:paraId="2FD7FF7C" w14:textId="252DE992" w:rsidR="00944D2A" w:rsidRDefault="00944D2A" w:rsidP="00BF5959"/>
    <w:p w14:paraId="6D664700" w14:textId="5B5DAE44" w:rsidR="00944D2A" w:rsidRDefault="00944D2A" w:rsidP="00BF5959"/>
    <w:p w14:paraId="33F357D9" w14:textId="6DFC8F9B" w:rsidR="00944D2A" w:rsidRDefault="00944D2A" w:rsidP="00BF5959"/>
    <w:p w14:paraId="0D1E0F65" w14:textId="1AECB0BB" w:rsidR="00944D2A" w:rsidRDefault="00944D2A" w:rsidP="00BF5959"/>
    <w:p w14:paraId="0544AE0F" w14:textId="7DB2BEB1" w:rsidR="00944D2A" w:rsidRDefault="00944D2A" w:rsidP="00BF5959"/>
    <w:p w14:paraId="4D4A8DA0" w14:textId="3F08F853" w:rsidR="00944D2A" w:rsidRDefault="00944D2A" w:rsidP="00BF5959"/>
    <w:p w14:paraId="562B606B" w14:textId="52B15DD7" w:rsidR="000357C7" w:rsidRDefault="000357C7" w:rsidP="00BF5959"/>
    <w:p w14:paraId="7969E4D5" w14:textId="3EB289A2" w:rsidR="000357C7" w:rsidRDefault="000357C7" w:rsidP="00BF5959"/>
    <w:p w14:paraId="6256D49B" w14:textId="02FEC619" w:rsidR="000357C7" w:rsidRDefault="000357C7" w:rsidP="00BF5959"/>
    <w:p w14:paraId="030258B2" w14:textId="591FB8CC" w:rsidR="000357C7" w:rsidRDefault="000357C7" w:rsidP="00BF5959"/>
    <w:p w14:paraId="07C54902" w14:textId="726CA77A" w:rsidR="000357C7" w:rsidRPr="00B16165" w:rsidRDefault="000357C7" w:rsidP="000357C7">
      <w:pPr>
        <w:pStyle w:val="Heading1"/>
        <w:rPr>
          <w:sz w:val="29"/>
          <w:szCs w:val="29"/>
        </w:rPr>
      </w:pPr>
      <w:bookmarkStart w:id="272" w:name="_Toc61301353"/>
      <w:r>
        <w:rPr>
          <w:sz w:val="29"/>
          <w:szCs w:val="29"/>
        </w:rPr>
        <w:t>Appendix D: Bourg-based Rust/ECS Flight Simulator Code</w:t>
      </w:r>
      <w:bookmarkEnd w:id="272"/>
    </w:p>
    <w:p w14:paraId="31015C87" w14:textId="5C57D058" w:rsidR="000357C7" w:rsidRDefault="000357C7" w:rsidP="00BF5959"/>
    <w:p w14:paraId="2FE09982" w14:textId="3AC027EE" w:rsidR="000357C7" w:rsidRDefault="000357C7" w:rsidP="00BF5959"/>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2F55B569" w14:textId="06D1D7E2" w:rsidR="000357C7" w:rsidRDefault="000357C7" w:rsidP="00BF5959"/>
    <w:p w14:paraId="3B53A682" w14:textId="1B8C50EE" w:rsidR="000357C7" w:rsidRDefault="000357C7" w:rsidP="00BF5959"/>
    <w:p w14:paraId="71096CBC" w14:textId="5E9C5EAB" w:rsidR="000357C7" w:rsidRDefault="000357C7"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1B3A2DA9" w:rsidR="00944D2A" w:rsidRDefault="00944D2A" w:rsidP="00BF5959"/>
    <w:p w14:paraId="21F65B9A" w14:textId="2FA265BD" w:rsidR="00944D2A" w:rsidRDefault="00944D2A" w:rsidP="00BF5959"/>
    <w:p w14:paraId="0425D32A" w14:textId="19923B23"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73" w:name="_Toc61301354"/>
      <w:r>
        <w:rPr>
          <w:sz w:val="29"/>
          <w:szCs w:val="29"/>
        </w:rPr>
        <w:t>Bibliography</w:t>
      </w:r>
      <w:bookmarkEnd w:id="273"/>
    </w:p>
    <w:p w14:paraId="63ADFCA6" w14:textId="3DEBD920" w:rsidR="00AE2499" w:rsidRPr="00AE2499" w:rsidRDefault="00472C76" w:rsidP="00AE2499">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AE2499" w:rsidRPr="00AE2499">
        <w:rPr>
          <w:noProof/>
          <w:szCs w:val="24"/>
        </w:rPr>
        <w:t>[1]</w:t>
      </w:r>
      <w:r w:rsidR="00AE2499" w:rsidRPr="00AE2499">
        <w:rPr>
          <w:noProof/>
          <w:szCs w:val="24"/>
        </w:rPr>
        <w:tab/>
        <w:t xml:space="preserve">G. Palmer, </w:t>
      </w:r>
      <w:r w:rsidR="00AE2499" w:rsidRPr="00AE2499">
        <w:rPr>
          <w:i/>
          <w:iCs/>
          <w:noProof/>
          <w:szCs w:val="24"/>
        </w:rPr>
        <w:t>Physics for game programmers</w:t>
      </w:r>
      <w:r w:rsidR="00AE2499" w:rsidRPr="00AE2499">
        <w:rPr>
          <w:noProof/>
          <w:szCs w:val="24"/>
        </w:rPr>
        <w:t>. Apress, 2005.</w:t>
      </w:r>
    </w:p>
    <w:p w14:paraId="24C26372"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w:t>
      </w:r>
      <w:r w:rsidRPr="00AE2499">
        <w:rPr>
          <w:noProof/>
          <w:szCs w:val="24"/>
        </w:rPr>
        <w:tab/>
        <w:t xml:space="preserve">D. M. Bourg and B. Bywalec, </w:t>
      </w:r>
      <w:r w:rsidRPr="00AE2499">
        <w:rPr>
          <w:i/>
          <w:iCs/>
          <w:noProof/>
          <w:szCs w:val="24"/>
        </w:rPr>
        <w:t>Physics for Game Developers, Second Edition</w:t>
      </w:r>
      <w:r w:rsidRPr="00AE2499">
        <w:rPr>
          <w:noProof/>
          <w:szCs w:val="24"/>
        </w:rPr>
        <w:t>. O’Reilly Media, 2013.</w:t>
      </w:r>
    </w:p>
    <w:p w14:paraId="506DC6EF"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3]</w:t>
      </w:r>
      <w:r w:rsidRPr="00AE2499">
        <w:rPr>
          <w:noProof/>
          <w:szCs w:val="24"/>
        </w:rPr>
        <w:tab/>
        <w:t>“FlightGear Flight Simulator.” https://www.flightgear.org/.</w:t>
      </w:r>
    </w:p>
    <w:p w14:paraId="1E759359"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4]</w:t>
      </w:r>
      <w:r w:rsidRPr="00AE2499">
        <w:rPr>
          <w:noProof/>
          <w:szCs w:val="24"/>
        </w:rPr>
        <w:tab/>
        <w:t xml:space="preserve">R. R. Hill and J. O. Miller, “A History Of United States Military Simulation,” </w:t>
      </w:r>
      <w:r w:rsidRPr="00AE2499">
        <w:rPr>
          <w:i/>
          <w:iCs/>
          <w:noProof/>
          <w:szCs w:val="24"/>
        </w:rPr>
        <w:t>2017 Winter Simul. Conf.</w:t>
      </w:r>
      <w:r w:rsidRPr="00AE2499">
        <w:rPr>
          <w:noProof/>
          <w:szCs w:val="24"/>
        </w:rPr>
        <w:t>, 2017.</w:t>
      </w:r>
    </w:p>
    <w:p w14:paraId="1FA26C9D"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5]</w:t>
      </w:r>
      <w:r w:rsidRPr="00AE2499">
        <w:rPr>
          <w:noProof/>
          <w:szCs w:val="24"/>
        </w:rPr>
        <w:tab/>
        <w:t>“Create a world with more play,” 2020. https://unity.com/solutions/game.</w:t>
      </w:r>
    </w:p>
    <w:p w14:paraId="352D8E1D"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6]</w:t>
      </w:r>
      <w:r w:rsidRPr="00AE2499">
        <w:rPr>
          <w:noProof/>
          <w:szCs w:val="24"/>
        </w:rPr>
        <w:tab/>
        <w:t>“Unity helps bring the masses together in Mediatonic’s absurd multiplayer,” 2020. https://unity.com/case-study/mediatonic-fall-guys.</w:t>
      </w:r>
    </w:p>
    <w:p w14:paraId="2FB1C886"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7]</w:t>
      </w:r>
      <w:r w:rsidRPr="00AE2499">
        <w:rPr>
          <w:noProof/>
          <w:szCs w:val="24"/>
        </w:rPr>
        <w:tab/>
        <w:t xml:space="preserve">“Flight Dynamics Model,” </w:t>
      </w:r>
      <w:r w:rsidRPr="00AE2499">
        <w:rPr>
          <w:i/>
          <w:iCs/>
          <w:noProof/>
          <w:szCs w:val="24"/>
        </w:rPr>
        <w:t>FlightGear Wiki</w:t>
      </w:r>
      <w:r w:rsidRPr="00AE2499">
        <w:rPr>
          <w:noProof/>
          <w:szCs w:val="24"/>
        </w:rPr>
        <w:t>. http://wiki.flightgear.org/Flight_Dynamics_Model.</w:t>
      </w:r>
    </w:p>
    <w:p w14:paraId="52669C4A"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8]</w:t>
      </w:r>
      <w:r w:rsidRPr="00AE2499">
        <w:rPr>
          <w:noProof/>
          <w:szCs w:val="24"/>
        </w:rPr>
        <w:tab/>
        <w:t xml:space="preserve">“Degrees of freedom (mechanics),” </w:t>
      </w:r>
      <w:r w:rsidRPr="00AE2499">
        <w:rPr>
          <w:i/>
          <w:iCs/>
          <w:noProof/>
          <w:szCs w:val="24"/>
        </w:rPr>
        <w:t>Wikipedia</w:t>
      </w:r>
      <w:r w:rsidRPr="00AE2499">
        <w:rPr>
          <w:noProof/>
          <w:szCs w:val="24"/>
        </w:rPr>
        <w:t>, 2020. https://en.wikipedia.org/wiki/Degrees_of_freedom_(mechanics).</w:t>
      </w:r>
    </w:p>
    <w:p w14:paraId="45869408"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9]</w:t>
      </w:r>
      <w:r w:rsidRPr="00AE2499">
        <w:rPr>
          <w:noProof/>
          <w:szCs w:val="24"/>
        </w:rPr>
        <w:tab/>
        <w:t xml:space="preserve">M. T.S., </w:t>
      </w:r>
      <w:r w:rsidRPr="00AE2499">
        <w:rPr>
          <w:i/>
          <w:iCs/>
          <w:noProof/>
          <w:szCs w:val="24"/>
        </w:rPr>
        <w:t>Rust In Action</w:t>
      </w:r>
      <w:r w:rsidRPr="00AE2499">
        <w:rPr>
          <w:noProof/>
          <w:szCs w:val="24"/>
        </w:rPr>
        <w:t>, Manning Ea. Manning Publications, 2019.</w:t>
      </w:r>
    </w:p>
    <w:p w14:paraId="56E9C5E1"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0]</w:t>
      </w:r>
      <w:r w:rsidRPr="00AE2499">
        <w:rPr>
          <w:noProof/>
          <w:szCs w:val="24"/>
        </w:rPr>
        <w:tab/>
        <w:t>J. A. Vagedes, “A Study of Execution Performance for Rust-Based Object vs Data Oriented Architectures,” Air Force Institute of Technology, 2020.</w:t>
      </w:r>
    </w:p>
    <w:p w14:paraId="615933CF"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1]</w:t>
      </w:r>
      <w:r w:rsidRPr="00AE2499">
        <w:rPr>
          <w:noProof/>
          <w:szCs w:val="24"/>
        </w:rPr>
        <w:tab/>
        <w:t xml:space="preserve">W. Durham, </w:t>
      </w:r>
      <w:r w:rsidRPr="00AE2499">
        <w:rPr>
          <w:i/>
          <w:iCs/>
          <w:noProof/>
          <w:szCs w:val="24"/>
        </w:rPr>
        <w:t>Aircraft Flight Dynamics and Control</w:t>
      </w:r>
      <w:r w:rsidRPr="00AE2499">
        <w:rPr>
          <w:noProof/>
          <w:szCs w:val="24"/>
        </w:rPr>
        <w:t>. Wiley, 2013.</w:t>
      </w:r>
    </w:p>
    <w:p w14:paraId="36257BB2"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2]</w:t>
      </w:r>
      <w:r w:rsidRPr="00AE2499">
        <w:rPr>
          <w:noProof/>
          <w:szCs w:val="24"/>
        </w:rPr>
        <w:tab/>
        <w:t xml:space="preserve">“Flight dynamics (fixed-wing aircraft),” </w:t>
      </w:r>
      <w:r w:rsidRPr="00AE2499">
        <w:rPr>
          <w:i/>
          <w:iCs/>
          <w:noProof/>
          <w:szCs w:val="24"/>
        </w:rPr>
        <w:t>Wikipedia</w:t>
      </w:r>
      <w:r w:rsidRPr="00AE2499">
        <w:rPr>
          <w:noProof/>
          <w:szCs w:val="24"/>
        </w:rPr>
        <w:t>, 2020. https://en.wikipedia.org/wiki/Flight_dynamics_(fixed-wing_aircraft).</w:t>
      </w:r>
    </w:p>
    <w:p w14:paraId="570719EE"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3]</w:t>
      </w:r>
      <w:r w:rsidRPr="00AE2499">
        <w:rPr>
          <w:noProof/>
          <w:szCs w:val="24"/>
        </w:rPr>
        <w:tab/>
        <w:t xml:space="preserve">“Airfoil,” </w:t>
      </w:r>
      <w:r w:rsidRPr="00AE2499">
        <w:rPr>
          <w:i/>
          <w:iCs/>
          <w:noProof/>
          <w:szCs w:val="24"/>
        </w:rPr>
        <w:t>Wikipedia</w:t>
      </w:r>
      <w:r w:rsidRPr="00AE2499">
        <w:rPr>
          <w:noProof/>
          <w:szCs w:val="24"/>
        </w:rPr>
        <w:t>, 2020. https://en.wikipedia.org/wiki/Airfoil.</w:t>
      </w:r>
    </w:p>
    <w:p w14:paraId="467A9721"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4]</w:t>
      </w:r>
      <w:r w:rsidRPr="00AE2499">
        <w:rPr>
          <w:noProof/>
          <w:szCs w:val="24"/>
        </w:rPr>
        <w:tab/>
        <w:t xml:space="preserve">“Flight control surfaces,” </w:t>
      </w:r>
      <w:r w:rsidRPr="00AE2499">
        <w:rPr>
          <w:i/>
          <w:iCs/>
          <w:noProof/>
          <w:szCs w:val="24"/>
        </w:rPr>
        <w:t>Wikipedia</w:t>
      </w:r>
      <w:r w:rsidRPr="00AE2499">
        <w:rPr>
          <w:noProof/>
          <w:szCs w:val="24"/>
        </w:rPr>
        <w:t>, 2020. https://en.wikipedia.org/wiki/Flight_control_surfaces.</w:t>
      </w:r>
    </w:p>
    <w:p w14:paraId="68049465"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5]</w:t>
      </w:r>
      <w:r w:rsidRPr="00AE2499">
        <w:rPr>
          <w:noProof/>
          <w:szCs w:val="24"/>
        </w:rPr>
        <w:tab/>
        <w:t>D. Rose, “Converting Between Earth-Centered, Earth-Fixed and Geodetic Coordinates,” 2014. http://danceswithcode.net/engineeringnotes/geodetic_to_ecef/geodetic.</w:t>
      </w:r>
    </w:p>
    <w:p w14:paraId="12BDC481"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6]</w:t>
      </w:r>
      <w:r w:rsidRPr="00AE2499">
        <w:rPr>
          <w:noProof/>
          <w:szCs w:val="24"/>
        </w:rPr>
        <w:tab/>
        <w:t xml:space="preserve">“Moment of inertia,” </w:t>
      </w:r>
      <w:r w:rsidRPr="00AE2499">
        <w:rPr>
          <w:i/>
          <w:iCs/>
          <w:noProof/>
          <w:szCs w:val="24"/>
        </w:rPr>
        <w:t>Wikipedia</w:t>
      </w:r>
      <w:r w:rsidRPr="00AE2499">
        <w:rPr>
          <w:noProof/>
          <w:szCs w:val="24"/>
        </w:rPr>
        <w:t>, 2020. https://en.wikipedia.org/wiki/Moment_of_inertia.</w:t>
      </w:r>
    </w:p>
    <w:p w14:paraId="15284C3A"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7]</w:t>
      </w:r>
      <w:r w:rsidRPr="00AE2499">
        <w:rPr>
          <w:noProof/>
          <w:szCs w:val="24"/>
        </w:rPr>
        <w:tab/>
        <w:t>G. Fiedler, “Integration Basics,” 2014. https://gafferongames.com/post/integration_basics/.</w:t>
      </w:r>
    </w:p>
    <w:p w14:paraId="46010BDC"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8]</w:t>
      </w:r>
      <w:r w:rsidRPr="00AE2499">
        <w:rPr>
          <w:noProof/>
          <w:szCs w:val="24"/>
        </w:rPr>
        <w:tab/>
        <w:t>G. Fiedler, “Fix Your Timestep!,” 2014. https://gafferongames.com/post/fix_your_timestep/.</w:t>
      </w:r>
    </w:p>
    <w:p w14:paraId="3130D901"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19]</w:t>
      </w:r>
      <w:r w:rsidRPr="00AE2499">
        <w:rPr>
          <w:noProof/>
          <w:szCs w:val="24"/>
        </w:rPr>
        <w:tab/>
        <w:t>R. Nystrom, “Game Programming Patterns,” 2014. https://gameprogrammingpatterns.com/game-loop.html.</w:t>
      </w:r>
    </w:p>
    <w:p w14:paraId="3A01CC49"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0]</w:t>
      </w:r>
      <w:r w:rsidRPr="00AE2499">
        <w:rPr>
          <w:noProof/>
          <w:szCs w:val="24"/>
        </w:rPr>
        <w:tab/>
        <w:t xml:space="preserve">A. Rhemann, “A Handbook of Flight Simulation Fidelity Requirements for Human Factors Research,” </w:t>
      </w:r>
      <w:r w:rsidRPr="00AE2499">
        <w:rPr>
          <w:i/>
          <w:iCs/>
          <w:noProof/>
          <w:szCs w:val="24"/>
        </w:rPr>
        <w:t>Natl. Tech. Inf. Serv.</w:t>
      </w:r>
      <w:r w:rsidRPr="00AE2499">
        <w:rPr>
          <w:noProof/>
          <w:szCs w:val="24"/>
        </w:rPr>
        <w:t>, 1995.</w:t>
      </w:r>
    </w:p>
    <w:p w14:paraId="7206ECF3"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1]</w:t>
      </w:r>
      <w:r w:rsidRPr="00AE2499">
        <w:rPr>
          <w:noProof/>
          <w:szCs w:val="24"/>
        </w:rPr>
        <w:tab/>
        <w:t xml:space="preserve">G. Dussart, V. Portapas, A. Pontillo, and M. Lone, “Flight Dynamic Modelling and Simulation of Large Flexible Aircraft,” </w:t>
      </w:r>
      <w:r w:rsidRPr="00AE2499">
        <w:rPr>
          <w:i/>
          <w:iCs/>
          <w:noProof/>
          <w:szCs w:val="24"/>
        </w:rPr>
        <w:t>Flight Phys. - Model. Tech. Technol.</w:t>
      </w:r>
      <w:r w:rsidRPr="00AE2499">
        <w:rPr>
          <w:noProof/>
          <w:szCs w:val="24"/>
        </w:rPr>
        <w:t>, 2018, doi: 10.5772/intechopen.71050.</w:t>
      </w:r>
    </w:p>
    <w:p w14:paraId="0EBD1DB7"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2]</w:t>
      </w:r>
      <w:r w:rsidRPr="00AE2499">
        <w:rPr>
          <w:noProof/>
          <w:szCs w:val="24"/>
        </w:rPr>
        <w:tab/>
        <w:t xml:space="preserve">M. M. Duquette, “The development and application of SimpleFlight, a variable-fidelity flight dynamics model,” </w:t>
      </w:r>
      <w:r w:rsidRPr="00AE2499">
        <w:rPr>
          <w:i/>
          <w:iCs/>
          <w:noProof/>
          <w:szCs w:val="24"/>
        </w:rPr>
        <w:t>Collect. Tech. Pap. - 2007 AIAA Model. Simul. Technol. Conf.</w:t>
      </w:r>
      <w:r w:rsidRPr="00AE2499">
        <w:rPr>
          <w:noProof/>
          <w:szCs w:val="24"/>
        </w:rPr>
        <w:t>, vol. 1, no. August, pp. 133–149, 2007, doi: 10.2514/6.2007-6372.</w:t>
      </w:r>
    </w:p>
    <w:p w14:paraId="0829BDA4"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3]</w:t>
      </w:r>
      <w:r w:rsidRPr="00AE2499">
        <w:rPr>
          <w:noProof/>
          <w:szCs w:val="24"/>
        </w:rPr>
        <w:tab/>
        <w:t xml:space="preserve">Unity, “Overview - Intro To The Entity Component System And C# Job System 1/5,” </w:t>
      </w:r>
      <w:r w:rsidRPr="00AE2499">
        <w:rPr>
          <w:i/>
          <w:iCs/>
          <w:noProof/>
          <w:szCs w:val="24"/>
        </w:rPr>
        <w:t>YouTube</w:t>
      </w:r>
      <w:r w:rsidRPr="00AE2499">
        <w:rPr>
          <w:noProof/>
          <w:szCs w:val="24"/>
        </w:rPr>
        <w:t>, 2018. https://www.youtube.com/watch?v=WLfhUKp2gag&amp;t=186s&amp;ab_channel=Unity.</w:t>
      </w:r>
    </w:p>
    <w:p w14:paraId="445CECFB"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4]</w:t>
      </w:r>
      <w:r w:rsidRPr="00AE2499">
        <w:rPr>
          <w:noProof/>
          <w:szCs w:val="24"/>
        </w:rPr>
        <w:tab/>
        <w:t xml:space="preserve">Ben, “Entity Component System Overview in 7 Minutes,” </w:t>
      </w:r>
      <w:r w:rsidRPr="00AE2499">
        <w:rPr>
          <w:i/>
          <w:iCs/>
          <w:noProof/>
          <w:szCs w:val="24"/>
        </w:rPr>
        <w:t>YouTube</w:t>
      </w:r>
      <w:r w:rsidRPr="00AE2499">
        <w:rPr>
          <w:noProof/>
          <w:szCs w:val="24"/>
        </w:rPr>
        <w:t>, 2019. https://www.youtube.com/watch?v=2rW7ALyHaas&amp;t=4s&amp;ab_channel=BoardToBitsGames.</w:t>
      </w:r>
    </w:p>
    <w:p w14:paraId="3BFC4010"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5]</w:t>
      </w:r>
      <w:r w:rsidRPr="00AE2499">
        <w:rPr>
          <w:noProof/>
          <w:szCs w:val="24"/>
        </w:rPr>
        <w:tab/>
        <w:t xml:space="preserve">Unity, “Overview - Intro To The Entity Component System And C# Job System 2/5,” </w:t>
      </w:r>
      <w:r w:rsidRPr="00AE2499">
        <w:rPr>
          <w:i/>
          <w:iCs/>
          <w:noProof/>
          <w:szCs w:val="24"/>
        </w:rPr>
        <w:t>YouTube</w:t>
      </w:r>
      <w:r w:rsidRPr="00AE2499">
        <w:rPr>
          <w:noProof/>
          <w:szCs w:val="24"/>
        </w:rPr>
        <w:t>, 2018. https://www.youtube.com/watch?v=z9WE3fwre-k&amp;t=1s&amp;ab_channel=Unity.</w:t>
      </w:r>
    </w:p>
    <w:p w14:paraId="57326859"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6]</w:t>
      </w:r>
      <w:r w:rsidRPr="00AE2499">
        <w:rPr>
          <w:noProof/>
          <w:szCs w:val="24"/>
        </w:rPr>
        <w:tab/>
        <w:t xml:space="preserve">T. Schaller, </w:t>
      </w:r>
      <w:r w:rsidRPr="00AE2499">
        <w:rPr>
          <w:i/>
          <w:iCs/>
          <w:noProof/>
          <w:szCs w:val="24"/>
        </w:rPr>
        <w:t>The Specs Book</w:t>
      </w:r>
      <w:r w:rsidRPr="00AE2499">
        <w:rPr>
          <w:noProof/>
          <w:szCs w:val="24"/>
        </w:rPr>
        <w:t>, 1st Editio. Crates.io, 2019.</w:t>
      </w:r>
    </w:p>
    <w:p w14:paraId="43DA038F"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7]</w:t>
      </w:r>
      <w:r w:rsidRPr="00AE2499">
        <w:rPr>
          <w:noProof/>
          <w:szCs w:val="24"/>
        </w:rPr>
        <w:tab/>
        <w:t xml:space="preserve">S. Klabnik and C. Nichols, </w:t>
      </w:r>
      <w:r w:rsidRPr="00AE2499">
        <w:rPr>
          <w:i/>
          <w:iCs/>
          <w:noProof/>
          <w:szCs w:val="24"/>
        </w:rPr>
        <w:t>The Rustonomicon</w:t>
      </w:r>
      <w:r w:rsidRPr="00AE2499">
        <w:rPr>
          <w:noProof/>
          <w:szCs w:val="24"/>
        </w:rPr>
        <w:t>. 2019.</w:t>
      </w:r>
    </w:p>
    <w:p w14:paraId="1DC76E00"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8]</w:t>
      </w:r>
      <w:r w:rsidRPr="00AE2499">
        <w:rPr>
          <w:noProof/>
          <w:szCs w:val="24"/>
        </w:rPr>
        <w:tab/>
        <w:t xml:space="preserve">Steve Klabnik and C. Nichols, </w:t>
      </w:r>
      <w:r w:rsidRPr="00AE2499">
        <w:rPr>
          <w:i/>
          <w:iCs/>
          <w:noProof/>
          <w:szCs w:val="24"/>
        </w:rPr>
        <w:t>The Rust Programming Language</w:t>
      </w:r>
      <w:r w:rsidRPr="00AE2499">
        <w:rPr>
          <w:noProof/>
          <w:szCs w:val="24"/>
        </w:rPr>
        <w:t>. 2015.</w:t>
      </w:r>
    </w:p>
    <w:p w14:paraId="06D3C2CE"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29]</w:t>
      </w:r>
      <w:r w:rsidRPr="00AE2499">
        <w:rPr>
          <w:noProof/>
          <w:szCs w:val="24"/>
        </w:rPr>
        <w:tab/>
        <w:t>R. Apodaca, “Rust Ownership By Example,” 2020. https://depth-first.com/articles/2020/01/27/rust-ownership-by-example/.</w:t>
      </w:r>
    </w:p>
    <w:p w14:paraId="04E51349"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30]</w:t>
      </w:r>
      <w:r w:rsidRPr="00AE2499">
        <w:rPr>
          <w:noProof/>
          <w:szCs w:val="24"/>
        </w:rPr>
        <w:tab/>
        <w:t>“The Rust’s Community Crate Registry.” https://crates.io/.</w:t>
      </w:r>
    </w:p>
    <w:p w14:paraId="63217EB5"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31]</w:t>
      </w:r>
      <w:r w:rsidRPr="00AE2499">
        <w:rPr>
          <w:noProof/>
          <w:szCs w:val="24"/>
        </w:rPr>
        <w:tab/>
        <w:t>J. A. Vagedes, D. D. Hodson, S. L. Nykl, and J. R. Millar, “ECS Architecture for Modern Military Simulators,” 2019.</w:t>
      </w:r>
    </w:p>
    <w:p w14:paraId="1706BF85"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32]</w:t>
      </w:r>
      <w:r w:rsidRPr="00AE2499">
        <w:rPr>
          <w:noProof/>
          <w:szCs w:val="24"/>
        </w:rPr>
        <w:tab/>
        <w:t xml:space="preserve">“Command line options,” </w:t>
      </w:r>
      <w:r w:rsidRPr="00AE2499">
        <w:rPr>
          <w:i/>
          <w:iCs/>
          <w:noProof/>
          <w:szCs w:val="24"/>
        </w:rPr>
        <w:t>FlightGear Wiki</w:t>
      </w:r>
      <w:r w:rsidRPr="00AE2499">
        <w:rPr>
          <w:noProof/>
          <w:szCs w:val="24"/>
        </w:rPr>
        <w:t>. http://wiki.flightgear.org/Command_line_options.</w:t>
      </w:r>
    </w:p>
    <w:p w14:paraId="78EE1C04"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33]</w:t>
      </w:r>
      <w:r w:rsidRPr="00AE2499">
        <w:rPr>
          <w:noProof/>
          <w:szCs w:val="24"/>
        </w:rPr>
        <w:tab/>
        <w:t>B. Beej and J. Hall, “Using Internet Sockets,” 2019.</w:t>
      </w:r>
    </w:p>
    <w:p w14:paraId="61B5C953"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34]</w:t>
      </w:r>
      <w:r w:rsidRPr="00AE2499">
        <w:rPr>
          <w:noProof/>
          <w:szCs w:val="24"/>
        </w:rPr>
        <w:tab/>
        <w:t>“Rust By Example.” https://doc.rust-lang.org/rust-by-example/.</w:t>
      </w:r>
    </w:p>
    <w:p w14:paraId="15F9695E"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35]</w:t>
      </w:r>
      <w:r w:rsidRPr="00AE2499">
        <w:rPr>
          <w:noProof/>
          <w:szCs w:val="24"/>
        </w:rPr>
        <w:tab/>
        <w:t xml:space="preserve">G. Palmer, “Source code for ‘Physics for Game Programmers,’” </w:t>
      </w:r>
      <w:r w:rsidRPr="00AE2499">
        <w:rPr>
          <w:i/>
          <w:iCs/>
          <w:noProof/>
          <w:szCs w:val="24"/>
        </w:rPr>
        <w:t>Apress</w:t>
      </w:r>
      <w:r w:rsidRPr="00AE2499">
        <w:rPr>
          <w:noProof/>
          <w:szCs w:val="24"/>
        </w:rPr>
        <w:t>. https://github.com/Apress/physics-for-game-programmers.</w:t>
      </w:r>
    </w:p>
    <w:p w14:paraId="1C4C0A6D"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36]</w:t>
      </w:r>
      <w:r w:rsidRPr="00AE2499">
        <w:rPr>
          <w:noProof/>
          <w:szCs w:val="24"/>
        </w:rPr>
        <w:tab/>
        <w:t>K. Witters, “deWiTTERS Game Loop,” 2009. https://dewitters.com/dewitters-gameloop/.</w:t>
      </w:r>
    </w:p>
    <w:p w14:paraId="2C38B1D2" w14:textId="77777777" w:rsidR="00AE2499" w:rsidRPr="00AE2499" w:rsidRDefault="00AE2499" w:rsidP="00AE2499">
      <w:pPr>
        <w:widowControl w:val="0"/>
        <w:autoSpaceDE w:val="0"/>
        <w:autoSpaceDN w:val="0"/>
        <w:adjustRightInd w:val="0"/>
        <w:ind w:left="640" w:hanging="640"/>
        <w:rPr>
          <w:noProof/>
          <w:szCs w:val="24"/>
        </w:rPr>
      </w:pPr>
      <w:r w:rsidRPr="00AE2499">
        <w:rPr>
          <w:noProof/>
          <w:szCs w:val="24"/>
        </w:rPr>
        <w:t>[37]</w:t>
      </w:r>
      <w:r w:rsidRPr="00AE2499">
        <w:rPr>
          <w:noProof/>
          <w:szCs w:val="24"/>
        </w:rPr>
        <w:tab/>
        <w:t>“How much distance does a degree, minute, and second cover on your maps?,” [Online]. Available: https://www.usgs.gov/faqs/how-much-distance-does-a-degree-minute-and-second-cover-your-maps?</w:t>
      </w:r>
    </w:p>
    <w:p w14:paraId="160A7DF0" w14:textId="77777777" w:rsidR="00AE2499" w:rsidRPr="00AE2499" w:rsidRDefault="00AE2499" w:rsidP="00AE2499">
      <w:pPr>
        <w:widowControl w:val="0"/>
        <w:autoSpaceDE w:val="0"/>
        <w:autoSpaceDN w:val="0"/>
        <w:adjustRightInd w:val="0"/>
        <w:ind w:left="640" w:hanging="640"/>
        <w:rPr>
          <w:noProof/>
        </w:rPr>
      </w:pPr>
      <w:r w:rsidRPr="00AE2499">
        <w:rPr>
          <w:noProof/>
          <w:szCs w:val="24"/>
        </w:rPr>
        <w:t>[38]</w:t>
      </w:r>
      <w:r w:rsidRPr="00AE2499">
        <w:rPr>
          <w:noProof/>
          <w:szCs w:val="24"/>
        </w:rPr>
        <w:tab/>
        <w:t xml:space="preserve">“Property Tree/Sockets,” </w:t>
      </w:r>
      <w:r w:rsidRPr="00AE2499">
        <w:rPr>
          <w:i/>
          <w:iCs/>
          <w:noProof/>
          <w:szCs w:val="24"/>
        </w:rPr>
        <w:t>FlightGear Wiki</w:t>
      </w:r>
      <w:r w:rsidRPr="00AE2499">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463A0F" w:rsidRDefault="00463A0F">
      <w:pPr>
        <w:spacing w:line="240" w:lineRule="auto"/>
      </w:pPr>
      <w:r>
        <w:separator/>
      </w:r>
    </w:p>
  </w:endnote>
  <w:endnote w:type="continuationSeparator" w:id="0">
    <w:p w14:paraId="50510EA8" w14:textId="77777777" w:rsidR="00463A0F" w:rsidRDefault="00463A0F">
      <w:pPr>
        <w:spacing w:line="240" w:lineRule="auto"/>
      </w:pPr>
      <w:r>
        <w:continuationSeparator/>
      </w:r>
    </w:p>
  </w:endnote>
  <w:endnote w:type="continuationNotice" w:id="1">
    <w:p w14:paraId="74837833" w14:textId="77777777" w:rsidR="00463A0F" w:rsidRDefault="00463A0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463A0F" w:rsidRDefault="00463A0F"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2879CDB7" w:rsidR="00463A0F" w:rsidRDefault="00463A0F">
    <w:pPr>
      <w:pStyle w:val="Footer"/>
      <w:jc w:val="center"/>
    </w:pPr>
    <w:r>
      <w:fldChar w:fldCharType="begin"/>
    </w:r>
    <w:r>
      <w:instrText xml:space="preserve"> PAGE   \* MERGEFORMAT </w:instrText>
    </w:r>
    <w:r>
      <w:fldChar w:fldCharType="separate"/>
    </w:r>
    <w:r w:rsidR="00000682">
      <w:rPr>
        <w:noProof/>
      </w:rPr>
      <w:t>7</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463A0F" w:rsidRDefault="00463A0F">
      <w:pPr>
        <w:spacing w:line="240" w:lineRule="auto"/>
      </w:pPr>
      <w:r>
        <w:separator/>
      </w:r>
    </w:p>
  </w:footnote>
  <w:footnote w:type="continuationSeparator" w:id="0">
    <w:p w14:paraId="4CD35367" w14:textId="77777777" w:rsidR="00463A0F" w:rsidRDefault="00463A0F">
      <w:pPr>
        <w:spacing w:line="240" w:lineRule="auto"/>
      </w:pPr>
      <w:r>
        <w:continuationSeparator/>
      </w:r>
    </w:p>
  </w:footnote>
  <w:footnote w:type="continuationNotice" w:id="1">
    <w:p w14:paraId="699D2EB3" w14:textId="77777777" w:rsidR="00463A0F" w:rsidRDefault="00463A0F">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74F76"/>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2"/>
  </w:num>
  <w:num w:numId="3">
    <w:abstractNumId w:val="14"/>
  </w:num>
  <w:num w:numId="4">
    <w:abstractNumId w:val="20"/>
  </w:num>
  <w:num w:numId="5">
    <w:abstractNumId w:val="9"/>
  </w:num>
  <w:num w:numId="6">
    <w:abstractNumId w:val="2"/>
  </w:num>
  <w:num w:numId="7">
    <w:abstractNumId w:val="24"/>
  </w:num>
  <w:num w:numId="8">
    <w:abstractNumId w:val="23"/>
  </w:num>
  <w:num w:numId="9">
    <w:abstractNumId w:val="13"/>
  </w:num>
  <w:num w:numId="10">
    <w:abstractNumId w:val="3"/>
  </w:num>
  <w:num w:numId="11">
    <w:abstractNumId w:val="21"/>
  </w:num>
  <w:num w:numId="12">
    <w:abstractNumId w:val="19"/>
  </w:num>
  <w:num w:numId="13">
    <w:abstractNumId w:val="16"/>
  </w:num>
  <w:num w:numId="14">
    <w:abstractNumId w:val="11"/>
  </w:num>
  <w:num w:numId="15">
    <w:abstractNumId w:val="25"/>
  </w:num>
  <w:num w:numId="16">
    <w:abstractNumId w:val="6"/>
  </w:num>
  <w:num w:numId="17">
    <w:abstractNumId w:val="1"/>
  </w:num>
  <w:num w:numId="18">
    <w:abstractNumId w:val="28"/>
  </w:num>
  <w:num w:numId="19">
    <w:abstractNumId w:val="5"/>
  </w:num>
  <w:num w:numId="20">
    <w:abstractNumId w:val="26"/>
  </w:num>
  <w:num w:numId="21">
    <w:abstractNumId w:val="4"/>
  </w:num>
  <w:num w:numId="22">
    <w:abstractNumId w:val="15"/>
  </w:num>
  <w:num w:numId="23">
    <w:abstractNumId w:val="7"/>
  </w:num>
  <w:num w:numId="24">
    <w:abstractNumId w:val="18"/>
  </w:num>
  <w:num w:numId="25">
    <w:abstractNumId w:val="22"/>
  </w:num>
  <w:num w:numId="26">
    <w:abstractNumId w:val="17"/>
  </w:num>
  <w:num w:numId="27">
    <w:abstractNumId w:val="10"/>
  </w:num>
  <w:num w:numId="28">
    <w:abstractNumId w:val="8"/>
  </w:num>
  <w:num w:numId="29">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3276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2069"/>
    <w:rsid w:val="0000220E"/>
    <w:rsid w:val="00002A65"/>
    <w:rsid w:val="00002CA5"/>
    <w:rsid w:val="0000312F"/>
    <w:rsid w:val="000032AF"/>
    <w:rsid w:val="0000339F"/>
    <w:rsid w:val="000036C3"/>
    <w:rsid w:val="00003999"/>
    <w:rsid w:val="00004174"/>
    <w:rsid w:val="00004220"/>
    <w:rsid w:val="0000444B"/>
    <w:rsid w:val="000048C9"/>
    <w:rsid w:val="00004D5A"/>
    <w:rsid w:val="000052F8"/>
    <w:rsid w:val="00005782"/>
    <w:rsid w:val="00005796"/>
    <w:rsid w:val="000059E6"/>
    <w:rsid w:val="00005A7C"/>
    <w:rsid w:val="00005C02"/>
    <w:rsid w:val="00005C2C"/>
    <w:rsid w:val="00006334"/>
    <w:rsid w:val="00006474"/>
    <w:rsid w:val="00006871"/>
    <w:rsid w:val="000068E9"/>
    <w:rsid w:val="00006A93"/>
    <w:rsid w:val="00006BAE"/>
    <w:rsid w:val="00007EA1"/>
    <w:rsid w:val="00010452"/>
    <w:rsid w:val="00010F01"/>
    <w:rsid w:val="00011173"/>
    <w:rsid w:val="00011602"/>
    <w:rsid w:val="00011BD7"/>
    <w:rsid w:val="00011C33"/>
    <w:rsid w:val="00011CAF"/>
    <w:rsid w:val="00012305"/>
    <w:rsid w:val="000127E6"/>
    <w:rsid w:val="00013310"/>
    <w:rsid w:val="0001333A"/>
    <w:rsid w:val="00013DC5"/>
    <w:rsid w:val="00014139"/>
    <w:rsid w:val="000142DF"/>
    <w:rsid w:val="00014396"/>
    <w:rsid w:val="0001502A"/>
    <w:rsid w:val="00015070"/>
    <w:rsid w:val="00015F0F"/>
    <w:rsid w:val="00017861"/>
    <w:rsid w:val="00017AFA"/>
    <w:rsid w:val="000205A0"/>
    <w:rsid w:val="000209CA"/>
    <w:rsid w:val="00020A18"/>
    <w:rsid w:val="00020E0D"/>
    <w:rsid w:val="00021381"/>
    <w:rsid w:val="00021D17"/>
    <w:rsid w:val="00022A86"/>
    <w:rsid w:val="00022D94"/>
    <w:rsid w:val="0002403D"/>
    <w:rsid w:val="000240F5"/>
    <w:rsid w:val="000248C5"/>
    <w:rsid w:val="00025656"/>
    <w:rsid w:val="00025965"/>
    <w:rsid w:val="00025CB5"/>
    <w:rsid w:val="0002661E"/>
    <w:rsid w:val="00027159"/>
    <w:rsid w:val="0002762C"/>
    <w:rsid w:val="000276B1"/>
    <w:rsid w:val="00030073"/>
    <w:rsid w:val="00030668"/>
    <w:rsid w:val="00030A84"/>
    <w:rsid w:val="00032293"/>
    <w:rsid w:val="000323BD"/>
    <w:rsid w:val="00033464"/>
    <w:rsid w:val="000337A4"/>
    <w:rsid w:val="00033B9E"/>
    <w:rsid w:val="0003485F"/>
    <w:rsid w:val="00034AF2"/>
    <w:rsid w:val="000357C7"/>
    <w:rsid w:val="00035B36"/>
    <w:rsid w:val="0003687D"/>
    <w:rsid w:val="00036B37"/>
    <w:rsid w:val="0003723E"/>
    <w:rsid w:val="00037AD5"/>
    <w:rsid w:val="0004035C"/>
    <w:rsid w:val="000426C0"/>
    <w:rsid w:val="00042A5E"/>
    <w:rsid w:val="00042B01"/>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1290"/>
    <w:rsid w:val="0005144F"/>
    <w:rsid w:val="0005230B"/>
    <w:rsid w:val="00052356"/>
    <w:rsid w:val="00052B27"/>
    <w:rsid w:val="00052D14"/>
    <w:rsid w:val="000533BE"/>
    <w:rsid w:val="0005366B"/>
    <w:rsid w:val="00053E7B"/>
    <w:rsid w:val="0005422E"/>
    <w:rsid w:val="00054722"/>
    <w:rsid w:val="00054D32"/>
    <w:rsid w:val="00055083"/>
    <w:rsid w:val="00055429"/>
    <w:rsid w:val="000560D0"/>
    <w:rsid w:val="00056220"/>
    <w:rsid w:val="00056511"/>
    <w:rsid w:val="00056CF7"/>
    <w:rsid w:val="00056FA0"/>
    <w:rsid w:val="000573BC"/>
    <w:rsid w:val="000573C7"/>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9AC"/>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F71"/>
    <w:rsid w:val="000733E6"/>
    <w:rsid w:val="00073813"/>
    <w:rsid w:val="00073DB9"/>
    <w:rsid w:val="00074174"/>
    <w:rsid w:val="00075330"/>
    <w:rsid w:val="00075F1A"/>
    <w:rsid w:val="00075FB3"/>
    <w:rsid w:val="00076819"/>
    <w:rsid w:val="00076CD5"/>
    <w:rsid w:val="00076E96"/>
    <w:rsid w:val="00077228"/>
    <w:rsid w:val="000773DD"/>
    <w:rsid w:val="0007774C"/>
    <w:rsid w:val="0007784C"/>
    <w:rsid w:val="00077944"/>
    <w:rsid w:val="00080019"/>
    <w:rsid w:val="00080181"/>
    <w:rsid w:val="00080CCD"/>
    <w:rsid w:val="00080F28"/>
    <w:rsid w:val="0008111D"/>
    <w:rsid w:val="00081588"/>
    <w:rsid w:val="000817AB"/>
    <w:rsid w:val="000817B9"/>
    <w:rsid w:val="00081834"/>
    <w:rsid w:val="00081A65"/>
    <w:rsid w:val="00081E9E"/>
    <w:rsid w:val="000829D1"/>
    <w:rsid w:val="00082DF8"/>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FB"/>
    <w:rsid w:val="00086E50"/>
    <w:rsid w:val="00087133"/>
    <w:rsid w:val="00087931"/>
    <w:rsid w:val="00087B82"/>
    <w:rsid w:val="00090439"/>
    <w:rsid w:val="00090BB6"/>
    <w:rsid w:val="00090C34"/>
    <w:rsid w:val="00090CF6"/>
    <w:rsid w:val="00090DD8"/>
    <w:rsid w:val="00090E7C"/>
    <w:rsid w:val="00090FA1"/>
    <w:rsid w:val="000910FA"/>
    <w:rsid w:val="00091243"/>
    <w:rsid w:val="00092110"/>
    <w:rsid w:val="00092699"/>
    <w:rsid w:val="000926FC"/>
    <w:rsid w:val="00093E1B"/>
    <w:rsid w:val="00094178"/>
    <w:rsid w:val="0009486C"/>
    <w:rsid w:val="00094F31"/>
    <w:rsid w:val="000952F3"/>
    <w:rsid w:val="000953BF"/>
    <w:rsid w:val="00096B78"/>
    <w:rsid w:val="000978E3"/>
    <w:rsid w:val="00097D62"/>
    <w:rsid w:val="000A032A"/>
    <w:rsid w:val="000A05EE"/>
    <w:rsid w:val="000A1975"/>
    <w:rsid w:val="000A1B59"/>
    <w:rsid w:val="000A1D24"/>
    <w:rsid w:val="000A1E12"/>
    <w:rsid w:val="000A1E49"/>
    <w:rsid w:val="000A2A82"/>
    <w:rsid w:val="000A36C9"/>
    <w:rsid w:val="000A3AFA"/>
    <w:rsid w:val="000A4459"/>
    <w:rsid w:val="000A5FC5"/>
    <w:rsid w:val="000A62BF"/>
    <w:rsid w:val="000A7647"/>
    <w:rsid w:val="000A7840"/>
    <w:rsid w:val="000A789A"/>
    <w:rsid w:val="000A7EFB"/>
    <w:rsid w:val="000B038D"/>
    <w:rsid w:val="000B0852"/>
    <w:rsid w:val="000B12AD"/>
    <w:rsid w:val="000B29AF"/>
    <w:rsid w:val="000B3494"/>
    <w:rsid w:val="000B3A59"/>
    <w:rsid w:val="000B47F3"/>
    <w:rsid w:val="000B4C1D"/>
    <w:rsid w:val="000B4D60"/>
    <w:rsid w:val="000B5539"/>
    <w:rsid w:val="000B5AB9"/>
    <w:rsid w:val="000B5EE6"/>
    <w:rsid w:val="000B6088"/>
    <w:rsid w:val="000B6136"/>
    <w:rsid w:val="000B6A81"/>
    <w:rsid w:val="000B6CA3"/>
    <w:rsid w:val="000C01DF"/>
    <w:rsid w:val="000C0798"/>
    <w:rsid w:val="000C0996"/>
    <w:rsid w:val="000C09B3"/>
    <w:rsid w:val="000C18A2"/>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C39"/>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7000"/>
    <w:rsid w:val="000D71B0"/>
    <w:rsid w:val="000D730E"/>
    <w:rsid w:val="000D7471"/>
    <w:rsid w:val="000D7889"/>
    <w:rsid w:val="000D7BA2"/>
    <w:rsid w:val="000D7D1D"/>
    <w:rsid w:val="000E05C3"/>
    <w:rsid w:val="000E185C"/>
    <w:rsid w:val="000E198A"/>
    <w:rsid w:val="000E1AA4"/>
    <w:rsid w:val="000E1BFE"/>
    <w:rsid w:val="000E28CC"/>
    <w:rsid w:val="000E28DF"/>
    <w:rsid w:val="000E2B25"/>
    <w:rsid w:val="000E2BE9"/>
    <w:rsid w:val="000E3400"/>
    <w:rsid w:val="000E3458"/>
    <w:rsid w:val="000E4848"/>
    <w:rsid w:val="000E48F2"/>
    <w:rsid w:val="000E4F52"/>
    <w:rsid w:val="000E56A7"/>
    <w:rsid w:val="000E5B99"/>
    <w:rsid w:val="000E5CAB"/>
    <w:rsid w:val="000E6A28"/>
    <w:rsid w:val="000E72FD"/>
    <w:rsid w:val="000E7814"/>
    <w:rsid w:val="000F1D5D"/>
    <w:rsid w:val="000F24BA"/>
    <w:rsid w:val="000F27C4"/>
    <w:rsid w:val="000F286D"/>
    <w:rsid w:val="000F332C"/>
    <w:rsid w:val="000F3396"/>
    <w:rsid w:val="000F3B8C"/>
    <w:rsid w:val="000F44D9"/>
    <w:rsid w:val="000F4A40"/>
    <w:rsid w:val="000F4EBE"/>
    <w:rsid w:val="000F51CD"/>
    <w:rsid w:val="000F549A"/>
    <w:rsid w:val="000F6C01"/>
    <w:rsid w:val="000F6C53"/>
    <w:rsid w:val="000F7587"/>
    <w:rsid w:val="00101341"/>
    <w:rsid w:val="00101DF3"/>
    <w:rsid w:val="00101DF6"/>
    <w:rsid w:val="00102FD7"/>
    <w:rsid w:val="00103591"/>
    <w:rsid w:val="001039F7"/>
    <w:rsid w:val="00103AF9"/>
    <w:rsid w:val="001049C5"/>
    <w:rsid w:val="001050CD"/>
    <w:rsid w:val="00105C73"/>
    <w:rsid w:val="001065CF"/>
    <w:rsid w:val="00106666"/>
    <w:rsid w:val="00106CE0"/>
    <w:rsid w:val="0010754A"/>
    <w:rsid w:val="001076B8"/>
    <w:rsid w:val="00110570"/>
    <w:rsid w:val="00110AF2"/>
    <w:rsid w:val="00110F45"/>
    <w:rsid w:val="00111219"/>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907"/>
    <w:rsid w:val="00116968"/>
    <w:rsid w:val="00117019"/>
    <w:rsid w:val="00117CB0"/>
    <w:rsid w:val="0012020A"/>
    <w:rsid w:val="00120D16"/>
    <w:rsid w:val="001212C6"/>
    <w:rsid w:val="001224C1"/>
    <w:rsid w:val="00122560"/>
    <w:rsid w:val="001225C8"/>
    <w:rsid w:val="0012277C"/>
    <w:rsid w:val="001228B4"/>
    <w:rsid w:val="00122FCC"/>
    <w:rsid w:val="0012323B"/>
    <w:rsid w:val="00123E4C"/>
    <w:rsid w:val="001246C2"/>
    <w:rsid w:val="001247E6"/>
    <w:rsid w:val="00124D42"/>
    <w:rsid w:val="00125B00"/>
    <w:rsid w:val="00125E43"/>
    <w:rsid w:val="00125ECA"/>
    <w:rsid w:val="00126021"/>
    <w:rsid w:val="00127138"/>
    <w:rsid w:val="00127199"/>
    <w:rsid w:val="00127748"/>
    <w:rsid w:val="001308BD"/>
    <w:rsid w:val="00130999"/>
    <w:rsid w:val="0013099E"/>
    <w:rsid w:val="001309BA"/>
    <w:rsid w:val="00130EC0"/>
    <w:rsid w:val="001310EC"/>
    <w:rsid w:val="0013205C"/>
    <w:rsid w:val="001330CC"/>
    <w:rsid w:val="0013412E"/>
    <w:rsid w:val="0013418A"/>
    <w:rsid w:val="0013493B"/>
    <w:rsid w:val="001350A1"/>
    <w:rsid w:val="00135194"/>
    <w:rsid w:val="001352DB"/>
    <w:rsid w:val="00135E7F"/>
    <w:rsid w:val="00136246"/>
    <w:rsid w:val="001367A5"/>
    <w:rsid w:val="00136C52"/>
    <w:rsid w:val="00136D4E"/>
    <w:rsid w:val="001377BC"/>
    <w:rsid w:val="00137AEB"/>
    <w:rsid w:val="00137C6E"/>
    <w:rsid w:val="00140019"/>
    <w:rsid w:val="00140BE3"/>
    <w:rsid w:val="00140E21"/>
    <w:rsid w:val="00140E73"/>
    <w:rsid w:val="00140F2A"/>
    <w:rsid w:val="00140F7F"/>
    <w:rsid w:val="001420A6"/>
    <w:rsid w:val="001420C1"/>
    <w:rsid w:val="00142730"/>
    <w:rsid w:val="0014287F"/>
    <w:rsid w:val="00142A88"/>
    <w:rsid w:val="00142D0F"/>
    <w:rsid w:val="00143E31"/>
    <w:rsid w:val="0014440C"/>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533C"/>
    <w:rsid w:val="0015578A"/>
    <w:rsid w:val="00156111"/>
    <w:rsid w:val="00156317"/>
    <w:rsid w:val="0015635D"/>
    <w:rsid w:val="00156748"/>
    <w:rsid w:val="001568D4"/>
    <w:rsid w:val="00156A02"/>
    <w:rsid w:val="00156F93"/>
    <w:rsid w:val="00157351"/>
    <w:rsid w:val="00157840"/>
    <w:rsid w:val="00157BBD"/>
    <w:rsid w:val="00157E52"/>
    <w:rsid w:val="0016016C"/>
    <w:rsid w:val="00160284"/>
    <w:rsid w:val="00160468"/>
    <w:rsid w:val="00160838"/>
    <w:rsid w:val="001608C3"/>
    <w:rsid w:val="00160B16"/>
    <w:rsid w:val="00162D90"/>
    <w:rsid w:val="001630B2"/>
    <w:rsid w:val="0016375B"/>
    <w:rsid w:val="001639DC"/>
    <w:rsid w:val="00163BE6"/>
    <w:rsid w:val="00163EF1"/>
    <w:rsid w:val="001640D2"/>
    <w:rsid w:val="00164230"/>
    <w:rsid w:val="00164CAE"/>
    <w:rsid w:val="00165338"/>
    <w:rsid w:val="001657C7"/>
    <w:rsid w:val="00165D4C"/>
    <w:rsid w:val="00165E0B"/>
    <w:rsid w:val="00165F99"/>
    <w:rsid w:val="00166464"/>
    <w:rsid w:val="00166F64"/>
    <w:rsid w:val="00170620"/>
    <w:rsid w:val="00170D55"/>
    <w:rsid w:val="00171382"/>
    <w:rsid w:val="00172282"/>
    <w:rsid w:val="00172322"/>
    <w:rsid w:val="001725AC"/>
    <w:rsid w:val="00172B11"/>
    <w:rsid w:val="001733F0"/>
    <w:rsid w:val="00174502"/>
    <w:rsid w:val="001747B2"/>
    <w:rsid w:val="001748B0"/>
    <w:rsid w:val="0017491B"/>
    <w:rsid w:val="00174CE2"/>
    <w:rsid w:val="001755FE"/>
    <w:rsid w:val="0017567B"/>
    <w:rsid w:val="001756F3"/>
    <w:rsid w:val="00175C0A"/>
    <w:rsid w:val="00176701"/>
    <w:rsid w:val="001770D5"/>
    <w:rsid w:val="001777E6"/>
    <w:rsid w:val="00177843"/>
    <w:rsid w:val="00177A8F"/>
    <w:rsid w:val="0018022C"/>
    <w:rsid w:val="00180632"/>
    <w:rsid w:val="00180B01"/>
    <w:rsid w:val="001812B6"/>
    <w:rsid w:val="001815CD"/>
    <w:rsid w:val="00181C36"/>
    <w:rsid w:val="001823B5"/>
    <w:rsid w:val="001824D5"/>
    <w:rsid w:val="0018300B"/>
    <w:rsid w:val="001830BE"/>
    <w:rsid w:val="00183233"/>
    <w:rsid w:val="00183D9E"/>
    <w:rsid w:val="00183EA2"/>
    <w:rsid w:val="00184597"/>
    <w:rsid w:val="001850BB"/>
    <w:rsid w:val="001854E9"/>
    <w:rsid w:val="001858ED"/>
    <w:rsid w:val="001859B8"/>
    <w:rsid w:val="00185EAD"/>
    <w:rsid w:val="001865DA"/>
    <w:rsid w:val="00186A6B"/>
    <w:rsid w:val="0018799A"/>
    <w:rsid w:val="00187E88"/>
    <w:rsid w:val="00187EB3"/>
    <w:rsid w:val="00187F12"/>
    <w:rsid w:val="001900C1"/>
    <w:rsid w:val="00190178"/>
    <w:rsid w:val="001908D0"/>
    <w:rsid w:val="0019092B"/>
    <w:rsid w:val="00190BBA"/>
    <w:rsid w:val="00190BE5"/>
    <w:rsid w:val="00190EE0"/>
    <w:rsid w:val="00191973"/>
    <w:rsid w:val="00192737"/>
    <w:rsid w:val="00192DF9"/>
    <w:rsid w:val="001931E1"/>
    <w:rsid w:val="001935DE"/>
    <w:rsid w:val="00193CAD"/>
    <w:rsid w:val="00193FB3"/>
    <w:rsid w:val="00194997"/>
    <w:rsid w:val="00194A63"/>
    <w:rsid w:val="00194BBA"/>
    <w:rsid w:val="001958FE"/>
    <w:rsid w:val="00196DF6"/>
    <w:rsid w:val="001A1095"/>
    <w:rsid w:val="001A1616"/>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5FF"/>
    <w:rsid w:val="001B1575"/>
    <w:rsid w:val="001B15E1"/>
    <w:rsid w:val="001B161B"/>
    <w:rsid w:val="001B1BDD"/>
    <w:rsid w:val="001B1CC4"/>
    <w:rsid w:val="001B1DD8"/>
    <w:rsid w:val="001B1E04"/>
    <w:rsid w:val="001B1E3E"/>
    <w:rsid w:val="001B223C"/>
    <w:rsid w:val="001B2EE2"/>
    <w:rsid w:val="001B2FF5"/>
    <w:rsid w:val="001B3137"/>
    <w:rsid w:val="001B36B0"/>
    <w:rsid w:val="001B3E1C"/>
    <w:rsid w:val="001B40D6"/>
    <w:rsid w:val="001B437B"/>
    <w:rsid w:val="001B48CD"/>
    <w:rsid w:val="001B50A4"/>
    <w:rsid w:val="001B5383"/>
    <w:rsid w:val="001B5E5C"/>
    <w:rsid w:val="001B6496"/>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979"/>
    <w:rsid w:val="001C2E86"/>
    <w:rsid w:val="001C2F52"/>
    <w:rsid w:val="001C3C6E"/>
    <w:rsid w:val="001C3E37"/>
    <w:rsid w:val="001C3F5F"/>
    <w:rsid w:val="001C4343"/>
    <w:rsid w:val="001C4C03"/>
    <w:rsid w:val="001C4CB8"/>
    <w:rsid w:val="001C4DF0"/>
    <w:rsid w:val="001C5288"/>
    <w:rsid w:val="001C53BB"/>
    <w:rsid w:val="001C5635"/>
    <w:rsid w:val="001C5BAE"/>
    <w:rsid w:val="001C5CE4"/>
    <w:rsid w:val="001C64A6"/>
    <w:rsid w:val="001C66D2"/>
    <w:rsid w:val="001C6AF7"/>
    <w:rsid w:val="001C7A60"/>
    <w:rsid w:val="001C7BDE"/>
    <w:rsid w:val="001C7C66"/>
    <w:rsid w:val="001D0B5B"/>
    <w:rsid w:val="001D1431"/>
    <w:rsid w:val="001D1586"/>
    <w:rsid w:val="001D16F7"/>
    <w:rsid w:val="001D180D"/>
    <w:rsid w:val="001D1A25"/>
    <w:rsid w:val="001D1A81"/>
    <w:rsid w:val="001D1C34"/>
    <w:rsid w:val="001D1D57"/>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313"/>
    <w:rsid w:val="001E3721"/>
    <w:rsid w:val="001E471E"/>
    <w:rsid w:val="001E50AC"/>
    <w:rsid w:val="001E5552"/>
    <w:rsid w:val="001E5716"/>
    <w:rsid w:val="001E5F6F"/>
    <w:rsid w:val="001E625F"/>
    <w:rsid w:val="001E63BF"/>
    <w:rsid w:val="001E6659"/>
    <w:rsid w:val="001E6A8C"/>
    <w:rsid w:val="001E6AF8"/>
    <w:rsid w:val="001F0741"/>
    <w:rsid w:val="001F09B2"/>
    <w:rsid w:val="001F0EBF"/>
    <w:rsid w:val="001F0ECB"/>
    <w:rsid w:val="001F128B"/>
    <w:rsid w:val="001F12B1"/>
    <w:rsid w:val="001F1906"/>
    <w:rsid w:val="001F226A"/>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8F9"/>
    <w:rsid w:val="001F7669"/>
    <w:rsid w:val="001F77CF"/>
    <w:rsid w:val="001F7FEF"/>
    <w:rsid w:val="0020132A"/>
    <w:rsid w:val="00202CF5"/>
    <w:rsid w:val="00202F11"/>
    <w:rsid w:val="002037C7"/>
    <w:rsid w:val="00204039"/>
    <w:rsid w:val="0020433A"/>
    <w:rsid w:val="00205114"/>
    <w:rsid w:val="002051C7"/>
    <w:rsid w:val="00206106"/>
    <w:rsid w:val="002067FC"/>
    <w:rsid w:val="002068EF"/>
    <w:rsid w:val="00206F4C"/>
    <w:rsid w:val="00207A69"/>
    <w:rsid w:val="00207E1D"/>
    <w:rsid w:val="002102AA"/>
    <w:rsid w:val="002104DC"/>
    <w:rsid w:val="0021070E"/>
    <w:rsid w:val="00210F16"/>
    <w:rsid w:val="00212918"/>
    <w:rsid w:val="00212E82"/>
    <w:rsid w:val="00213A09"/>
    <w:rsid w:val="00214072"/>
    <w:rsid w:val="0021427C"/>
    <w:rsid w:val="00214703"/>
    <w:rsid w:val="002148C5"/>
    <w:rsid w:val="00214FBC"/>
    <w:rsid w:val="0021554F"/>
    <w:rsid w:val="00215737"/>
    <w:rsid w:val="00216100"/>
    <w:rsid w:val="00216390"/>
    <w:rsid w:val="0021641C"/>
    <w:rsid w:val="00216545"/>
    <w:rsid w:val="00216EFF"/>
    <w:rsid w:val="0021727C"/>
    <w:rsid w:val="00217CC0"/>
    <w:rsid w:val="002202B7"/>
    <w:rsid w:val="002205A6"/>
    <w:rsid w:val="002207EE"/>
    <w:rsid w:val="002212FD"/>
    <w:rsid w:val="002213C4"/>
    <w:rsid w:val="00221696"/>
    <w:rsid w:val="00221A49"/>
    <w:rsid w:val="00223CCE"/>
    <w:rsid w:val="00224F10"/>
    <w:rsid w:val="00225044"/>
    <w:rsid w:val="002254E4"/>
    <w:rsid w:val="00225941"/>
    <w:rsid w:val="00225DFB"/>
    <w:rsid w:val="00225E7A"/>
    <w:rsid w:val="002268B9"/>
    <w:rsid w:val="00226987"/>
    <w:rsid w:val="002278CF"/>
    <w:rsid w:val="00230C88"/>
    <w:rsid w:val="00230F10"/>
    <w:rsid w:val="002315DB"/>
    <w:rsid w:val="002317D2"/>
    <w:rsid w:val="00232115"/>
    <w:rsid w:val="00232709"/>
    <w:rsid w:val="002328A6"/>
    <w:rsid w:val="00233465"/>
    <w:rsid w:val="0023360A"/>
    <w:rsid w:val="00233F71"/>
    <w:rsid w:val="002341B5"/>
    <w:rsid w:val="0023479E"/>
    <w:rsid w:val="00234958"/>
    <w:rsid w:val="0023655A"/>
    <w:rsid w:val="00236827"/>
    <w:rsid w:val="00236E88"/>
    <w:rsid w:val="00237A79"/>
    <w:rsid w:val="00237CD1"/>
    <w:rsid w:val="00240342"/>
    <w:rsid w:val="0024088D"/>
    <w:rsid w:val="002409B4"/>
    <w:rsid w:val="00240DA0"/>
    <w:rsid w:val="00241050"/>
    <w:rsid w:val="00241259"/>
    <w:rsid w:val="0024157F"/>
    <w:rsid w:val="0024221C"/>
    <w:rsid w:val="002422D7"/>
    <w:rsid w:val="00242B32"/>
    <w:rsid w:val="00242CA5"/>
    <w:rsid w:val="00242E80"/>
    <w:rsid w:val="002435CD"/>
    <w:rsid w:val="00244ADD"/>
    <w:rsid w:val="00244B00"/>
    <w:rsid w:val="00244B93"/>
    <w:rsid w:val="00244EE0"/>
    <w:rsid w:val="00245221"/>
    <w:rsid w:val="00245EFD"/>
    <w:rsid w:val="00245F09"/>
    <w:rsid w:val="00246344"/>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509"/>
    <w:rsid w:val="00260556"/>
    <w:rsid w:val="00260B0D"/>
    <w:rsid w:val="00260B6B"/>
    <w:rsid w:val="00260ED7"/>
    <w:rsid w:val="00261D74"/>
    <w:rsid w:val="0026292C"/>
    <w:rsid w:val="00262A73"/>
    <w:rsid w:val="00262B9D"/>
    <w:rsid w:val="00262DC1"/>
    <w:rsid w:val="00263770"/>
    <w:rsid w:val="00263B8D"/>
    <w:rsid w:val="00263CE2"/>
    <w:rsid w:val="0026436D"/>
    <w:rsid w:val="00264586"/>
    <w:rsid w:val="00264865"/>
    <w:rsid w:val="002649E3"/>
    <w:rsid w:val="00265EDD"/>
    <w:rsid w:val="00266537"/>
    <w:rsid w:val="00266A52"/>
    <w:rsid w:val="002701B2"/>
    <w:rsid w:val="002702E2"/>
    <w:rsid w:val="00270B13"/>
    <w:rsid w:val="00270C08"/>
    <w:rsid w:val="00271630"/>
    <w:rsid w:val="002717C1"/>
    <w:rsid w:val="00271D94"/>
    <w:rsid w:val="00271E43"/>
    <w:rsid w:val="00271FE8"/>
    <w:rsid w:val="00272688"/>
    <w:rsid w:val="00272AF4"/>
    <w:rsid w:val="0027337C"/>
    <w:rsid w:val="00273475"/>
    <w:rsid w:val="0027411B"/>
    <w:rsid w:val="002743E3"/>
    <w:rsid w:val="00274A23"/>
    <w:rsid w:val="002753E2"/>
    <w:rsid w:val="00275901"/>
    <w:rsid w:val="00275D26"/>
    <w:rsid w:val="00275D7F"/>
    <w:rsid w:val="00276108"/>
    <w:rsid w:val="002764D3"/>
    <w:rsid w:val="00276647"/>
    <w:rsid w:val="00277BFF"/>
    <w:rsid w:val="00277D1C"/>
    <w:rsid w:val="00280076"/>
    <w:rsid w:val="00280324"/>
    <w:rsid w:val="00280367"/>
    <w:rsid w:val="00280470"/>
    <w:rsid w:val="00280D66"/>
    <w:rsid w:val="00280E48"/>
    <w:rsid w:val="00281014"/>
    <w:rsid w:val="00281055"/>
    <w:rsid w:val="00281127"/>
    <w:rsid w:val="00281906"/>
    <w:rsid w:val="00281A5B"/>
    <w:rsid w:val="00281E92"/>
    <w:rsid w:val="0028277F"/>
    <w:rsid w:val="002833F1"/>
    <w:rsid w:val="0028349F"/>
    <w:rsid w:val="00283809"/>
    <w:rsid w:val="00283CE3"/>
    <w:rsid w:val="00284343"/>
    <w:rsid w:val="00284733"/>
    <w:rsid w:val="002849C4"/>
    <w:rsid w:val="00284C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6A4"/>
    <w:rsid w:val="00292865"/>
    <w:rsid w:val="00292A47"/>
    <w:rsid w:val="00293A03"/>
    <w:rsid w:val="00293F3C"/>
    <w:rsid w:val="00294156"/>
    <w:rsid w:val="00294195"/>
    <w:rsid w:val="00294A6F"/>
    <w:rsid w:val="00295217"/>
    <w:rsid w:val="00295287"/>
    <w:rsid w:val="00295556"/>
    <w:rsid w:val="00295986"/>
    <w:rsid w:val="00295C57"/>
    <w:rsid w:val="00296664"/>
    <w:rsid w:val="002967BE"/>
    <w:rsid w:val="002968D2"/>
    <w:rsid w:val="00297404"/>
    <w:rsid w:val="0029754F"/>
    <w:rsid w:val="00297781"/>
    <w:rsid w:val="002977AE"/>
    <w:rsid w:val="002A046E"/>
    <w:rsid w:val="002A04D3"/>
    <w:rsid w:val="002A0616"/>
    <w:rsid w:val="002A061A"/>
    <w:rsid w:val="002A06B5"/>
    <w:rsid w:val="002A09D6"/>
    <w:rsid w:val="002A0B53"/>
    <w:rsid w:val="002A0C9E"/>
    <w:rsid w:val="002A166C"/>
    <w:rsid w:val="002A3E07"/>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32E2"/>
    <w:rsid w:val="002B40DD"/>
    <w:rsid w:val="002B426B"/>
    <w:rsid w:val="002B44BE"/>
    <w:rsid w:val="002B4670"/>
    <w:rsid w:val="002B4940"/>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B59"/>
    <w:rsid w:val="002C13EF"/>
    <w:rsid w:val="002C1467"/>
    <w:rsid w:val="002C1E28"/>
    <w:rsid w:val="002C2049"/>
    <w:rsid w:val="002C274E"/>
    <w:rsid w:val="002C2963"/>
    <w:rsid w:val="002C2F75"/>
    <w:rsid w:val="002C31A3"/>
    <w:rsid w:val="002C33E7"/>
    <w:rsid w:val="002C36A2"/>
    <w:rsid w:val="002C3931"/>
    <w:rsid w:val="002C3D37"/>
    <w:rsid w:val="002C3F33"/>
    <w:rsid w:val="002C4041"/>
    <w:rsid w:val="002C494F"/>
    <w:rsid w:val="002C4FF3"/>
    <w:rsid w:val="002C52DC"/>
    <w:rsid w:val="002C54D0"/>
    <w:rsid w:val="002C56DA"/>
    <w:rsid w:val="002C5B8B"/>
    <w:rsid w:val="002C6201"/>
    <w:rsid w:val="002C6B9C"/>
    <w:rsid w:val="002C721B"/>
    <w:rsid w:val="002D069E"/>
    <w:rsid w:val="002D10B7"/>
    <w:rsid w:val="002D1309"/>
    <w:rsid w:val="002D33DD"/>
    <w:rsid w:val="002D348A"/>
    <w:rsid w:val="002D389C"/>
    <w:rsid w:val="002D3A1B"/>
    <w:rsid w:val="002D3B5E"/>
    <w:rsid w:val="002D4574"/>
    <w:rsid w:val="002D4775"/>
    <w:rsid w:val="002D491C"/>
    <w:rsid w:val="002D4D3E"/>
    <w:rsid w:val="002D5E6A"/>
    <w:rsid w:val="002D62B2"/>
    <w:rsid w:val="002D6E06"/>
    <w:rsid w:val="002D6F39"/>
    <w:rsid w:val="002D7155"/>
    <w:rsid w:val="002D7968"/>
    <w:rsid w:val="002D7B07"/>
    <w:rsid w:val="002E06B9"/>
    <w:rsid w:val="002E07D2"/>
    <w:rsid w:val="002E09A2"/>
    <w:rsid w:val="002E0DE4"/>
    <w:rsid w:val="002E1AA6"/>
    <w:rsid w:val="002E266C"/>
    <w:rsid w:val="002E2D33"/>
    <w:rsid w:val="002E2DE9"/>
    <w:rsid w:val="002E316F"/>
    <w:rsid w:val="002E3A76"/>
    <w:rsid w:val="002E3E6B"/>
    <w:rsid w:val="002E4075"/>
    <w:rsid w:val="002E4C1A"/>
    <w:rsid w:val="002E69AB"/>
    <w:rsid w:val="002E70AE"/>
    <w:rsid w:val="002E7460"/>
    <w:rsid w:val="002E7863"/>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300182"/>
    <w:rsid w:val="003001E8"/>
    <w:rsid w:val="00300988"/>
    <w:rsid w:val="00300B4A"/>
    <w:rsid w:val="00300B53"/>
    <w:rsid w:val="00300EA0"/>
    <w:rsid w:val="0030168C"/>
    <w:rsid w:val="00301C8D"/>
    <w:rsid w:val="0030262D"/>
    <w:rsid w:val="00302CEA"/>
    <w:rsid w:val="00302F3B"/>
    <w:rsid w:val="00303604"/>
    <w:rsid w:val="00303951"/>
    <w:rsid w:val="00303DD6"/>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F16"/>
    <w:rsid w:val="0031107A"/>
    <w:rsid w:val="00311D28"/>
    <w:rsid w:val="003125EB"/>
    <w:rsid w:val="00312A5B"/>
    <w:rsid w:val="00312C4C"/>
    <w:rsid w:val="00312DCB"/>
    <w:rsid w:val="00313014"/>
    <w:rsid w:val="003131E4"/>
    <w:rsid w:val="003136CF"/>
    <w:rsid w:val="00313BE0"/>
    <w:rsid w:val="00313F50"/>
    <w:rsid w:val="0031422E"/>
    <w:rsid w:val="00314457"/>
    <w:rsid w:val="00314503"/>
    <w:rsid w:val="00314D6E"/>
    <w:rsid w:val="0031595F"/>
    <w:rsid w:val="00315B6D"/>
    <w:rsid w:val="0031616E"/>
    <w:rsid w:val="00316E62"/>
    <w:rsid w:val="003175DC"/>
    <w:rsid w:val="003177ED"/>
    <w:rsid w:val="00317810"/>
    <w:rsid w:val="00317EAE"/>
    <w:rsid w:val="00320127"/>
    <w:rsid w:val="00320542"/>
    <w:rsid w:val="003208B1"/>
    <w:rsid w:val="00320F00"/>
    <w:rsid w:val="003217E5"/>
    <w:rsid w:val="003229CC"/>
    <w:rsid w:val="00322D4B"/>
    <w:rsid w:val="00324392"/>
    <w:rsid w:val="0032486A"/>
    <w:rsid w:val="00324B2B"/>
    <w:rsid w:val="00324B94"/>
    <w:rsid w:val="003255E5"/>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59"/>
    <w:rsid w:val="003320DA"/>
    <w:rsid w:val="00332300"/>
    <w:rsid w:val="003325C5"/>
    <w:rsid w:val="0033265B"/>
    <w:rsid w:val="003327A7"/>
    <w:rsid w:val="00332890"/>
    <w:rsid w:val="00332A14"/>
    <w:rsid w:val="00332AB3"/>
    <w:rsid w:val="00333141"/>
    <w:rsid w:val="003340F5"/>
    <w:rsid w:val="003351CD"/>
    <w:rsid w:val="0033542C"/>
    <w:rsid w:val="00335893"/>
    <w:rsid w:val="003359DB"/>
    <w:rsid w:val="00336015"/>
    <w:rsid w:val="00336634"/>
    <w:rsid w:val="0033684A"/>
    <w:rsid w:val="003369AB"/>
    <w:rsid w:val="00337067"/>
    <w:rsid w:val="003373F9"/>
    <w:rsid w:val="00337FE5"/>
    <w:rsid w:val="00340123"/>
    <w:rsid w:val="00340522"/>
    <w:rsid w:val="003406DE"/>
    <w:rsid w:val="0034082B"/>
    <w:rsid w:val="00340B09"/>
    <w:rsid w:val="00341407"/>
    <w:rsid w:val="0034181D"/>
    <w:rsid w:val="00341BB5"/>
    <w:rsid w:val="00342990"/>
    <w:rsid w:val="00343346"/>
    <w:rsid w:val="00343407"/>
    <w:rsid w:val="0034360A"/>
    <w:rsid w:val="0034366D"/>
    <w:rsid w:val="00343869"/>
    <w:rsid w:val="00343D64"/>
    <w:rsid w:val="003440B1"/>
    <w:rsid w:val="003442A5"/>
    <w:rsid w:val="00344407"/>
    <w:rsid w:val="00344804"/>
    <w:rsid w:val="003449A1"/>
    <w:rsid w:val="00344A66"/>
    <w:rsid w:val="00345505"/>
    <w:rsid w:val="00345C9D"/>
    <w:rsid w:val="00345EF4"/>
    <w:rsid w:val="00345FDB"/>
    <w:rsid w:val="00346817"/>
    <w:rsid w:val="00346DAE"/>
    <w:rsid w:val="003475B0"/>
    <w:rsid w:val="003477BE"/>
    <w:rsid w:val="003479EE"/>
    <w:rsid w:val="00347C77"/>
    <w:rsid w:val="00347DCE"/>
    <w:rsid w:val="003500E8"/>
    <w:rsid w:val="00350243"/>
    <w:rsid w:val="00350395"/>
    <w:rsid w:val="003513E5"/>
    <w:rsid w:val="00351AF4"/>
    <w:rsid w:val="00351B0A"/>
    <w:rsid w:val="00351D50"/>
    <w:rsid w:val="003520D1"/>
    <w:rsid w:val="003529E2"/>
    <w:rsid w:val="00352D0F"/>
    <w:rsid w:val="00353695"/>
    <w:rsid w:val="003536FE"/>
    <w:rsid w:val="00353BFD"/>
    <w:rsid w:val="003547D7"/>
    <w:rsid w:val="00354B98"/>
    <w:rsid w:val="0035508D"/>
    <w:rsid w:val="00355A83"/>
    <w:rsid w:val="00355B99"/>
    <w:rsid w:val="0035678F"/>
    <w:rsid w:val="003571EF"/>
    <w:rsid w:val="00360148"/>
    <w:rsid w:val="003605D3"/>
    <w:rsid w:val="00360814"/>
    <w:rsid w:val="0036123E"/>
    <w:rsid w:val="0036143F"/>
    <w:rsid w:val="00361EA2"/>
    <w:rsid w:val="00362724"/>
    <w:rsid w:val="0036275E"/>
    <w:rsid w:val="00362AE7"/>
    <w:rsid w:val="00362CDC"/>
    <w:rsid w:val="003631AF"/>
    <w:rsid w:val="00365027"/>
    <w:rsid w:val="00365E10"/>
    <w:rsid w:val="003662DA"/>
    <w:rsid w:val="0036643C"/>
    <w:rsid w:val="003667F8"/>
    <w:rsid w:val="00366E7E"/>
    <w:rsid w:val="0036732F"/>
    <w:rsid w:val="00367E38"/>
    <w:rsid w:val="00367EAC"/>
    <w:rsid w:val="003705BF"/>
    <w:rsid w:val="0037088B"/>
    <w:rsid w:val="00370ACD"/>
    <w:rsid w:val="00370E1B"/>
    <w:rsid w:val="00371137"/>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2469"/>
    <w:rsid w:val="00382B66"/>
    <w:rsid w:val="00383098"/>
    <w:rsid w:val="00383D2D"/>
    <w:rsid w:val="00383E89"/>
    <w:rsid w:val="00383F64"/>
    <w:rsid w:val="003843E7"/>
    <w:rsid w:val="00384C5A"/>
    <w:rsid w:val="00384F82"/>
    <w:rsid w:val="0038501B"/>
    <w:rsid w:val="00385240"/>
    <w:rsid w:val="0038524A"/>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28E5"/>
    <w:rsid w:val="00392DF3"/>
    <w:rsid w:val="00392F68"/>
    <w:rsid w:val="003934D0"/>
    <w:rsid w:val="003939F4"/>
    <w:rsid w:val="00393DD9"/>
    <w:rsid w:val="003953B7"/>
    <w:rsid w:val="00395B9E"/>
    <w:rsid w:val="00395E2B"/>
    <w:rsid w:val="00396C03"/>
    <w:rsid w:val="003974F1"/>
    <w:rsid w:val="003976C6"/>
    <w:rsid w:val="00397AC8"/>
    <w:rsid w:val="00397DF1"/>
    <w:rsid w:val="003A0417"/>
    <w:rsid w:val="003A0A4B"/>
    <w:rsid w:val="003A0DFD"/>
    <w:rsid w:val="003A105B"/>
    <w:rsid w:val="003A155D"/>
    <w:rsid w:val="003A16E5"/>
    <w:rsid w:val="003A1D85"/>
    <w:rsid w:val="003A219E"/>
    <w:rsid w:val="003A2295"/>
    <w:rsid w:val="003A3183"/>
    <w:rsid w:val="003A333F"/>
    <w:rsid w:val="003A39B7"/>
    <w:rsid w:val="003A3B59"/>
    <w:rsid w:val="003A405E"/>
    <w:rsid w:val="003A469E"/>
    <w:rsid w:val="003A496D"/>
    <w:rsid w:val="003A4F20"/>
    <w:rsid w:val="003A5272"/>
    <w:rsid w:val="003A54E0"/>
    <w:rsid w:val="003A5AF7"/>
    <w:rsid w:val="003A64BB"/>
    <w:rsid w:val="003A65C0"/>
    <w:rsid w:val="003A668F"/>
    <w:rsid w:val="003A6F24"/>
    <w:rsid w:val="003A7672"/>
    <w:rsid w:val="003B045D"/>
    <w:rsid w:val="003B04A2"/>
    <w:rsid w:val="003B10F9"/>
    <w:rsid w:val="003B138B"/>
    <w:rsid w:val="003B1968"/>
    <w:rsid w:val="003B1B21"/>
    <w:rsid w:val="003B21EB"/>
    <w:rsid w:val="003B2849"/>
    <w:rsid w:val="003B2C99"/>
    <w:rsid w:val="003B345E"/>
    <w:rsid w:val="003B3ACA"/>
    <w:rsid w:val="003B3DA2"/>
    <w:rsid w:val="003B4089"/>
    <w:rsid w:val="003B48EA"/>
    <w:rsid w:val="003B5290"/>
    <w:rsid w:val="003B563E"/>
    <w:rsid w:val="003B577E"/>
    <w:rsid w:val="003B589A"/>
    <w:rsid w:val="003B5AFA"/>
    <w:rsid w:val="003B7285"/>
    <w:rsid w:val="003B79B6"/>
    <w:rsid w:val="003B79EE"/>
    <w:rsid w:val="003B7F9B"/>
    <w:rsid w:val="003C00B8"/>
    <w:rsid w:val="003C025C"/>
    <w:rsid w:val="003C0516"/>
    <w:rsid w:val="003C07A0"/>
    <w:rsid w:val="003C0860"/>
    <w:rsid w:val="003C0BD3"/>
    <w:rsid w:val="003C0F5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2709"/>
    <w:rsid w:val="003D2883"/>
    <w:rsid w:val="003D28A3"/>
    <w:rsid w:val="003D294E"/>
    <w:rsid w:val="003D2B26"/>
    <w:rsid w:val="003D3953"/>
    <w:rsid w:val="003D3AB8"/>
    <w:rsid w:val="003D481E"/>
    <w:rsid w:val="003D48E1"/>
    <w:rsid w:val="003D48EB"/>
    <w:rsid w:val="003D50AD"/>
    <w:rsid w:val="003D5478"/>
    <w:rsid w:val="003D5735"/>
    <w:rsid w:val="003D5B53"/>
    <w:rsid w:val="003D601D"/>
    <w:rsid w:val="003D6182"/>
    <w:rsid w:val="003D629C"/>
    <w:rsid w:val="003D65CB"/>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57F"/>
    <w:rsid w:val="003E5674"/>
    <w:rsid w:val="003E5A7E"/>
    <w:rsid w:val="003E5CDC"/>
    <w:rsid w:val="003E62FC"/>
    <w:rsid w:val="003E6E60"/>
    <w:rsid w:val="003E7333"/>
    <w:rsid w:val="003F0C5E"/>
    <w:rsid w:val="003F1C3C"/>
    <w:rsid w:val="003F1F7E"/>
    <w:rsid w:val="003F23F7"/>
    <w:rsid w:val="003F2581"/>
    <w:rsid w:val="003F2622"/>
    <w:rsid w:val="003F2E09"/>
    <w:rsid w:val="003F32D2"/>
    <w:rsid w:val="003F3C5A"/>
    <w:rsid w:val="003F4BEE"/>
    <w:rsid w:val="003F52D1"/>
    <w:rsid w:val="003F543F"/>
    <w:rsid w:val="003F5979"/>
    <w:rsid w:val="003F5DFE"/>
    <w:rsid w:val="003F6E5F"/>
    <w:rsid w:val="003F7A77"/>
    <w:rsid w:val="003F7C74"/>
    <w:rsid w:val="003F7F55"/>
    <w:rsid w:val="003F7FFE"/>
    <w:rsid w:val="004008D3"/>
    <w:rsid w:val="00401841"/>
    <w:rsid w:val="004023C5"/>
    <w:rsid w:val="00403544"/>
    <w:rsid w:val="00404CD6"/>
    <w:rsid w:val="00405091"/>
    <w:rsid w:val="004058B9"/>
    <w:rsid w:val="00405DE6"/>
    <w:rsid w:val="00405FA3"/>
    <w:rsid w:val="004060B3"/>
    <w:rsid w:val="00407762"/>
    <w:rsid w:val="00407981"/>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9AA"/>
    <w:rsid w:val="00415BD1"/>
    <w:rsid w:val="00415D43"/>
    <w:rsid w:val="00415E9D"/>
    <w:rsid w:val="004164F3"/>
    <w:rsid w:val="0041659E"/>
    <w:rsid w:val="004170D6"/>
    <w:rsid w:val="00420CEA"/>
    <w:rsid w:val="00420F49"/>
    <w:rsid w:val="00420F64"/>
    <w:rsid w:val="0042123D"/>
    <w:rsid w:val="00421374"/>
    <w:rsid w:val="00421CFE"/>
    <w:rsid w:val="00421F09"/>
    <w:rsid w:val="0042340E"/>
    <w:rsid w:val="0042360B"/>
    <w:rsid w:val="00423998"/>
    <w:rsid w:val="00423A4C"/>
    <w:rsid w:val="00423C75"/>
    <w:rsid w:val="004240EC"/>
    <w:rsid w:val="00424660"/>
    <w:rsid w:val="004246A0"/>
    <w:rsid w:val="00424D0C"/>
    <w:rsid w:val="0042537E"/>
    <w:rsid w:val="00425A35"/>
    <w:rsid w:val="00425EB8"/>
    <w:rsid w:val="004261D0"/>
    <w:rsid w:val="0042621B"/>
    <w:rsid w:val="004264AA"/>
    <w:rsid w:val="00426CA6"/>
    <w:rsid w:val="00426D04"/>
    <w:rsid w:val="00427366"/>
    <w:rsid w:val="004278FA"/>
    <w:rsid w:val="004303CA"/>
    <w:rsid w:val="0043073F"/>
    <w:rsid w:val="00430961"/>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520A"/>
    <w:rsid w:val="00445A74"/>
    <w:rsid w:val="00446AE1"/>
    <w:rsid w:val="004476DE"/>
    <w:rsid w:val="004479C5"/>
    <w:rsid w:val="00450309"/>
    <w:rsid w:val="00450CE1"/>
    <w:rsid w:val="0045141B"/>
    <w:rsid w:val="0045154B"/>
    <w:rsid w:val="004517B4"/>
    <w:rsid w:val="004518CC"/>
    <w:rsid w:val="00452230"/>
    <w:rsid w:val="00452671"/>
    <w:rsid w:val="00453244"/>
    <w:rsid w:val="004540BD"/>
    <w:rsid w:val="00454135"/>
    <w:rsid w:val="004546F5"/>
    <w:rsid w:val="00454A6A"/>
    <w:rsid w:val="00454ED7"/>
    <w:rsid w:val="0045597C"/>
    <w:rsid w:val="00455F0E"/>
    <w:rsid w:val="00456339"/>
    <w:rsid w:val="00456649"/>
    <w:rsid w:val="004568CD"/>
    <w:rsid w:val="00457070"/>
    <w:rsid w:val="00457A78"/>
    <w:rsid w:val="00460597"/>
    <w:rsid w:val="00460769"/>
    <w:rsid w:val="00460940"/>
    <w:rsid w:val="00460BAF"/>
    <w:rsid w:val="004611A1"/>
    <w:rsid w:val="004612DC"/>
    <w:rsid w:val="00461958"/>
    <w:rsid w:val="00461D10"/>
    <w:rsid w:val="00462817"/>
    <w:rsid w:val="004629F8"/>
    <w:rsid w:val="00463A0F"/>
    <w:rsid w:val="00463C47"/>
    <w:rsid w:val="00463CB6"/>
    <w:rsid w:val="00464A61"/>
    <w:rsid w:val="00464FC8"/>
    <w:rsid w:val="00465170"/>
    <w:rsid w:val="00465492"/>
    <w:rsid w:val="004659BB"/>
    <w:rsid w:val="00465BB4"/>
    <w:rsid w:val="00465C2C"/>
    <w:rsid w:val="0046629D"/>
    <w:rsid w:val="004662B7"/>
    <w:rsid w:val="00466623"/>
    <w:rsid w:val="0046696A"/>
    <w:rsid w:val="0046774C"/>
    <w:rsid w:val="00467FDB"/>
    <w:rsid w:val="00470632"/>
    <w:rsid w:val="004708DA"/>
    <w:rsid w:val="0047108A"/>
    <w:rsid w:val="00471385"/>
    <w:rsid w:val="00471D7C"/>
    <w:rsid w:val="00472C76"/>
    <w:rsid w:val="00472CED"/>
    <w:rsid w:val="00472E2C"/>
    <w:rsid w:val="00472FD6"/>
    <w:rsid w:val="0047311A"/>
    <w:rsid w:val="0047390A"/>
    <w:rsid w:val="004739BE"/>
    <w:rsid w:val="00473BAA"/>
    <w:rsid w:val="004749F0"/>
    <w:rsid w:val="00474EA2"/>
    <w:rsid w:val="004750D3"/>
    <w:rsid w:val="00475173"/>
    <w:rsid w:val="004758F4"/>
    <w:rsid w:val="00475BFC"/>
    <w:rsid w:val="00475C0D"/>
    <w:rsid w:val="00475E7F"/>
    <w:rsid w:val="00476317"/>
    <w:rsid w:val="00477230"/>
    <w:rsid w:val="004779AD"/>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5081"/>
    <w:rsid w:val="004855FF"/>
    <w:rsid w:val="00485AE0"/>
    <w:rsid w:val="00486CF0"/>
    <w:rsid w:val="00487463"/>
    <w:rsid w:val="004875FD"/>
    <w:rsid w:val="00487D07"/>
    <w:rsid w:val="0049018A"/>
    <w:rsid w:val="004911D8"/>
    <w:rsid w:val="004919DA"/>
    <w:rsid w:val="004920FD"/>
    <w:rsid w:val="004923B0"/>
    <w:rsid w:val="00492714"/>
    <w:rsid w:val="00492DDE"/>
    <w:rsid w:val="00492FD8"/>
    <w:rsid w:val="00493169"/>
    <w:rsid w:val="00493182"/>
    <w:rsid w:val="00493671"/>
    <w:rsid w:val="004947B4"/>
    <w:rsid w:val="00494BD0"/>
    <w:rsid w:val="00494E00"/>
    <w:rsid w:val="00494F44"/>
    <w:rsid w:val="00495861"/>
    <w:rsid w:val="00496C6C"/>
    <w:rsid w:val="00497280"/>
    <w:rsid w:val="0049730D"/>
    <w:rsid w:val="004975B3"/>
    <w:rsid w:val="00497993"/>
    <w:rsid w:val="004979B9"/>
    <w:rsid w:val="00497B2E"/>
    <w:rsid w:val="004A021B"/>
    <w:rsid w:val="004A0892"/>
    <w:rsid w:val="004A1055"/>
    <w:rsid w:val="004A1151"/>
    <w:rsid w:val="004A15AC"/>
    <w:rsid w:val="004A171E"/>
    <w:rsid w:val="004A2253"/>
    <w:rsid w:val="004A322E"/>
    <w:rsid w:val="004A347D"/>
    <w:rsid w:val="004A3D21"/>
    <w:rsid w:val="004A3D73"/>
    <w:rsid w:val="004A414C"/>
    <w:rsid w:val="004A47BF"/>
    <w:rsid w:val="004A4C45"/>
    <w:rsid w:val="004A62AA"/>
    <w:rsid w:val="004A64FD"/>
    <w:rsid w:val="004A6708"/>
    <w:rsid w:val="004A6DBE"/>
    <w:rsid w:val="004A6ED8"/>
    <w:rsid w:val="004A77B1"/>
    <w:rsid w:val="004A7940"/>
    <w:rsid w:val="004A7D67"/>
    <w:rsid w:val="004A7EBF"/>
    <w:rsid w:val="004B00BE"/>
    <w:rsid w:val="004B014C"/>
    <w:rsid w:val="004B078D"/>
    <w:rsid w:val="004B0F31"/>
    <w:rsid w:val="004B10FB"/>
    <w:rsid w:val="004B1B90"/>
    <w:rsid w:val="004B1BD6"/>
    <w:rsid w:val="004B1DA1"/>
    <w:rsid w:val="004B1E25"/>
    <w:rsid w:val="004B232F"/>
    <w:rsid w:val="004B2658"/>
    <w:rsid w:val="004B2E1A"/>
    <w:rsid w:val="004B358E"/>
    <w:rsid w:val="004B3AFB"/>
    <w:rsid w:val="004B3B0D"/>
    <w:rsid w:val="004B3F51"/>
    <w:rsid w:val="004B400C"/>
    <w:rsid w:val="004B4390"/>
    <w:rsid w:val="004B4440"/>
    <w:rsid w:val="004B46C4"/>
    <w:rsid w:val="004B4875"/>
    <w:rsid w:val="004B582F"/>
    <w:rsid w:val="004B5E9A"/>
    <w:rsid w:val="004B6CE9"/>
    <w:rsid w:val="004B774D"/>
    <w:rsid w:val="004B7A3F"/>
    <w:rsid w:val="004B7BE6"/>
    <w:rsid w:val="004B7D7F"/>
    <w:rsid w:val="004B7DB4"/>
    <w:rsid w:val="004B7FCB"/>
    <w:rsid w:val="004C0098"/>
    <w:rsid w:val="004C00EB"/>
    <w:rsid w:val="004C033E"/>
    <w:rsid w:val="004C0444"/>
    <w:rsid w:val="004C111A"/>
    <w:rsid w:val="004C117F"/>
    <w:rsid w:val="004C13D6"/>
    <w:rsid w:val="004C1A08"/>
    <w:rsid w:val="004C1F85"/>
    <w:rsid w:val="004C21F4"/>
    <w:rsid w:val="004C2300"/>
    <w:rsid w:val="004C29A2"/>
    <w:rsid w:val="004C2B06"/>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D94"/>
    <w:rsid w:val="004D02AB"/>
    <w:rsid w:val="004D04AE"/>
    <w:rsid w:val="004D05D7"/>
    <w:rsid w:val="004D087C"/>
    <w:rsid w:val="004D0C13"/>
    <w:rsid w:val="004D15FE"/>
    <w:rsid w:val="004D1ECD"/>
    <w:rsid w:val="004D1ED3"/>
    <w:rsid w:val="004D2003"/>
    <w:rsid w:val="004D2058"/>
    <w:rsid w:val="004D219A"/>
    <w:rsid w:val="004D2491"/>
    <w:rsid w:val="004D2D5A"/>
    <w:rsid w:val="004D2E58"/>
    <w:rsid w:val="004D332F"/>
    <w:rsid w:val="004D352D"/>
    <w:rsid w:val="004D3557"/>
    <w:rsid w:val="004D3595"/>
    <w:rsid w:val="004D36D8"/>
    <w:rsid w:val="004D3E16"/>
    <w:rsid w:val="004D473C"/>
    <w:rsid w:val="004D4DD9"/>
    <w:rsid w:val="004D4F82"/>
    <w:rsid w:val="004D5103"/>
    <w:rsid w:val="004D531A"/>
    <w:rsid w:val="004D5C77"/>
    <w:rsid w:val="004D5EF4"/>
    <w:rsid w:val="004D6091"/>
    <w:rsid w:val="004D6122"/>
    <w:rsid w:val="004D63CC"/>
    <w:rsid w:val="004D6434"/>
    <w:rsid w:val="004D660A"/>
    <w:rsid w:val="004D712C"/>
    <w:rsid w:val="004D725C"/>
    <w:rsid w:val="004D726E"/>
    <w:rsid w:val="004D72A0"/>
    <w:rsid w:val="004D77DC"/>
    <w:rsid w:val="004D78BE"/>
    <w:rsid w:val="004D79AB"/>
    <w:rsid w:val="004D7E03"/>
    <w:rsid w:val="004E0306"/>
    <w:rsid w:val="004E06D6"/>
    <w:rsid w:val="004E0D61"/>
    <w:rsid w:val="004E0F28"/>
    <w:rsid w:val="004E10A6"/>
    <w:rsid w:val="004E158B"/>
    <w:rsid w:val="004E1816"/>
    <w:rsid w:val="004E292B"/>
    <w:rsid w:val="004E356E"/>
    <w:rsid w:val="004E3DB1"/>
    <w:rsid w:val="004E3E67"/>
    <w:rsid w:val="004E4652"/>
    <w:rsid w:val="004E523D"/>
    <w:rsid w:val="004E555F"/>
    <w:rsid w:val="004E5822"/>
    <w:rsid w:val="004E68FE"/>
    <w:rsid w:val="004E6B6D"/>
    <w:rsid w:val="004E6F0F"/>
    <w:rsid w:val="004E75B5"/>
    <w:rsid w:val="004E777B"/>
    <w:rsid w:val="004E7EF0"/>
    <w:rsid w:val="004F0584"/>
    <w:rsid w:val="004F0971"/>
    <w:rsid w:val="004F0D76"/>
    <w:rsid w:val="004F1F8B"/>
    <w:rsid w:val="004F212C"/>
    <w:rsid w:val="004F2791"/>
    <w:rsid w:val="004F2A34"/>
    <w:rsid w:val="004F2F51"/>
    <w:rsid w:val="004F341A"/>
    <w:rsid w:val="004F3515"/>
    <w:rsid w:val="004F369E"/>
    <w:rsid w:val="004F3B25"/>
    <w:rsid w:val="004F4007"/>
    <w:rsid w:val="004F4306"/>
    <w:rsid w:val="004F4594"/>
    <w:rsid w:val="004F4861"/>
    <w:rsid w:val="004F50A7"/>
    <w:rsid w:val="004F510D"/>
    <w:rsid w:val="004F51C2"/>
    <w:rsid w:val="004F5492"/>
    <w:rsid w:val="004F5932"/>
    <w:rsid w:val="004F5DEF"/>
    <w:rsid w:val="004F68DF"/>
    <w:rsid w:val="004F76C1"/>
    <w:rsid w:val="005003C2"/>
    <w:rsid w:val="0050041B"/>
    <w:rsid w:val="00500D0C"/>
    <w:rsid w:val="00500F49"/>
    <w:rsid w:val="0050217A"/>
    <w:rsid w:val="0050270D"/>
    <w:rsid w:val="00502735"/>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7E15"/>
    <w:rsid w:val="00507E6A"/>
    <w:rsid w:val="00510BBE"/>
    <w:rsid w:val="00510C8E"/>
    <w:rsid w:val="005112F4"/>
    <w:rsid w:val="00511AD4"/>
    <w:rsid w:val="00511CB2"/>
    <w:rsid w:val="005120EE"/>
    <w:rsid w:val="00513193"/>
    <w:rsid w:val="0051335F"/>
    <w:rsid w:val="00513A74"/>
    <w:rsid w:val="00513AEE"/>
    <w:rsid w:val="00514745"/>
    <w:rsid w:val="00514935"/>
    <w:rsid w:val="00514CE0"/>
    <w:rsid w:val="00514E85"/>
    <w:rsid w:val="00515493"/>
    <w:rsid w:val="00515BBE"/>
    <w:rsid w:val="00515DD1"/>
    <w:rsid w:val="00516266"/>
    <w:rsid w:val="00516938"/>
    <w:rsid w:val="005173F8"/>
    <w:rsid w:val="00517732"/>
    <w:rsid w:val="00517D2C"/>
    <w:rsid w:val="005204B4"/>
    <w:rsid w:val="005204CA"/>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2209"/>
    <w:rsid w:val="005322BA"/>
    <w:rsid w:val="00533CE3"/>
    <w:rsid w:val="00533FF8"/>
    <w:rsid w:val="00534652"/>
    <w:rsid w:val="0053481B"/>
    <w:rsid w:val="00534BCE"/>
    <w:rsid w:val="00534F17"/>
    <w:rsid w:val="00535399"/>
    <w:rsid w:val="0053556D"/>
    <w:rsid w:val="005357F3"/>
    <w:rsid w:val="00535F59"/>
    <w:rsid w:val="00536980"/>
    <w:rsid w:val="00536A25"/>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6443"/>
    <w:rsid w:val="00546476"/>
    <w:rsid w:val="00546B0A"/>
    <w:rsid w:val="00546F30"/>
    <w:rsid w:val="00546F67"/>
    <w:rsid w:val="00547127"/>
    <w:rsid w:val="00547624"/>
    <w:rsid w:val="00547AEB"/>
    <w:rsid w:val="00550A8E"/>
    <w:rsid w:val="00550C04"/>
    <w:rsid w:val="005518D7"/>
    <w:rsid w:val="00551CE1"/>
    <w:rsid w:val="005529F2"/>
    <w:rsid w:val="00552D5E"/>
    <w:rsid w:val="00553A42"/>
    <w:rsid w:val="0055417B"/>
    <w:rsid w:val="00554400"/>
    <w:rsid w:val="00554719"/>
    <w:rsid w:val="00554F1C"/>
    <w:rsid w:val="00555F2E"/>
    <w:rsid w:val="0055647D"/>
    <w:rsid w:val="00556579"/>
    <w:rsid w:val="005566FA"/>
    <w:rsid w:val="00556B3F"/>
    <w:rsid w:val="0055706F"/>
    <w:rsid w:val="005606FF"/>
    <w:rsid w:val="00560738"/>
    <w:rsid w:val="0056085D"/>
    <w:rsid w:val="00560866"/>
    <w:rsid w:val="00560D4C"/>
    <w:rsid w:val="005610E2"/>
    <w:rsid w:val="0056142C"/>
    <w:rsid w:val="005614D7"/>
    <w:rsid w:val="0056150D"/>
    <w:rsid w:val="00561A18"/>
    <w:rsid w:val="00561EF7"/>
    <w:rsid w:val="00562EEA"/>
    <w:rsid w:val="0056346A"/>
    <w:rsid w:val="00563825"/>
    <w:rsid w:val="00563891"/>
    <w:rsid w:val="00563978"/>
    <w:rsid w:val="00563FBC"/>
    <w:rsid w:val="00564240"/>
    <w:rsid w:val="005645F2"/>
    <w:rsid w:val="00564643"/>
    <w:rsid w:val="00565CB2"/>
    <w:rsid w:val="00565D57"/>
    <w:rsid w:val="00565DBE"/>
    <w:rsid w:val="0056624B"/>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32C8"/>
    <w:rsid w:val="005737A4"/>
    <w:rsid w:val="00573C12"/>
    <w:rsid w:val="005740A3"/>
    <w:rsid w:val="00574AE5"/>
    <w:rsid w:val="00574CDF"/>
    <w:rsid w:val="00574EAB"/>
    <w:rsid w:val="005752A7"/>
    <w:rsid w:val="00575AC8"/>
    <w:rsid w:val="005769AD"/>
    <w:rsid w:val="00576A2F"/>
    <w:rsid w:val="00576D57"/>
    <w:rsid w:val="005774C0"/>
    <w:rsid w:val="00577EBB"/>
    <w:rsid w:val="00577F3D"/>
    <w:rsid w:val="0058113C"/>
    <w:rsid w:val="00582364"/>
    <w:rsid w:val="00582ADD"/>
    <w:rsid w:val="00582B24"/>
    <w:rsid w:val="00583260"/>
    <w:rsid w:val="005835E6"/>
    <w:rsid w:val="00583B94"/>
    <w:rsid w:val="00583BEE"/>
    <w:rsid w:val="005840E7"/>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24EC"/>
    <w:rsid w:val="00592899"/>
    <w:rsid w:val="00592A2E"/>
    <w:rsid w:val="00593114"/>
    <w:rsid w:val="005936F3"/>
    <w:rsid w:val="00593E7E"/>
    <w:rsid w:val="00594352"/>
    <w:rsid w:val="005948BD"/>
    <w:rsid w:val="00594CE0"/>
    <w:rsid w:val="00594FD9"/>
    <w:rsid w:val="00595168"/>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86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221C"/>
    <w:rsid w:val="005B25FB"/>
    <w:rsid w:val="005B2ADA"/>
    <w:rsid w:val="005B2C38"/>
    <w:rsid w:val="005B2D5E"/>
    <w:rsid w:val="005B3153"/>
    <w:rsid w:val="005B35E0"/>
    <w:rsid w:val="005B3A25"/>
    <w:rsid w:val="005B55BF"/>
    <w:rsid w:val="005B6804"/>
    <w:rsid w:val="005B6B30"/>
    <w:rsid w:val="005B6F63"/>
    <w:rsid w:val="005B73D0"/>
    <w:rsid w:val="005C0255"/>
    <w:rsid w:val="005C0F8A"/>
    <w:rsid w:val="005C11B5"/>
    <w:rsid w:val="005C184A"/>
    <w:rsid w:val="005C1D0F"/>
    <w:rsid w:val="005C1F1E"/>
    <w:rsid w:val="005C227A"/>
    <w:rsid w:val="005C2651"/>
    <w:rsid w:val="005C26EB"/>
    <w:rsid w:val="005C271E"/>
    <w:rsid w:val="005C312F"/>
    <w:rsid w:val="005C357C"/>
    <w:rsid w:val="005C373F"/>
    <w:rsid w:val="005C3C24"/>
    <w:rsid w:val="005C4122"/>
    <w:rsid w:val="005C4582"/>
    <w:rsid w:val="005C459F"/>
    <w:rsid w:val="005C4A30"/>
    <w:rsid w:val="005C50FF"/>
    <w:rsid w:val="005C5FD0"/>
    <w:rsid w:val="005C678F"/>
    <w:rsid w:val="005D0142"/>
    <w:rsid w:val="005D1917"/>
    <w:rsid w:val="005D1BC3"/>
    <w:rsid w:val="005D1D28"/>
    <w:rsid w:val="005D35EB"/>
    <w:rsid w:val="005D3768"/>
    <w:rsid w:val="005D384A"/>
    <w:rsid w:val="005D38A9"/>
    <w:rsid w:val="005D3F12"/>
    <w:rsid w:val="005D47DC"/>
    <w:rsid w:val="005D4959"/>
    <w:rsid w:val="005D4D36"/>
    <w:rsid w:val="005D4D5C"/>
    <w:rsid w:val="005D5297"/>
    <w:rsid w:val="005D5902"/>
    <w:rsid w:val="005D6162"/>
    <w:rsid w:val="005D724C"/>
    <w:rsid w:val="005D784D"/>
    <w:rsid w:val="005D7E56"/>
    <w:rsid w:val="005E039C"/>
    <w:rsid w:val="005E08E7"/>
    <w:rsid w:val="005E1414"/>
    <w:rsid w:val="005E1CB2"/>
    <w:rsid w:val="005E2232"/>
    <w:rsid w:val="005E2DAE"/>
    <w:rsid w:val="005E3815"/>
    <w:rsid w:val="005E4664"/>
    <w:rsid w:val="005E56B5"/>
    <w:rsid w:val="005E5796"/>
    <w:rsid w:val="005E649B"/>
    <w:rsid w:val="005E655E"/>
    <w:rsid w:val="005E7253"/>
    <w:rsid w:val="005E7266"/>
    <w:rsid w:val="005E76C1"/>
    <w:rsid w:val="005F011E"/>
    <w:rsid w:val="005F052F"/>
    <w:rsid w:val="005F200A"/>
    <w:rsid w:val="005F294F"/>
    <w:rsid w:val="005F2FC5"/>
    <w:rsid w:val="005F3144"/>
    <w:rsid w:val="005F36D4"/>
    <w:rsid w:val="005F4E1F"/>
    <w:rsid w:val="005F594B"/>
    <w:rsid w:val="005F5E18"/>
    <w:rsid w:val="005F64D0"/>
    <w:rsid w:val="005F6A10"/>
    <w:rsid w:val="005F6AE2"/>
    <w:rsid w:val="005F6CAD"/>
    <w:rsid w:val="005F7F79"/>
    <w:rsid w:val="00600332"/>
    <w:rsid w:val="00600444"/>
    <w:rsid w:val="00600845"/>
    <w:rsid w:val="006013BF"/>
    <w:rsid w:val="00601702"/>
    <w:rsid w:val="00601C4A"/>
    <w:rsid w:val="00601CFC"/>
    <w:rsid w:val="006023D8"/>
    <w:rsid w:val="00602599"/>
    <w:rsid w:val="00602A0A"/>
    <w:rsid w:val="00602A92"/>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EE2"/>
    <w:rsid w:val="00610F87"/>
    <w:rsid w:val="006113D6"/>
    <w:rsid w:val="006115BD"/>
    <w:rsid w:val="00611BFE"/>
    <w:rsid w:val="00611D1A"/>
    <w:rsid w:val="0061215F"/>
    <w:rsid w:val="0061221A"/>
    <w:rsid w:val="006123D4"/>
    <w:rsid w:val="00612BB0"/>
    <w:rsid w:val="006135A9"/>
    <w:rsid w:val="00613A59"/>
    <w:rsid w:val="00613BAB"/>
    <w:rsid w:val="00613E37"/>
    <w:rsid w:val="006145F7"/>
    <w:rsid w:val="00614BAB"/>
    <w:rsid w:val="00616076"/>
    <w:rsid w:val="006173E1"/>
    <w:rsid w:val="0061740E"/>
    <w:rsid w:val="00617DA9"/>
    <w:rsid w:val="006203A1"/>
    <w:rsid w:val="006209F2"/>
    <w:rsid w:val="00621421"/>
    <w:rsid w:val="006214FF"/>
    <w:rsid w:val="00621F0A"/>
    <w:rsid w:val="00622251"/>
    <w:rsid w:val="0062248C"/>
    <w:rsid w:val="00622D12"/>
    <w:rsid w:val="00622F90"/>
    <w:rsid w:val="0062309D"/>
    <w:rsid w:val="00623431"/>
    <w:rsid w:val="00623453"/>
    <w:rsid w:val="00623B09"/>
    <w:rsid w:val="00623CAE"/>
    <w:rsid w:val="00623DF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71D"/>
    <w:rsid w:val="00630F18"/>
    <w:rsid w:val="0063125F"/>
    <w:rsid w:val="006319D5"/>
    <w:rsid w:val="00631ACD"/>
    <w:rsid w:val="0063310F"/>
    <w:rsid w:val="00633EFE"/>
    <w:rsid w:val="00633F23"/>
    <w:rsid w:val="006346AC"/>
    <w:rsid w:val="0063485C"/>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5E68"/>
    <w:rsid w:val="00646442"/>
    <w:rsid w:val="0064646A"/>
    <w:rsid w:val="0064646F"/>
    <w:rsid w:val="00646AA3"/>
    <w:rsid w:val="00646BEE"/>
    <w:rsid w:val="00647797"/>
    <w:rsid w:val="00647F0C"/>
    <w:rsid w:val="0065041C"/>
    <w:rsid w:val="00651147"/>
    <w:rsid w:val="0065125A"/>
    <w:rsid w:val="00651319"/>
    <w:rsid w:val="00651677"/>
    <w:rsid w:val="0065232A"/>
    <w:rsid w:val="00652C87"/>
    <w:rsid w:val="00653BAF"/>
    <w:rsid w:val="00654CF4"/>
    <w:rsid w:val="006550C3"/>
    <w:rsid w:val="00655AB6"/>
    <w:rsid w:val="00655B7A"/>
    <w:rsid w:val="00656061"/>
    <w:rsid w:val="00656116"/>
    <w:rsid w:val="00656C99"/>
    <w:rsid w:val="00656C9C"/>
    <w:rsid w:val="00657545"/>
    <w:rsid w:val="0065766C"/>
    <w:rsid w:val="00657686"/>
    <w:rsid w:val="00657AC6"/>
    <w:rsid w:val="006607C4"/>
    <w:rsid w:val="00660B04"/>
    <w:rsid w:val="00660BFA"/>
    <w:rsid w:val="00660DED"/>
    <w:rsid w:val="00660F0C"/>
    <w:rsid w:val="00661D18"/>
    <w:rsid w:val="00661FB0"/>
    <w:rsid w:val="00661FC1"/>
    <w:rsid w:val="0066243D"/>
    <w:rsid w:val="00662907"/>
    <w:rsid w:val="00662B2A"/>
    <w:rsid w:val="00662CAE"/>
    <w:rsid w:val="00662CE0"/>
    <w:rsid w:val="006630C0"/>
    <w:rsid w:val="006637C5"/>
    <w:rsid w:val="006642E5"/>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22A1"/>
    <w:rsid w:val="00682365"/>
    <w:rsid w:val="00682655"/>
    <w:rsid w:val="006830CB"/>
    <w:rsid w:val="00683131"/>
    <w:rsid w:val="0068341B"/>
    <w:rsid w:val="00683F7D"/>
    <w:rsid w:val="006847BE"/>
    <w:rsid w:val="006849A9"/>
    <w:rsid w:val="00685E44"/>
    <w:rsid w:val="00686890"/>
    <w:rsid w:val="006872DA"/>
    <w:rsid w:val="00687516"/>
    <w:rsid w:val="006875AD"/>
    <w:rsid w:val="0068771F"/>
    <w:rsid w:val="00687D90"/>
    <w:rsid w:val="00690496"/>
    <w:rsid w:val="0069085D"/>
    <w:rsid w:val="00690F29"/>
    <w:rsid w:val="00691455"/>
    <w:rsid w:val="0069271D"/>
    <w:rsid w:val="00692E85"/>
    <w:rsid w:val="00693683"/>
    <w:rsid w:val="00693E96"/>
    <w:rsid w:val="00694342"/>
    <w:rsid w:val="0069434F"/>
    <w:rsid w:val="0069505A"/>
    <w:rsid w:val="00695075"/>
    <w:rsid w:val="006959E2"/>
    <w:rsid w:val="00696433"/>
    <w:rsid w:val="006965F7"/>
    <w:rsid w:val="006967EE"/>
    <w:rsid w:val="00696819"/>
    <w:rsid w:val="0069695C"/>
    <w:rsid w:val="006969E4"/>
    <w:rsid w:val="006970AB"/>
    <w:rsid w:val="006973C9"/>
    <w:rsid w:val="006A00BF"/>
    <w:rsid w:val="006A03D5"/>
    <w:rsid w:val="006A03E8"/>
    <w:rsid w:val="006A0417"/>
    <w:rsid w:val="006A0807"/>
    <w:rsid w:val="006A14A9"/>
    <w:rsid w:val="006A1BA3"/>
    <w:rsid w:val="006A1C08"/>
    <w:rsid w:val="006A2B49"/>
    <w:rsid w:val="006A3565"/>
    <w:rsid w:val="006A358D"/>
    <w:rsid w:val="006A35AE"/>
    <w:rsid w:val="006A390F"/>
    <w:rsid w:val="006A3A29"/>
    <w:rsid w:val="006A3CD7"/>
    <w:rsid w:val="006A3E39"/>
    <w:rsid w:val="006A40B6"/>
    <w:rsid w:val="006A40F6"/>
    <w:rsid w:val="006A48F1"/>
    <w:rsid w:val="006A4BBC"/>
    <w:rsid w:val="006A5A0F"/>
    <w:rsid w:val="006A69AC"/>
    <w:rsid w:val="006A69F0"/>
    <w:rsid w:val="006A6ACE"/>
    <w:rsid w:val="006A6E74"/>
    <w:rsid w:val="006A7718"/>
    <w:rsid w:val="006A79E7"/>
    <w:rsid w:val="006A7BC4"/>
    <w:rsid w:val="006B0297"/>
    <w:rsid w:val="006B0300"/>
    <w:rsid w:val="006B038D"/>
    <w:rsid w:val="006B046C"/>
    <w:rsid w:val="006B049E"/>
    <w:rsid w:val="006B0DCB"/>
    <w:rsid w:val="006B10B4"/>
    <w:rsid w:val="006B18F5"/>
    <w:rsid w:val="006B196D"/>
    <w:rsid w:val="006B1E89"/>
    <w:rsid w:val="006B1F5C"/>
    <w:rsid w:val="006B26D8"/>
    <w:rsid w:val="006B2801"/>
    <w:rsid w:val="006B2E7C"/>
    <w:rsid w:val="006B36C1"/>
    <w:rsid w:val="006B4D68"/>
    <w:rsid w:val="006B519D"/>
    <w:rsid w:val="006B60AA"/>
    <w:rsid w:val="006B6534"/>
    <w:rsid w:val="006B689D"/>
    <w:rsid w:val="006B7417"/>
    <w:rsid w:val="006B76CE"/>
    <w:rsid w:val="006B7C7D"/>
    <w:rsid w:val="006C0356"/>
    <w:rsid w:val="006C05DC"/>
    <w:rsid w:val="006C065F"/>
    <w:rsid w:val="006C0AC3"/>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70FE"/>
    <w:rsid w:val="006C71AE"/>
    <w:rsid w:val="006C7E4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719C"/>
    <w:rsid w:val="006D729F"/>
    <w:rsid w:val="006D7C2D"/>
    <w:rsid w:val="006D7E79"/>
    <w:rsid w:val="006E0478"/>
    <w:rsid w:val="006E04C2"/>
    <w:rsid w:val="006E0CD2"/>
    <w:rsid w:val="006E0D5D"/>
    <w:rsid w:val="006E1461"/>
    <w:rsid w:val="006E14DF"/>
    <w:rsid w:val="006E2001"/>
    <w:rsid w:val="006E2284"/>
    <w:rsid w:val="006E255C"/>
    <w:rsid w:val="006E25C6"/>
    <w:rsid w:val="006E28D9"/>
    <w:rsid w:val="006E2C84"/>
    <w:rsid w:val="006E3961"/>
    <w:rsid w:val="006E3D94"/>
    <w:rsid w:val="006E4255"/>
    <w:rsid w:val="006E4614"/>
    <w:rsid w:val="006E46B5"/>
    <w:rsid w:val="006E46DE"/>
    <w:rsid w:val="006E58A3"/>
    <w:rsid w:val="006E6052"/>
    <w:rsid w:val="006E613C"/>
    <w:rsid w:val="006E69FE"/>
    <w:rsid w:val="006E6EF8"/>
    <w:rsid w:val="006E7950"/>
    <w:rsid w:val="006F0623"/>
    <w:rsid w:val="006F067A"/>
    <w:rsid w:val="006F126F"/>
    <w:rsid w:val="006F264E"/>
    <w:rsid w:val="006F26F6"/>
    <w:rsid w:val="006F29F2"/>
    <w:rsid w:val="006F2AB6"/>
    <w:rsid w:val="006F2C51"/>
    <w:rsid w:val="006F325F"/>
    <w:rsid w:val="006F3401"/>
    <w:rsid w:val="006F3F05"/>
    <w:rsid w:val="006F423E"/>
    <w:rsid w:val="006F44D7"/>
    <w:rsid w:val="006F57FF"/>
    <w:rsid w:val="006F704F"/>
    <w:rsid w:val="006F71C9"/>
    <w:rsid w:val="006F74E6"/>
    <w:rsid w:val="006F7532"/>
    <w:rsid w:val="006F773C"/>
    <w:rsid w:val="006F7968"/>
    <w:rsid w:val="006F7B3F"/>
    <w:rsid w:val="0070046E"/>
    <w:rsid w:val="007008F6"/>
    <w:rsid w:val="00700942"/>
    <w:rsid w:val="00700CF7"/>
    <w:rsid w:val="00700DF1"/>
    <w:rsid w:val="00701C3B"/>
    <w:rsid w:val="0070219B"/>
    <w:rsid w:val="00702363"/>
    <w:rsid w:val="00702489"/>
    <w:rsid w:val="007025D3"/>
    <w:rsid w:val="007027C1"/>
    <w:rsid w:val="00702806"/>
    <w:rsid w:val="00702A9B"/>
    <w:rsid w:val="00702B7D"/>
    <w:rsid w:val="00702E0F"/>
    <w:rsid w:val="007030C4"/>
    <w:rsid w:val="00703106"/>
    <w:rsid w:val="007033DF"/>
    <w:rsid w:val="00703699"/>
    <w:rsid w:val="007036C1"/>
    <w:rsid w:val="007036C9"/>
    <w:rsid w:val="007048CD"/>
    <w:rsid w:val="00704B01"/>
    <w:rsid w:val="00705015"/>
    <w:rsid w:val="0070549E"/>
    <w:rsid w:val="00705545"/>
    <w:rsid w:val="00705B95"/>
    <w:rsid w:val="00705C1D"/>
    <w:rsid w:val="007067A9"/>
    <w:rsid w:val="00706B6B"/>
    <w:rsid w:val="00707273"/>
    <w:rsid w:val="00707499"/>
    <w:rsid w:val="007076C2"/>
    <w:rsid w:val="007077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FC"/>
    <w:rsid w:val="0071773D"/>
    <w:rsid w:val="00717964"/>
    <w:rsid w:val="00717E5B"/>
    <w:rsid w:val="007209A4"/>
    <w:rsid w:val="007210D0"/>
    <w:rsid w:val="00721549"/>
    <w:rsid w:val="00721ABF"/>
    <w:rsid w:val="00721EA1"/>
    <w:rsid w:val="00722577"/>
    <w:rsid w:val="00724081"/>
    <w:rsid w:val="0072478C"/>
    <w:rsid w:val="007248E1"/>
    <w:rsid w:val="00724B93"/>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300A5"/>
    <w:rsid w:val="00730105"/>
    <w:rsid w:val="007303D6"/>
    <w:rsid w:val="00730830"/>
    <w:rsid w:val="00730CB9"/>
    <w:rsid w:val="00730CCA"/>
    <w:rsid w:val="00730DC4"/>
    <w:rsid w:val="0073162B"/>
    <w:rsid w:val="007323EF"/>
    <w:rsid w:val="007326CA"/>
    <w:rsid w:val="00732E54"/>
    <w:rsid w:val="00732E99"/>
    <w:rsid w:val="0073328A"/>
    <w:rsid w:val="00733720"/>
    <w:rsid w:val="0073395F"/>
    <w:rsid w:val="00733EC2"/>
    <w:rsid w:val="007348CC"/>
    <w:rsid w:val="00734D87"/>
    <w:rsid w:val="007351DC"/>
    <w:rsid w:val="0073545F"/>
    <w:rsid w:val="0073593A"/>
    <w:rsid w:val="0073594F"/>
    <w:rsid w:val="00735C97"/>
    <w:rsid w:val="00735C99"/>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D5B"/>
    <w:rsid w:val="00752EC8"/>
    <w:rsid w:val="0075379F"/>
    <w:rsid w:val="00753B07"/>
    <w:rsid w:val="00753B89"/>
    <w:rsid w:val="00753D99"/>
    <w:rsid w:val="007541EE"/>
    <w:rsid w:val="00754404"/>
    <w:rsid w:val="00754673"/>
    <w:rsid w:val="0075499F"/>
    <w:rsid w:val="00755246"/>
    <w:rsid w:val="00755720"/>
    <w:rsid w:val="00755791"/>
    <w:rsid w:val="00755A2B"/>
    <w:rsid w:val="00755C73"/>
    <w:rsid w:val="00755D64"/>
    <w:rsid w:val="00756182"/>
    <w:rsid w:val="0075686C"/>
    <w:rsid w:val="00756870"/>
    <w:rsid w:val="007568DF"/>
    <w:rsid w:val="00756ECF"/>
    <w:rsid w:val="00757371"/>
    <w:rsid w:val="00760510"/>
    <w:rsid w:val="00760A89"/>
    <w:rsid w:val="00760BFF"/>
    <w:rsid w:val="007611BB"/>
    <w:rsid w:val="00761A33"/>
    <w:rsid w:val="0076210D"/>
    <w:rsid w:val="00762E8C"/>
    <w:rsid w:val="00762F65"/>
    <w:rsid w:val="00763689"/>
    <w:rsid w:val="0076379D"/>
    <w:rsid w:val="00763919"/>
    <w:rsid w:val="007640F2"/>
    <w:rsid w:val="00764575"/>
    <w:rsid w:val="0076464A"/>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F55"/>
    <w:rsid w:val="00770BE7"/>
    <w:rsid w:val="00770FC1"/>
    <w:rsid w:val="00771036"/>
    <w:rsid w:val="007710FC"/>
    <w:rsid w:val="0077296A"/>
    <w:rsid w:val="00772BB7"/>
    <w:rsid w:val="00772F6F"/>
    <w:rsid w:val="0077320F"/>
    <w:rsid w:val="00773293"/>
    <w:rsid w:val="007747EB"/>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70E"/>
    <w:rsid w:val="007802AA"/>
    <w:rsid w:val="007805E1"/>
    <w:rsid w:val="00780913"/>
    <w:rsid w:val="00780D9A"/>
    <w:rsid w:val="00780EA9"/>
    <w:rsid w:val="0078144B"/>
    <w:rsid w:val="007818F3"/>
    <w:rsid w:val="00781EAD"/>
    <w:rsid w:val="00782806"/>
    <w:rsid w:val="007834CE"/>
    <w:rsid w:val="00783642"/>
    <w:rsid w:val="007839A9"/>
    <w:rsid w:val="00783A47"/>
    <w:rsid w:val="00783B4D"/>
    <w:rsid w:val="00784B44"/>
    <w:rsid w:val="00784D43"/>
    <w:rsid w:val="0078533B"/>
    <w:rsid w:val="00785431"/>
    <w:rsid w:val="00785545"/>
    <w:rsid w:val="00785BB4"/>
    <w:rsid w:val="00785BE6"/>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62D"/>
    <w:rsid w:val="0079479C"/>
    <w:rsid w:val="0079482A"/>
    <w:rsid w:val="00795606"/>
    <w:rsid w:val="007959CE"/>
    <w:rsid w:val="00795DCB"/>
    <w:rsid w:val="00795F82"/>
    <w:rsid w:val="0079603E"/>
    <w:rsid w:val="00796C1B"/>
    <w:rsid w:val="007971F1"/>
    <w:rsid w:val="007A01BC"/>
    <w:rsid w:val="007A0FC0"/>
    <w:rsid w:val="007A1075"/>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30C"/>
    <w:rsid w:val="007B060B"/>
    <w:rsid w:val="007B068A"/>
    <w:rsid w:val="007B08C4"/>
    <w:rsid w:val="007B0AC7"/>
    <w:rsid w:val="007B0EF3"/>
    <w:rsid w:val="007B1413"/>
    <w:rsid w:val="007B2317"/>
    <w:rsid w:val="007B2CB1"/>
    <w:rsid w:val="007B350B"/>
    <w:rsid w:val="007B3D09"/>
    <w:rsid w:val="007B43AC"/>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DC"/>
    <w:rsid w:val="007C29B9"/>
    <w:rsid w:val="007C315E"/>
    <w:rsid w:val="007C3556"/>
    <w:rsid w:val="007C3735"/>
    <w:rsid w:val="007C393B"/>
    <w:rsid w:val="007C3EC4"/>
    <w:rsid w:val="007C4221"/>
    <w:rsid w:val="007C45F4"/>
    <w:rsid w:val="007C524D"/>
    <w:rsid w:val="007C58F3"/>
    <w:rsid w:val="007C6D1C"/>
    <w:rsid w:val="007C7822"/>
    <w:rsid w:val="007C78F0"/>
    <w:rsid w:val="007D01D1"/>
    <w:rsid w:val="007D0B78"/>
    <w:rsid w:val="007D1785"/>
    <w:rsid w:val="007D2645"/>
    <w:rsid w:val="007D299E"/>
    <w:rsid w:val="007D31D8"/>
    <w:rsid w:val="007D3BAB"/>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FB9"/>
    <w:rsid w:val="007E6816"/>
    <w:rsid w:val="007E68BF"/>
    <w:rsid w:val="007E695D"/>
    <w:rsid w:val="007E697B"/>
    <w:rsid w:val="007E7718"/>
    <w:rsid w:val="007F02FB"/>
    <w:rsid w:val="007F035D"/>
    <w:rsid w:val="007F0961"/>
    <w:rsid w:val="007F1DAD"/>
    <w:rsid w:val="007F35EB"/>
    <w:rsid w:val="007F365C"/>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4625"/>
    <w:rsid w:val="00804AE9"/>
    <w:rsid w:val="00804CCA"/>
    <w:rsid w:val="00804D4D"/>
    <w:rsid w:val="00805C86"/>
    <w:rsid w:val="00805D52"/>
    <w:rsid w:val="00805EC5"/>
    <w:rsid w:val="00806166"/>
    <w:rsid w:val="00806293"/>
    <w:rsid w:val="008070EE"/>
    <w:rsid w:val="00807535"/>
    <w:rsid w:val="0080755D"/>
    <w:rsid w:val="00810562"/>
    <w:rsid w:val="0081062E"/>
    <w:rsid w:val="00810684"/>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42"/>
    <w:rsid w:val="0082473F"/>
    <w:rsid w:val="0082479F"/>
    <w:rsid w:val="008249A3"/>
    <w:rsid w:val="00825698"/>
    <w:rsid w:val="008257CD"/>
    <w:rsid w:val="00825864"/>
    <w:rsid w:val="00826309"/>
    <w:rsid w:val="00826436"/>
    <w:rsid w:val="00826911"/>
    <w:rsid w:val="00826CFB"/>
    <w:rsid w:val="00827A06"/>
    <w:rsid w:val="008300E8"/>
    <w:rsid w:val="008309A1"/>
    <w:rsid w:val="00830A6F"/>
    <w:rsid w:val="0083142E"/>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5088"/>
    <w:rsid w:val="00835093"/>
    <w:rsid w:val="008353E0"/>
    <w:rsid w:val="008353F0"/>
    <w:rsid w:val="00835CCE"/>
    <w:rsid w:val="00836FC3"/>
    <w:rsid w:val="0083778E"/>
    <w:rsid w:val="00837966"/>
    <w:rsid w:val="0084041B"/>
    <w:rsid w:val="0084047A"/>
    <w:rsid w:val="0084121B"/>
    <w:rsid w:val="0084131E"/>
    <w:rsid w:val="00841513"/>
    <w:rsid w:val="00842693"/>
    <w:rsid w:val="0084327B"/>
    <w:rsid w:val="00843517"/>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4140"/>
    <w:rsid w:val="008550C7"/>
    <w:rsid w:val="00855450"/>
    <w:rsid w:val="00855D3F"/>
    <w:rsid w:val="00855EF8"/>
    <w:rsid w:val="008560E9"/>
    <w:rsid w:val="0085620D"/>
    <w:rsid w:val="008565A1"/>
    <w:rsid w:val="008565D5"/>
    <w:rsid w:val="0085727E"/>
    <w:rsid w:val="00857393"/>
    <w:rsid w:val="0085783A"/>
    <w:rsid w:val="00860263"/>
    <w:rsid w:val="0086048E"/>
    <w:rsid w:val="008605AF"/>
    <w:rsid w:val="0086103F"/>
    <w:rsid w:val="00861143"/>
    <w:rsid w:val="008611A1"/>
    <w:rsid w:val="008616C0"/>
    <w:rsid w:val="00861BB5"/>
    <w:rsid w:val="00861F1B"/>
    <w:rsid w:val="00862480"/>
    <w:rsid w:val="00862643"/>
    <w:rsid w:val="008626D1"/>
    <w:rsid w:val="00863B7B"/>
    <w:rsid w:val="00863F08"/>
    <w:rsid w:val="0086474A"/>
    <w:rsid w:val="008655C5"/>
    <w:rsid w:val="0086685A"/>
    <w:rsid w:val="00867397"/>
    <w:rsid w:val="008678B3"/>
    <w:rsid w:val="00867A47"/>
    <w:rsid w:val="0087062D"/>
    <w:rsid w:val="00870BD2"/>
    <w:rsid w:val="00870E16"/>
    <w:rsid w:val="008721F8"/>
    <w:rsid w:val="00872B5D"/>
    <w:rsid w:val="00872D1A"/>
    <w:rsid w:val="00873B0F"/>
    <w:rsid w:val="00873F9C"/>
    <w:rsid w:val="00874592"/>
    <w:rsid w:val="008747E8"/>
    <w:rsid w:val="00875E4F"/>
    <w:rsid w:val="00876289"/>
    <w:rsid w:val="00876347"/>
    <w:rsid w:val="00876632"/>
    <w:rsid w:val="00876FFF"/>
    <w:rsid w:val="0087757D"/>
    <w:rsid w:val="00877CAA"/>
    <w:rsid w:val="00877D9D"/>
    <w:rsid w:val="00877E35"/>
    <w:rsid w:val="008805FE"/>
    <w:rsid w:val="00880E2E"/>
    <w:rsid w:val="00880E5B"/>
    <w:rsid w:val="00881711"/>
    <w:rsid w:val="00882399"/>
    <w:rsid w:val="0088253A"/>
    <w:rsid w:val="00882780"/>
    <w:rsid w:val="008829D0"/>
    <w:rsid w:val="00882DCD"/>
    <w:rsid w:val="008839A2"/>
    <w:rsid w:val="00884068"/>
    <w:rsid w:val="00884A1F"/>
    <w:rsid w:val="00884E6E"/>
    <w:rsid w:val="008857BE"/>
    <w:rsid w:val="00885977"/>
    <w:rsid w:val="00885EE0"/>
    <w:rsid w:val="00885F61"/>
    <w:rsid w:val="00886177"/>
    <w:rsid w:val="0088698C"/>
    <w:rsid w:val="00886C47"/>
    <w:rsid w:val="00890508"/>
    <w:rsid w:val="008908B0"/>
    <w:rsid w:val="00890985"/>
    <w:rsid w:val="00890C11"/>
    <w:rsid w:val="00890C7B"/>
    <w:rsid w:val="0089100B"/>
    <w:rsid w:val="00891087"/>
    <w:rsid w:val="00891553"/>
    <w:rsid w:val="008919B8"/>
    <w:rsid w:val="00891F3E"/>
    <w:rsid w:val="00892338"/>
    <w:rsid w:val="00892883"/>
    <w:rsid w:val="00894467"/>
    <w:rsid w:val="0089589E"/>
    <w:rsid w:val="00896456"/>
    <w:rsid w:val="008965F6"/>
    <w:rsid w:val="00896B97"/>
    <w:rsid w:val="0089724D"/>
    <w:rsid w:val="008A046B"/>
    <w:rsid w:val="008A0CCC"/>
    <w:rsid w:val="008A0D89"/>
    <w:rsid w:val="008A2E75"/>
    <w:rsid w:val="008A30B6"/>
    <w:rsid w:val="008A3977"/>
    <w:rsid w:val="008A39F7"/>
    <w:rsid w:val="008A4494"/>
    <w:rsid w:val="008A4604"/>
    <w:rsid w:val="008A4B01"/>
    <w:rsid w:val="008A52E3"/>
    <w:rsid w:val="008A57CD"/>
    <w:rsid w:val="008A6A14"/>
    <w:rsid w:val="008A7151"/>
    <w:rsid w:val="008A765F"/>
    <w:rsid w:val="008A76B3"/>
    <w:rsid w:val="008A78D5"/>
    <w:rsid w:val="008A7C45"/>
    <w:rsid w:val="008A7F91"/>
    <w:rsid w:val="008B1245"/>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C0461"/>
    <w:rsid w:val="008C08C9"/>
    <w:rsid w:val="008C1239"/>
    <w:rsid w:val="008C1DF2"/>
    <w:rsid w:val="008C22A9"/>
    <w:rsid w:val="008C2AEA"/>
    <w:rsid w:val="008C30D0"/>
    <w:rsid w:val="008C36F6"/>
    <w:rsid w:val="008C3DC8"/>
    <w:rsid w:val="008C3F20"/>
    <w:rsid w:val="008C48BF"/>
    <w:rsid w:val="008C5ED6"/>
    <w:rsid w:val="008C6C79"/>
    <w:rsid w:val="008C6E7E"/>
    <w:rsid w:val="008C7D06"/>
    <w:rsid w:val="008C7E1E"/>
    <w:rsid w:val="008C7E35"/>
    <w:rsid w:val="008D019F"/>
    <w:rsid w:val="008D0291"/>
    <w:rsid w:val="008D02F2"/>
    <w:rsid w:val="008D0462"/>
    <w:rsid w:val="008D08A0"/>
    <w:rsid w:val="008D0E36"/>
    <w:rsid w:val="008D0E47"/>
    <w:rsid w:val="008D1E16"/>
    <w:rsid w:val="008D21C2"/>
    <w:rsid w:val="008D2320"/>
    <w:rsid w:val="008D240A"/>
    <w:rsid w:val="008D25F0"/>
    <w:rsid w:val="008D2704"/>
    <w:rsid w:val="008D2B31"/>
    <w:rsid w:val="008D344A"/>
    <w:rsid w:val="008D3DBE"/>
    <w:rsid w:val="008D3E5C"/>
    <w:rsid w:val="008D4827"/>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E28"/>
    <w:rsid w:val="008F0F46"/>
    <w:rsid w:val="008F0F8A"/>
    <w:rsid w:val="008F18BD"/>
    <w:rsid w:val="008F2063"/>
    <w:rsid w:val="008F223A"/>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5B9"/>
    <w:rsid w:val="00900FA0"/>
    <w:rsid w:val="00901022"/>
    <w:rsid w:val="009014C0"/>
    <w:rsid w:val="009015CE"/>
    <w:rsid w:val="00901952"/>
    <w:rsid w:val="00901E1D"/>
    <w:rsid w:val="0090272E"/>
    <w:rsid w:val="009028D4"/>
    <w:rsid w:val="00902BD9"/>
    <w:rsid w:val="00902ECA"/>
    <w:rsid w:val="00903595"/>
    <w:rsid w:val="0090377A"/>
    <w:rsid w:val="00903B5E"/>
    <w:rsid w:val="009042C3"/>
    <w:rsid w:val="009044E6"/>
    <w:rsid w:val="009046B7"/>
    <w:rsid w:val="009055B3"/>
    <w:rsid w:val="00906360"/>
    <w:rsid w:val="00906E52"/>
    <w:rsid w:val="009073CB"/>
    <w:rsid w:val="0090740B"/>
    <w:rsid w:val="0090769D"/>
    <w:rsid w:val="009078DC"/>
    <w:rsid w:val="00907C2D"/>
    <w:rsid w:val="00907D37"/>
    <w:rsid w:val="00910583"/>
    <w:rsid w:val="00911542"/>
    <w:rsid w:val="00911B53"/>
    <w:rsid w:val="00911C5A"/>
    <w:rsid w:val="009122C1"/>
    <w:rsid w:val="00912636"/>
    <w:rsid w:val="00912CFE"/>
    <w:rsid w:val="00912FBB"/>
    <w:rsid w:val="00913368"/>
    <w:rsid w:val="00913EB4"/>
    <w:rsid w:val="00914CCD"/>
    <w:rsid w:val="0091688E"/>
    <w:rsid w:val="00916A15"/>
    <w:rsid w:val="00916F27"/>
    <w:rsid w:val="00917332"/>
    <w:rsid w:val="00917565"/>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70"/>
    <w:rsid w:val="00925A08"/>
    <w:rsid w:val="00925B93"/>
    <w:rsid w:val="00925E08"/>
    <w:rsid w:val="00925E6B"/>
    <w:rsid w:val="00925E7D"/>
    <w:rsid w:val="00926A27"/>
    <w:rsid w:val="00926B83"/>
    <w:rsid w:val="00926ECB"/>
    <w:rsid w:val="009276A3"/>
    <w:rsid w:val="00927AFF"/>
    <w:rsid w:val="00927E6D"/>
    <w:rsid w:val="0093008E"/>
    <w:rsid w:val="00930A93"/>
    <w:rsid w:val="00930ECB"/>
    <w:rsid w:val="00930F69"/>
    <w:rsid w:val="00931BAA"/>
    <w:rsid w:val="00931F98"/>
    <w:rsid w:val="009321E4"/>
    <w:rsid w:val="009321F4"/>
    <w:rsid w:val="00932F3A"/>
    <w:rsid w:val="00933788"/>
    <w:rsid w:val="00933AE2"/>
    <w:rsid w:val="00933C5C"/>
    <w:rsid w:val="00933E7D"/>
    <w:rsid w:val="00933E94"/>
    <w:rsid w:val="009343E6"/>
    <w:rsid w:val="00934894"/>
    <w:rsid w:val="00934CC3"/>
    <w:rsid w:val="0093524A"/>
    <w:rsid w:val="009353D5"/>
    <w:rsid w:val="009353E4"/>
    <w:rsid w:val="009359A5"/>
    <w:rsid w:val="00935A6A"/>
    <w:rsid w:val="00935F7B"/>
    <w:rsid w:val="009362E7"/>
    <w:rsid w:val="00936AB8"/>
    <w:rsid w:val="0093789F"/>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5007C"/>
    <w:rsid w:val="009500ED"/>
    <w:rsid w:val="009501CE"/>
    <w:rsid w:val="009501F8"/>
    <w:rsid w:val="0095070D"/>
    <w:rsid w:val="009527D1"/>
    <w:rsid w:val="00952CF8"/>
    <w:rsid w:val="00952E3C"/>
    <w:rsid w:val="00952EE6"/>
    <w:rsid w:val="00953375"/>
    <w:rsid w:val="00953622"/>
    <w:rsid w:val="00953637"/>
    <w:rsid w:val="00953AB6"/>
    <w:rsid w:val="00953E4E"/>
    <w:rsid w:val="009546C9"/>
    <w:rsid w:val="0095490B"/>
    <w:rsid w:val="00955969"/>
    <w:rsid w:val="00955B2D"/>
    <w:rsid w:val="00956372"/>
    <w:rsid w:val="00956E06"/>
    <w:rsid w:val="00957023"/>
    <w:rsid w:val="00957393"/>
    <w:rsid w:val="009577F0"/>
    <w:rsid w:val="009610E0"/>
    <w:rsid w:val="009620F1"/>
    <w:rsid w:val="00962600"/>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78A"/>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F6"/>
    <w:rsid w:val="009757A2"/>
    <w:rsid w:val="00975D2C"/>
    <w:rsid w:val="00975E39"/>
    <w:rsid w:val="009763A5"/>
    <w:rsid w:val="0097661B"/>
    <w:rsid w:val="0097670D"/>
    <w:rsid w:val="0097689B"/>
    <w:rsid w:val="00976CE0"/>
    <w:rsid w:val="009771AD"/>
    <w:rsid w:val="00977ADB"/>
    <w:rsid w:val="00977B5B"/>
    <w:rsid w:val="00977D86"/>
    <w:rsid w:val="00980474"/>
    <w:rsid w:val="00980F54"/>
    <w:rsid w:val="0098162B"/>
    <w:rsid w:val="00982236"/>
    <w:rsid w:val="0098225C"/>
    <w:rsid w:val="0098274A"/>
    <w:rsid w:val="00982DBC"/>
    <w:rsid w:val="00982E66"/>
    <w:rsid w:val="00983410"/>
    <w:rsid w:val="00983543"/>
    <w:rsid w:val="00983B29"/>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7DF"/>
    <w:rsid w:val="00993F91"/>
    <w:rsid w:val="00994153"/>
    <w:rsid w:val="00994175"/>
    <w:rsid w:val="00994809"/>
    <w:rsid w:val="00994EA5"/>
    <w:rsid w:val="00994F8E"/>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42A8"/>
    <w:rsid w:val="009A4570"/>
    <w:rsid w:val="009A4CA5"/>
    <w:rsid w:val="009A55EF"/>
    <w:rsid w:val="009A5D1D"/>
    <w:rsid w:val="009A5FF6"/>
    <w:rsid w:val="009A6115"/>
    <w:rsid w:val="009A6DC6"/>
    <w:rsid w:val="009A7198"/>
    <w:rsid w:val="009A7321"/>
    <w:rsid w:val="009A79B3"/>
    <w:rsid w:val="009A7F14"/>
    <w:rsid w:val="009B01C5"/>
    <w:rsid w:val="009B08B7"/>
    <w:rsid w:val="009B0E19"/>
    <w:rsid w:val="009B1059"/>
    <w:rsid w:val="009B1308"/>
    <w:rsid w:val="009B1980"/>
    <w:rsid w:val="009B1F24"/>
    <w:rsid w:val="009B2058"/>
    <w:rsid w:val="009B22B1"/>
    <w:rsid w:val="009B2D5A"/>
    <w:rsid w:val="009B3CE8"/>
    <w:rsid w:val="009B405D"/>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3CFA"/>
    <w:rsid w:val="009C3F20"/>
    <w:rsid w:val="009C4202"/>
    <w:rsid w:val="009C476E"/>
    <w:rsid w:val="009C4A35"/>
    <w:rsid w:val="009C538F"/>
    <w:rsid w:val="009C54CE"/>
    <w:rsid w:val="009C5706"/>
    <w:rsid w:val="009C59E3"/>
    <w:rsid w:val="009C73A8"/>
    <w:rsid w:val="009C783B"/>
    <w:rsid w:val="009C78B9"/>
    <w:rsid w:val="009C7BCD"/>
    <w:rsid w:val="009D0706"/>
    <w:rsid w:val="009D0C8D"/>
    <w:rsid w:val="009D1BDE"/>
    <w:rsid w:val="009D1D41"/>
    <w:rsid w:val="009D22B6"/>
    <w:rsid w:val="009D252A"/>
    <w:rsid w:val="009D2D0F"/>
    <w:rsid w:val="009D30EA"/>
    <w:rsid w:val="009D369C"/>
    <w:rsid w:val="009D4874"/>
    <w:rsid w:val="009D4A3C"/>
    <w:rsid w:val="009D4EDE"/>
    <w:rsid w:val="009D51B8"/>
    <w:rsid w:val="009D51F0"/>
    <w:rsid w:val="009D5392"/>
    <w:rsid w:val="009D5403"/>
    <w:rsid w:val="009D5DB3"/>
    <w:rsid w:val="009D60C0"/>
    <w:rsid w:val="009D6285"/>
    <w:rsid w:val="009D6DC5"/>
    <w:rsid w:val="009D6F29"/>
    <w:rsid w:val="009D7D9E"/>
    <w:rsid w:val="009E0F1D"/>
    <w:rsid w:val="009E1326"/>
    <w:rsid w:val="009E15B0"/>
    <w:rsid w:val="009E1607"/>
    <w:rsid w:val="009E1DB6"/>
    <w:rsid w:val="009E20CE"/>
    <w:rsid w:val="009E22B4"/>
    <w:rsid w:val="009E360C"/>
    <w:rsid w:val="009E4EEA"/>
    <w:rsid w:val="009E513A"/>
    <w:rsid w:val="009E5776"/>
    <w:rsid w:val="009E5ADA"/>
    <w:rsid w:val="009E5BDD"/>
    <w:rsid w:val="009E6D9F"/>
    <w:rsid w:val="009E6E1E"/>
    <w:rsid w:val="009E759C"/>
    <w:rsid w:val="009E75BA"/>
    <w:rsid w:val="009E77D3"/>
    <w:rsid w:val="009E78AD"/>
    <w:rsid w:val="009E7B1F"/>
    <w:rsid w:val="009E7CF0"/>
    <w:rsid w:val="009F0AB6"/>
    <w:rsid w:val="009F0CDE"/>
    <w:rsid w:val="009F0D86"/>
    <w:rsid w:val="009F0F8B"/>
    <w:rsid w:val="009F10A5"/>
    <w:rsid w:val="009F10F8"/>
    <w:rsid w:val="009F115C"/>
    <w:rsid w:val="009F117B"/>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BAB"/>
    <w:rsid w:val="00A00BD1"/>
    <w:rsid w:val="00A00D59"/>
    <w:rsid w:val="00A00F60"/>
    <w:rsid w:val="00A01AB3"/>
    <w:rsid w:val="00A0225B"/>
    <w:rsid w:val="00A02C1E"/>
    <w:rsid w:val="00A03314"/>
    <w:rsid w:val="00A03AEC"/>
    <w:rsid w:val="00A04E30"/>
    <w:rsid w:val="00A05F47"/>
    <w:rsid w:val="00A06946"/>
    <w:rsid w:val="00A06AE4"/>
    <w:rsid w:val="00A06D54"/>
    <w:rsid w:val="00A06E9A"/>
    <w:rsid w:val="00A1011B"/>
    <w:rsid w:val="00A119FF"/>
    <w:rsid w:val="00A11A4B"/>
    <w:rsid w:val="00A11CA0"/>
    <w:rsid w:val="00A11DA2"/>
    <w:rsid w:val="00A12048"/>
    <w:rsid w:val="00A1250C"/>
    <w:rsid w:val="00A1274D"/>
    <w:rsid w:val="00A12E07"/>
    <w:rsid w:val="00A12F94"/>
    <w:rsid w:val="00A1313B"/>
    <w:rsid w:val="00A13B4E"/>
    <w:rsid w:val="00A13B8C"/>
    <w:rsid w:val="00A13F97"/>
    <w:rsid w:val="00A15151"/>
    <w:rsid w:val="00A15553"/>
    <w:rsid w:val="00A15E5F"/>
    <w:rsid w:val="00A16CA0"/>
    <w:rsid w:val="00A17367"/>
    <w:rsid w:val="00A173B2"/>
    <w:rsid w:val="00A1778D"/>
    <w:rsid w:val="00A17CD0"/>
    <w:rsid w:val="00A204A8"/>
    <w:rsid w:val="00A20918"/>
    <w:rsid w:val="00A2096D"/>
    <w:rsid w:val="00A2100A"/>
    <w:rsid w:val="00A2109A"/>
    <w:rsid w:val="00A2111C"/>
    <w:rsid w:val="00A213F8"/>
    <w:rsid w:val="00A222A0"/>
    <w:rsid w:val="00A2331E"/>
    <w:rsid w:val="00A239A2"/>
    <w:rsid w:val="00A24360"/>
    <w:rsid w:val="00A24E51"/>
    <w:rsid w:val="00A25836"/>
    <w:rsid w:val="00A25EFF"/>
    <w:rsid w:val="00A2634D"/>
    <w:rsid w:val="00A2679D"/>
    <w:rsid w:val="00A26933"/>
    <w:rsid w:val="00A26A45"/>
    <w:rsid w:val="00A27009"/>
    <w:rsid w:val="00A27219"/>
    <w:rsid w:val="00A27B5F"/>
    <w:rsid w:val="00A27C0E"/>
    <w:rsid w:val="00A27C71"/>
    <w:rsid w:val="00A27C8B"/>
    <w:rsid w:val="00A3087C"/>
    <w:rsid w:val="00A30FE6"/>
    <w:rsid w:val="00A3152C"/>
    <w:rsid w:val="00A326F9"/>
    <w:rsid w:val="00A3286F"/>
    <w:rsid w:val="00A32B2E"/>
    <w:rsid w:val="00A32C84"/>
    <w:rsid w:val="00A32FCE"/>
    <w:rsid w:val="00A33867"/>
    <w:rsid w:val="00A33A03"/>
    <w:rsid w:val="00A33BD3"/>
    <w:rsid w:val="00A34331"/>
    <w:rsid w:val="00A348DC"/>
    <w:rsid w:val="00A34C70"/>
    <w:rsid w:val="00A350C2"/>
    <w:rsid w:val="00A3541F"/>
    <w:rsid w:val="00A35A32"/>
    <w:rsid w:val="00A35B97"/>
    <w:rsid w:val="00A3602F"/>
    <w:rsid w:val="00A36D79"/>
    <w:rsid w:val="00A36DD8"/>
    <w:rsid w:val="00A36F83"/>
    <w:rsid w:val="00A37D0C"/>
    <w:rsid w:val="00A405A1"/>
    <w:rsid w:val="00A40BC3"/>
    <w:rsid w:val="00A410E2"/>
    <w:rsid w:val="00A41332"/>
    <w:rsid w:val="00A41478"/>
    <w:rsid w:val="00A414B6"/>
    <w:rsid w:val="00A4161A"/>
    <w:rsid w:val="00A41E14"/>
    <w:rsid w:val="00A41E4A"/>
    <w:rsid w:val="00A4318D"/>
    <w:rsid w:val="00A43273"/>
    <w:rsid w:val="00A435C8"/>
    <w:rsid w:val="00A43C91"/>
    <w:rsid w:val="00A43CD1"/>
    <w:rsid w:val="00A43FAB"/>
    <w:rsid w:val="00A450BA"/>
    <w:rsid w:val="00A45484"/>
    <w:rsid w:val="00A4628E"/>
    <w:rsid w:val="00A46957"/>
    <w:rsid w:val="00A46A2C"/>
    <w:rsid w:val="00A46D38"/>
    <w:rsid w:val="00A46FC7"/>
    <w:rsid w:val="00A506F9"/>
    <w:rsid w:val="00A50AA0"/>
    <w:rsid w:val="00A50BDD"/>
    <w:rsid w:val="00A5101D"/>
    <w:rsid w:val="00A5161B"/>
    <w:rsid w:val="00A51F69"/>
    <w:rsid w:val="00A52411"/>
    <w:rsid w:val="00A537CF"/>
    <w:rsid w:val="00A538E9"/>
    <w:rsid w:val="00A53BB9"/>
    <w:rsid w:val="00A53F50"/>
    <w:rsid w:val="00A5486F"/>
    <w:rsid w:val="00A54DDE"/>
    <w:rsid w:val="00A55322"/>
    <w:rsid w:val="00A55FA5"/>
    <w:rsid w:val="00A560B4"/>
    <w:rsid w:val="00A561F3"/>
    <w:rsid w:val="00A562B7"/>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5234"/>
    <w:rsid w:val="00A65B85"/>
    <w:rsid w:val="00A65DC1"/>
    <w:rsid w:val="00A65E08"/>
    <w:rsid w:val="00A65FFC"/>
    <w:rsid w:val="00A662F8"/>
    <w:rsid w:val="00A66868"/>
    <w:rsid w:val="00A6708D"/>
    <w:rsid w:val="00A67364"/>
    <w:rsid w:val="00A67529"/>
    <w:rsid w:val="00A67958"/>
    <w:rsid w:val="00A70149"/>
    <w:rsid w:val="00A70172"/>
    <w:rsid w:val="00A702A5"/>
    <w:rsid w:val="00A70403"/>
    <w:rsid w:val="00A70B7A"/>
    <w:rsid w:val="00A70EE8"/>
    <w:rsid w:val="00A70F92"/>
    <w:rsid w:val="00A7128A"/>
    <w:rsid w:val="00A71454"/>
    <w:rsid w:val="00A72013"/>
    <w:rsid w:val="00A720F1"/>
    <w:rsid w:val="00A72A7B"/>
    <w:rsid w:val="00A72E72"/>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CE"/>
    <w:rsid w:val="00A84B96"/>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2406"/>
    <w:rsid w:val="00A924BC"/>
    <w:rsid w:val="00A92800"/>
    <w:rsid w:val="00A92DB7"/>
    <w:rsid w:val="00A92F96"/>
    <w:rsid w:val="00A93110"/>
    <w:rsid w:val="00A9337F"/>
    <w:rsid w:val="00A93DE6"/>
    <w:rsid w:val="00A9401D"/>
    <w:rsid w:val="00A943C5"/>
    <w:rsid w:val="00A944CB"/>
    <w:rsid w:val="00A948FF"/>
    <w:rsid w:val="00A94AA6"/>
    <w:rsid w:val="00A94E25"/>
    <w:rsid w:val="00A94EFB"/>
    <w:rsid w:val="00A95333"/>
    <w:rsid w:val="00A95C9E"/>
    <w:rsid w:val="00A95E0A"/>
    <w:rsid w:val="00A95F94"/>
    <w:rsid w:val="00A969ED"/>
    <w:rsid w:val="00A96C24"/>
    <w:rsid w:val="00A96D7D"/>
    <w:rsid w:val="00A97290"/>
    <w:rsid w:val="00AA0034"/>
    <w:rsid w:val="00AA040F"/>
    <w:rsid w:val="00AA08CC"/>
    <w:rsid w:val="00AA0E9F"/>
    <w:rsid w:val="00AA2443"/>
    <w:rsid w:val="00AA2963"/>
    <w:rsid w:val="00AA2B0B"/>
    <w:rsid w:val="00AA315B"/>
    <w:rsid w:val="00AA3497"/>
    <w:rsid w:val="00AA3DA7"/>
    <w:rsid w:val="00AA3E85"/>
    <w:rsid w:val="00AA404E"/>
    <w:rsid w:val="00AA5769"/>
    <w:rsid w:val="00AA5824"/>
    <w:rsid w:val="00AA6498"/>
    <w:rsid w:val="00AA6BD1"/>
    <w:rsid w:val="00AA7087"/>
    <w:rsid w:val="00AA7D44"/>
    <w:rsid w:val="00AB03DC"/>
    <w:rsid w:val="00AB08A7"/>
    <w:rsid w:val="00AB131C"/>
    <w:rsid w:val="00AB1C69"/>
    <w:rsid w:val="00AB1EC6"/>
    <w:rsid w:val="00AB1FB1"/>
    <w:rsid w:val="00AB2484"/>
    <w:rsid w:val="00AB3EC7"/>
    <w:rsid w:val="00AB3FA1"/>
    <w:rsid w:val="00AB437E"/>
    <w:rsid w:val="00AB5242"/>
    <w:rsid w:val="00AB5D69"/>
    <w:rsid w:val="00AB637E"/>
    <w:rsid w:val="00AB6554"/>
    <w:rsid w:val="00AB68DA"/>
    <w:rsid w:val="00AB69DD"/>
    <w:rsid w:val="00AC02A0"/>
    <w:rsid w:val="00AC05D4"/>
    <w:rsid w:val="00AC0863"/>
    <w:rsid w:val="00AC0EC4"/>
    <w:rsid w:val="00AC167D"/>
    <w:rsid w:val="00AC21A7"/>
    <w:rsid w:val="00AC2680"/>
    <w:rsid w:val="00AC36E3"/>
    <w:rsid w:val="00AC4D2E"/>
    <w:rsid w:val="00AC4DF8"/>
    <w:rsid w:val="00AC51E7"/>
    <w:rsid w:val="00AC52EA"/>
    <w:rsid w:val="00AC5B0D"/>
    <w:rsid w:val="00AC5CCF"/>
    <w:rsid w:val="00AC5E0A"/>
    <w:rsid w:val="00AC6AF5"/>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318A"/>
    <w:rsid w:val="00AD325F"/>
    <w:rsid w:val="00AD3726"/>
    <w:rsid w:val="00AD416F"/>
    <w:rsid w:val="00AD4188"/>
    <w:rsid w:val="00AD44EB"/>
    <w:rsid w:val="00AD47CD"/>
    <w:rsid w:val="00AD4D76"/>
    <w:rsid w:val="00AD5322"/>
    <w:rsid w:val="00AD6AB2"/>
    <w:rsid w:val="00AD6E87"/>
    <w:rsid w:val="00AD6F88"/>
    <w:rsid w:val="00AD7671"/>
    <w:rsid w:val="00AD7916"/>
    <w:rsid w:val="00AD7D48"/>
    <w:rsid w:val="00AD7F85"/>
    <w:rsid w:val="00AE0494"/>
    <w:rsid w:val="00AE1F4C"/>
    <w:rsid w:val="00AE21AC"/>
    <w:rsid w:val="00AE23D4"/>
    <w:rsid w:val="00AE2499"/>
    <w:rsid w:val="00AE271F"/>
    <w:rsid w:val="00AE2753"/>
    <w:rsid w:val="00AE30B6"/>
    <w:rsid w:val="00AE3E9C"/>
    <w:rsid w:val="00AE412F"/>
    <w:rsid w:val="00AE4525"/>
    <w:rsid w:val="00AE52A2"/>
    <w:rsid w:val="00AE52AF"/>
    <w:rsid w:val="00AE563B"/>
    <w:rsid w:val="00AE5DF7"/>
    <w:rsid w:val="00AE5F62"/>
    <w:rsid w:val="00AE749E"/>
    <w:rsid w:val="00AF0429"/>
    <w:rsid w:val="00AF2500"/>
    <w:rsid w:val="00AF297A"/>
    <w:rsid w:val="00AF33C1"/>
    <w:rsid w:val="00AF33F8"/>
    <w:rsid w:val="00AF6111"/>
    <w:rsid w:val="00AF64D6"/>
    <w:rsid w:val="00AF6A08"/>
    <w:rsid w:val="00AF78D7"/>
    <w:rsid w:val="00AF7AE9"/>
    <w:rsid w:val="00AF7E42"/>
    <w:rsid w:val="00AF7F52"/>
    <w:rsid w:val="00B000C4"/>
    <w:rsid w:val="00B00A4D"/>
    <w:rsid w:val="00B013FC"/>
    <w:rsid w:val="00B01D76"/>
    <w:rsid w:val="00B01F9D"/>
    <w:rsid w:val="00B0251A"/>
    <w:rsid w:val="00B03F4F"/>
    <w:rsid w:val="00B0408A"/>
    <w:rsid w:val="00B04E85"/>
    <w:rsid w:val="00B067FB"/>
    <w:rsid w:val="00B068CA"/>
    <w:rsid w:val="00B07652"/>
    <w:rsid w:val="00B10521"/>
    <w:rsid w:val="00B10561"/>
    <w:rsid w:val="00B105E0"/>
    <w:rsid w:val="00B10A8D"/>
    <w:rsid w:val="00B10C20"/>
    <w:rsid w:val="00B10D4E"/>
    <w:rsid w:val="00B10DD8"/>
    <w:rsid w:val="00B1255F"/>
    <w:rsid w:val="00B126D3"/>
    <w:rsid w:val="00B12975"/>
    <w:rsid w:val="00B130FB"/>
    <w:rsid w:val="00B13269"/>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88E"/>
    <w:rsid w:val="00B27911"/>
    <w:rsid w:val="00B27D28"/>
    <w:rsid w:val="00B3042A"/>
    <w:rsid w:val="00B30EDA"/>
    <w:rsid w:val="00B314E0"/>
    <w:rsid w:val="00B317C7"/>
    <w:rsid w:val="00B31936"/>
    <w:rsid w:val="00B31F07"/>
    <w:rsid w:val="00B328C8"/>
    <w:rsid w:val="00B32E6D"/>
    <w:rsid w:val="00B32F47"/>
    <w:rsid w:val="00B33108"/>
    <w:rsid w:val="00B33428"/>
    <w:rsid w:val="00B3380A"/>
    <w:rsid w:val="00B33DB4"/>
    <w:rsid w:val="00B34B3D"/>
    <w:rsid w:val="00B34DF9"/>
    <w:rsid w:val="00B35499"/>
    <w:rsid w:val="00B35521"/>
    <w:rsid w:val="00B356E6"/>
    <w:rsid w:val="00B36025"/>
    <w:rsid w:val="00B36474"/>
    <w:rsid w:val="00B367BA"/>
    <w:rsid w:val="00B36C8D"/>
    <w:rsid w:val="00B37316"/>
    <w:rsid w:val="00B378E7"/>
    <w:rsid w:val="00B379F8"/>
    <w:rsid w:val="00B37C0E"/>
    <w:rsid w:val="00B4175B"/>
    <w:rsid w:val="00B423C2"/>
    <w:rsid w:val="00B42644"/>
    <w:rsid w:val="00B4417A"/>
    <w:rsid w:val="00B442D7"/>
    <w:rsid w:val="00B44F93"/>
    <w:rsid w:val="00B45038"/>
    <w:rsid w:val="00B459A3"/>
    <w:rsid w:val="00B45A40"/>
    <w:rsid w:val="00B45B56"/>
    <w:rsid w:val="00B4601E"/>
    <w:rsid w:val="00B46363"/>
    <w:rsid w:val="00B46802"/>
    <w:rsid w:val="00B4701A"/>
    <w:rsid w:val="00B47769"/>
    <w:rsid w:val="00B47FA9"/>
    <w:rsid w:val="00B50324"/>
    <w:rsid w:val="00B505D5"/>
    <w:rsid w:val="00B51099"/>
    <w:rsid w:val="00B5195F"/>
    <w:rsid w:val="00B52039"/>
    <w:rsid w:val="00B5238D"/>
    <w:rsid w:val="00B5255C"/>
    <w:rsid w:val="00B52F29"/>
    <w:rsid w:val="00B5305C"/>
    <w:rsid w:val="00B5314B"/>
    <w:rsid w:val="00B53B1F"/>
    <w:rsid w:val="00B53EB8"/>
    <w:rsid w:val="00B5477B"/>
    <w:rsid w:val="00B54F62"/>
    <w:rsid w:val="00B5527F"/>
    <w:rsid w:val="00B5550F"/>
    <w:rsid w:val="00B558D5"/>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E4A"/>
    <w:rsid w:val="00B67E4B"/>
    <w:rsid w:val="00B703C8"/>
    <w:rsid w:val="00B7071B"/>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331"/>
    <w:rsid w:val="00B75719"/>
    <w:rsid w:val="00B7583E"/>
    <w:rsid w:val="00B75A13"/>
    <w:rsid w:val="00B75A8E"/>
    <w:rsid w:val="00B75D96"/>
    <w:rsid w:val="00B763F4"/>
    <w:rsid w:val="00B764B6"/>
    <w:rsid w:val="00B7750C"/>
    <w:rsid w:val="00B775B4"/>
    <w:rsid w:val="00B77846"/>
    <w:rsid w:val="00B77940"/>
    <w:rsid w:val="00B77DAF"/>
    <w:rsid w:val="00B8027A"/>
    <w:rsid w:val="00B806F3"/>
    <w:rsid w:val="00B809CC"/>
    <w:rsid w:val="00B8140B"/>
    <w:rsid w:val="00B81A66"/>
    <w:rsid w:val="00B81ACD"/>
    <w:rsid w:val="00B81F4D"/>
    <w:rsid w:val="00B82679"/>
    <w:rsid w:val="00B83B51"/>
    <w:rsid w:val="00B83C6E"/>
    <w:rsid w:val="00B84810"/>
    <w:rsid w:val="00B84B23"/>
    <w:rsid w:val="00B84DB0"/>
    <w:rsid w:val="00B85C07"/>
    <w:rsid w:val="00B85D67"/>
    <w:rsid w:val="00B85DD6"/>
    <w:rsid w:val="00B862D8"/>
    <w:rsid w:val="00B87369"/>
    <w:rsid w:val="00B87928"/>
    <w:rsid w:val="00B879C2"/>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52B7"/>
    <w:rsid w:val="00B955FE"/>
    <w:rsid w:val="00B95F84"/>
    <w:rsid w:val="00B96024"/>
    <w:rsid w:val="00B963C1"/>
    <w:rsid w:val="00B96D33"/>
    <w:rsid w:val="00B97548"/>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6BAC"/>
    <w:rsid w:val="00BA6CA8"/>
    <w:rsid w:val="00BA6D9D"/>
    <w:rsid w:val="00BA6E17"/>
    <w:rsid w:val="00BA731C"/>
    <w:rsid w:val="00BA7926"/>
    <w:rsid w:val="00BA7CD9"/>
    <w:rsid w:val="00BA7FC6"/>
    <w:rsid w:val="00BB00FD"/>
    <w:rsid w:val="00BB01DE"/>
    <w:rsid w:val="00BB050C"/>
    <w:rsid w:val="00BB1D39"/>
    <w:rsid w:val="00BB26E1"/>
    <w:rsid w:val="00BB2DCE"/>
    <w:rsid w:val="00BB2EC1"/>
    <w:rsid w:val="00BB2FDA"/>
    <w:rsid w:val="00BB2FF1"/>
    <w:rsid w:val="00BB377A"/>
    <w:rsid w:val="00BB50DC"/>
    <w:rsid w:val="00BB50FC"/>
    <w:rsid w:val="00BB5329"/>
    <w:rsid w:val="00BB5715"/>
    <w:rsid w:val="00BB5937"/>
    <w:rsid w:val="00BB61D2"/>
    <w:rsid w:val="00BB6984"/>
    <w:rsid w:val="00BB722D"/>
    <w:rsid w:val="00BB78AE"/>
    <w:rsid w:val="00BB79E9"/>
    <w:rsid w:val="00BC02E2"/>
    <w:rsid w:val="00BC044A"/>
    <w:rsid w:val="00BC04A4"/>
    <w:rsid w:val="00BC0B75"/>
    <w:rsid w:val="00BC0D20"/>
    <w:rsid w:val="00BC0E6D"/>
    <w:rsid w:val="00BC0E89"/>
    <w:rsid w:val="00BC1599"/>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969"/>
    <w:rsid w:val="00BD0C45"/>
    <w:rsid w:val="00BD1480"/>
    <w:rsid w:val="00BD1B0C"/>
    <w:rsid w:val="00BD2672"/>
    <w:rsid w:val="00BD2AAC"/>
    <w:rsid w:val="00BD386E"/>
    <w:rsid w:val="00BD3A9A"/>
    <w:rsid w:val="00BD3AFF"/>
    <w:rsid w:val="00BD42D6"/>
    <w:rsid w:val="00BD4318"/>
    <w:rsid w:val="00BD45A1"/>
    <w:rsid w:val="00BD4A1E"/>
    <w:rsid w:val="00BD4F41"/>
    <w:rsid w:val="00BD54E1"/>
    <w:rsid w:val="00BD5D39"/>
    <w:rsid w:val="00BD63FC"/>
    <w:rsid w:val="00BD65D9"/>
    <w:rsid w:val="00BD6E89"/>
    <w:rsid w:val="00BD6EBE"/>
    <w:rsid w:val="00BD74C0"/>
    <w:rsid w:val="00BD78CD"/>
    <w:rsid w:val="00BE0045"/>
    <w:rsid w:val="00BE0131"/>
    <w:rsid w:val="00BE02A8"/>
    <w:rsid w:val="00BE0B19"/>
    <w:rsid w:val="00BE1378"/>
    <w:rsid w:val="00BE260B"/>
    <w:rsid w:val="00BE2B9F"/>
    <w:rsid w:val="00BE311D"/>
    <w:rsid w:val="00BE4013"/>
    <w:rsid w:val="00BE4591"/>
    <w:rsid w:val="00BE4A6A"/>
    <w:rsid w:val="00BE4D72"/>
    <w:rsid w:val="00BE5736"/>
    <w:rsid w:val="00BE584B"/>
    <w:rsid w:val="00BE610B"/>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BB9"/>
    <w:rsid w:val="00BF4443"/>
    <w:rsid w:val="00BF4B33"/>
    <w:rsid w:val="00BF4D11"/>
    <w:rsid w:val="00BF4D46"/>
    <w:rsid w:val="00BF4D5A"/>
    <w:rsid w:val="00BF4DBD"/>
    <w:rsid w:val="00BF5408"/>
    <w:rsid w:val="00BF5959"/>
    <w:rsid w:val="00BF602B"/>
    <w:rsid w:val="00BF622C"/>
    <w:rsid w:val="00BF6651"/>
    <w:rsid w:val="00BF6D1B"/>
    <w:rsid w:val="00BF7100"/>
    <w:rsid w:val="00BF71E4"/>
    <w:rsid w:val="00BF7693"/>
    <w:rsid w:val="00BF7779"/>
    <w:rsid w:val="00C00632"/>
    <w:rsid w:val="00C0066F"/>
    <w:rsid w:val="00C006DF"/>
    <w:rsid w:val="00C0093B"/>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3997"/>
    <w:rsid w:val="00C13E92"/>
    <w:rsid w:val="00C14157"/>
    <w:rsid w:val="00C14E48"/>
    <w:rsid w:val="00C153D8"/>
    <w:rsid w:val="00C15630"/>
    <w:rsid w:val="00C15632"/>
    <w:rsid w:val="00C15C20"/>
    <w:rsid w:val="00C167F4"/>
    <w:rsid w:val="00C168AC"/>
    <w:rsid w:val="00C16924"/>
    <w:rsid w:val="00C1786A"/>
    <w:rsid w:val="00C17C84"/>
    <w:rsid w:val="00C17DCA"/>
    <w:rsid w:val="00C204CB"/>
    <w:rsid w:val="00C209C3"/>
    <w:rsid w:val="00C2115A"/>
    <w:rsid w:val="00C21C6D"/>
    <w:rsid w:val="00C22130"/>
    <w:rsid w:val="00C223E6"/>
    <w:rsid w:val="00C22A6B"/>
    <w:rsid w:val="00C22DF0"/>
    <w:rsid w:val="00C23555"/>
    <w:rsid w:val="00C2371A"/>
    <w:rsid w:val="00C23BC8"/>
    <w:rsid w:val="00C23D61"/>
    <w:rsid w:val="00C243F3"/>
    <w:rsid w:val="00C24B87"/>
    <w:rsid w:val="00C24C34"/>
    <w:rsid w:val="00C25681"/>
    <w:rsid w:val="00C25A08"/>
    <w:rsid w:val="00C25F51"/>
    <w:rsid w:val="00C262EC"/>
    <w:rsid w:val="00C269FC"/>
    <w:rsid w:val="00C26D70"/>
    <w:rsid w:val="00C270E8"/>
    <w:rsid w:val="00C27219"/>
    <w:rsid w:val="00C2791C"/>
    <w:rsid w:val="00C27D46"/>
    <w:rsid w:val="00C3023A"/>
    <w:rsid w:val="00C30B4F"/>
    <w:rsid w:val="00C32191"/>
    <w:rsid w:val="00C323FC"/>
    <w:rsid w:val="00C327A1"/>
    <w:rsid w:val="00C32981"/>
    <w:rsid w:val="00C32BB0"/>
    <w:rsid w:val="00C33084"/>
    <w:rsid w:val="00C3354A"/>
    <w:rsid w:val="00C3363E"/>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25CE"/>
    <w:rsid w:val="00C42EA6"/>
    <w:rsid w:val="00C4325D"/>
    <w:rsid w:val="00C43347"/>
    <w:rsid w:val="00C4387F"/>
    <w:rsid w:val="00C43E08"/>
    <w:rsid w:val="00C43E1E"/>
    <w:rsid w:val="00C4435B"/>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51D"/>
    <w:rsid w:val="00C47636"/>
    <w:rsid w:val="00C4773B"/>
    <w:rsid w:val="00C47ABF"/>
    <w:rsid w:val="00C47BFC"/>
    <w:rsid w:val="00C47F49"/>
    <w:rsid w:val="00C502F5"/>
    <w:rsid w:val="00C50307"/>
    <w:rsid w:val="00C50526"/>
    <w:rsid w:val="00C505C3"/>
    <w:rsid w:val="00C513FB"/>
    <w:rsid w:val="00C51410"/>
    <w:rsid w:val="00C5185C"/>
    <w:rsid w:val="00C518DE"/>
    <w:rsid w:val="00C52311"/>
    <w:rsid w:val="00C52924"/>
    <w:rsid w:val="00C52D1B"/>
    <w:rsid w:val="00C53140"/>
    <w:rsid w:val="00C531C4"/>
    <w:rsid w:val="00C53237"/>
    <w:rsid w:val="00C547B1"/>
    <w:rsid w:val="00C5530F"/>
    <w:rsid w:val="00C55DA8"/>
    <w:rsid w:val="00C55F98"/>
    <w:rsid w:val="00C562B0"/>
    <w:rsid w:val="00C56425"/>
    <w:rsid w:val="00C5657F"/>
    <w:rsid w:val="00C5665F"/>
    <w:rsid w:val="00C56ECE"/>
    <w:rsid w:val="00C5710A"/>
    <w:rsid w:val="00C57AC9"/>
    <w:rsid w:val="00C57D49"/>
    <w:rsid w:val="00C60494"/>
    <w:rsid w:val="00C60F0E"/>
    <w:rsid w:val="00C612E2"/>
    <w:rsid w:val="00C6146D"/>
    <w:rsid w:val="00C61CAB"/>
    <w:rsid w:val="00C61ECD"/>
    <w:rsid w:val="00C61FE5"/>
    <w:rsid w:val="00C62356"/>
    <w:rsid w:val="00C62631"/>
    <w:rsid w:val="00C62D53"/>
    <w:rsid w:val="00C63381"/>
    <w:rsid w:val="00C63540"/>
    <w:rsid w:val="00C638DA"/>
    <w:rsid w:val="00C63D64"/>
    <w:rsid w:val="00C647E7"/>
    <w:rsid w:val="00C64FD5"/>
    <w:rsid w:val="00C65576"/>
    <w:rsid w:val="00C6589B"/>
    <w:rsid w:val="00C66225"/>
    <w:rsid w:val="00C6671F"/>
    <w:rsid w:val="00C66BC6"/>
    <w:rsid w:val="00C67E76"/>
    <w:rsid w:val="00C70353"/>
    <w:rsid w:val="00C70586"/>
    <w:rsid w:val="00C70BE9"/>
    <w:rsid w:val="00C7123C"/>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5CDD"/>
    <w:rsid w:val="00C86A2B"/>
    <w:rsid w:val="00C86C23"/>
    <w:rsid w:val="00C86D70"/>
    <w:rsid w:val="00C86E12"/>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803"/>
    <w:rsid w:val="00C93978"/>
    <w:rsid w:val="00C93BED"/>
    <w:rsid w:val="00C93C7F"/>
    <w:rsid w:val="00C9408E"/>
    <w:rsid w:val="00C944B3"/>
    <w:rsid w:val="00C94C5B"/>
    <w:rsid w:val="00C95F79"/>
    <w:rsid w:val="00C96485"/>
    <w:rsid w:val="00C96DA0"/>
    <w:rsid w:val="00C972B3"/>
    <w:rsid w:val="00C97E23"/>
    <w:rsid w:val="00CA08FE"/>
    <w:rsid w:val="00CA148C"/>
    <w:rsid w:val="00CA154E"/>
    <w:rsid w:val="00CA1B24"/>
    <w:rsid w:val="00CA1F17"/>
    <w:rsid w:val="00CA27AE"/>
    <w:rsid w:val="00CA3336"/>
    <w:rsid w:val="00CA4147"/>
    <w:rsid w:val="00CA4825"/>
    <w:rsid w:val="00CA4DD7"/>
    <w:rsid w:val="00CA52C9"/>
    <w:rsid w:val="00CA53DD"/>
    <w:rsid w:val="00CA53F7"/>
    <w:rsid w:val="00CA57C3"/>
    <w:rsid w:val="00CA5F51"/>
    <w:rsid w:val="00CA6D81"/>
    <w:rsid w:val="00CA78C9"/>
    <w:rsid w:val="00CA7952"/>
    <w:rsid w:val="00CA7C10"/>
    <w:rsid w:val="00CA7EC7"/>
    <w:rsid w:val="00CA7EF3"/>
    <w:rsid w:val="00CB026D"/>
    <w:rsid w:val="00CB0D53"/>
    <w:rsid w:val="00CB0DBD"/>
    <w:rsid w:val="00CB1911"/>
    <w:rsid w:val="00CB255A"/>
    <w:rsid w:val="00CB28B3"/>
    <w:rsid w:val="00CB2DAB"/>
    <w:rsid w:val="00CB3301"/>
    <w:rsid w:val="00CB333F"/>
    <w:rsid w:val="00CB42F4"/>
    <w:rsid w:val="00CB4E39"/>
    <w:rsid w:val="00CB4E5D"/>
    <w:rsid w:val="00CB516D"/>
    <w:rsid w:val="00CB5280"/>
    <w:rsid w:val="00CB535B"/>
    <w:rsid w:val="00CB542E"/>
    <w:rsid w:val="00CB5617"/>
    <w:rsid w:val="00CB5640"/>
    <w:rsid w:val="00CB67CE"/>
    <w:rsid w:val="00CB6C8A"/>
    <w:rsid w:val="00CB70F1"/>
    <w:rsid w:val="00CB7B72"/>
    <w:rsid w:val="00CC01E8"/>
    <w:rsid w:val="00CC0659"/>
    <w:rsid w:val="00CC0FCF"/>
    <w:rsid w:val="00CC13A4"/>
    <w:rsid w:val="00CC229D"/>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775"/>
    <w:rsid w:val="00CC7E86"/>
    <w:rsid w:val="00CD0BD1"/>
    <w:rsid w:val="00CD13A1"/>
    <w:rsid w:val="00CD14A7"/>
    <w:rsid w:val="00CD1B4D"/>
    <w:rsid w:val="00CD1CEC"/>
    <w:rsid w:val="00CD2132"/>
    <w:rsid w:val="00CD2877"/>
    <w:rsid w:val="00CD31A5"/>
    <w:rsid w:val="00CD31DF"/>
    <w:rsid w:val="00CD342F"/>
    <w:rsid w:val="00CD367A"/>
    <w:rsid w:val="00CD3A5F"/>
    <w:rsid w:val="00CD3C91"/>
    <w:rsid w:val="00CD4697"/>
    <w:rsid w:val="00CD50EA"/>
    <w:rsid w:val="00CD536B"/>
    <w:rsid w:val="00CD561C"/>
    <w:rsid w:val="00CD5723"/>
    <w:rsid w:val="00CD58EB"/>
    <w:rsid w:val="00CD5B2D"/>
    <w:rsid w:val="00CD71B0"/>
    <w:rsid w:val="00CD71F4"/>
    <w:rsid w:val="00CD7BD3"/>
    <w:rsid w:val="00CE001E"/>
    <w:rsid w:val="00CE12C1"/>
    <w:rsid w:val="00CE160D"/>
    <w:rsid w:val="00CE1DF0"/>
    <w:rsid w:val="00CE1E27"/>
    <w:rsid w:val="00CE2225"/>
    <w:rsid w:val="00CE2CFC"/>
    <w:rsid w:val="00CE2E6F"/>
    <w:rsid w:val="00CE2F6E"/>
    <w:rsid w:val="00CE326A"/>
    <w:rsid w:val="00CE373D"/>
    <w:rsid w:val="00CE4BAA"/>
    <w:rsid w:val="00CE52F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462D"/>
    <w:rsid w:val="00CF5314"/>
    <w:rsid w:val="00CF5411"/>
    <w:rsid w:val="00CF5B82"/>
    <w:rsid w:val="00CF5BB1"/>
    <w:rsid w:val="00CF5C49"/>
    <w:rsid w:val="00CF5F99"/>
    <w:rsid w:val="00CF60CD"/>
    <w:rsid w:val="00CF6526"/>
    <w:rsid w:val="00CF65D9"/>
    <w:rsid w:val="00CF65ED"/>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C64"/>
    <w:rsid w:val="00D04921"/>
    <w:rsid w:val="00D055A2"/>
    <w:rsid w:val="00D056F1"/>
    <w:rsid w:val="00D05865"/>
    <w:rsid w:val="00D0621D"/>
    <w:rsid w:val="00D064BF"/>
    <w:rsid w:val="00D064C4"/>
    <w:rsid w:val="00D06DAE"/>
    <w:rsid w:val="00D07330"/>
    <w:rsid w:val="00D0742A"/>
    <w:rsid w:val="00D0790D"/>
    <w:rsid w:val="00D07A27"/>
    <w:rsid w:val="00D07C68"/>
    <w:rsid w:val="00D07C89"/>
    <w:rsid w:val="00D07D64"/>
    <w:rsid w:val="00D102A7"/>
    <w:rsid w:val="00D1038F"/>
    <w:rsid w:val="00D111C0"/>
    <w:rsid w:val="00D12740"/>
    <w:rsid w:val="00D1277C"/>
    <w:rsid w:val="00D128DD"/>
    <w:rsid w:val="00D1297D"/>
    <w:rsid w:val="00D12C22"/>
    <w:rsid w:val="00D12C7B"/>
    <w:rsid w:val="00D1333A"/>
    <w:rsid w:val="00D136EA"/>
    <w:rsid w:val="00D13C8E"/>
    <w:rsid w:val="00D14181"/>
    <w:rsid w:val="00D14A38"/>
    <w:rsid w:val="00D14E8F"/>
    <w:rsid w:val="00D153A9"/>
    <w:rsid w:val="00D157D8"/>
    <w:rsid w:val="00D15A35"/>
    <w:rsid w:val="00D165EE"/>
    <w:rsid w:val="00D167EA"/>
    <w:rsid w:val="00D170F5"/>
    <w:rsid w:val="00D17660"/>
    <w:rsid w:val="00D17EED"/>
    <w:rsid w:val="00D2115F"/>
    <w:rsid w:val="00D2143B"/>
    <w:rsid w:val="00D21505"/>
    <w:rsid w:val="00D215AB"/>
    <w:rsid w:val="00D21738"/>
    <w:rsid w:val="00D218D6"/>
    <w:rsid w:val="00D21A55"/>
    <w:rsid w:val="00D21EFD"/>
    <w:rsid w:val="00D22EA7"/>
    <w:rsid w:val="00D230AB"/>
    <w:rsid w:val="00D23631"/>
    <w:rsid w:val="00D24136"/>
    <w:rsid w:val="00D2413E"/>
    <w:rsid w:val="00D245D6"/>
    <w:rsid w:val="00D24908"/>
    <w:rsid w:val="00D24BB8"/>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E0"/>
    <w:rsid w:val="00D35681"/>
    <w:rsid w:val="00D35CBE"/>
    <w:rsid w:val="00D35D65"/>
    <w:rsid w:val="00D35E72"/>
    <w:rsid w:val="00D361BF"/>
    <w:rsid w:val="00D361F4"/>
    <w:rsid w:val="00D36D17"/>
    <w:rsid w:val="00D37723"/>
    <w:rsid w:val="00D37D80"/>
    <w:rsid w:val="00D37D9A"/>
    <w:rsid w:val="00D40779"/>
    <w:rsid w:val="00D417FF"/>
    <w:rsid w:val="00D41CEE"/>
    <w:rsid w:val="00D42474"/>
    <w:rsid w:val="00D42518"/>
    <w:rsid w:val="00D429EB"/>
    <w:rsid w:val="00D43591"/>
    <w:rsid w:val="00D43D9D"/>
    <w:rsid w:val="00D440DC"/>
    <w:rsid w:val="00D4434F"/>
    <w:rsid w:val="00D4468D"/>
    <w:rsid w:val="00D449EC"/>
    <w:rsid w:val="00D44D17"/>
    <w:rsid w:val="00D44E1E"/>
    <w:rsid w:val="00D455BF"/>
    <w:rsid w:val="00D45A0E"/>
    <w:rsid w:val="00D46058"/>
    <w:rsid w:val="00D46117"/>
    <w:rsid w:val="00D464E2"/>
    <w:rsid w:val="00D46975"/>
    <w:rsid w:val="00D46C58"/>
    <w:rsid w:val="00D471C1"/>
    <w:rsid w:val="00D47600"/>
    <w:rsid w:val="00D509AA"/>
    <w:rsid w:val="00D50B80"/>
    <w:rsid w:val="00D50C1A"/>
    <w:rsid w:val="00D51200"/>
    <w:rsid w:val="00D512A7"/>
    <w:rsid w:val="00D51371"/>
    <w:rsid w:val="00D513CD"/>
    <w:rsid w:val="00D51CA4"/>
    <w:rsid w:val="00D5333C"/>
    <w:rsid w:val="00D533DD"/>
    <w:rsid w:val="00D53A4B"/>
    <w:rsid w:val="00D54B8F"/>
    <w:rsid w:val="00D54C2F"/>
    <w:rsid w:val="00D54C36"/>
    <w:rsid w:val="00D5523E"/>
    <w:rsid w:val="00D5590E"/>
    <w:rsid w:val="00D5599F"/>
    <w:rsid w:val="00D563EB"/>
    <w:rsid w:val="00D56AAA"/>
    <w:rsid w:val="00D57BF6"/>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A23"/>
    <w:rsid w:val="00D7077C"/>
    <w:rsid w:val="00D70C1D"/>
    <w:rsid w:val="00D71491"/>
    <w:rsid w:val="00D72598"/>
    <w:rsid w:val="00D72A41"/>
    <w:rsid w:val="00D73B19"/>
    <w:rsid w:val="00D73F4E"/>
    <w:rsid w:val="00D748F2"/>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CFA"/>
    <w:rsid w:val="00D82E91"/>
    <w:rsid w:val="00D83378"/>
    <w:rsid w:val="00D83D69"/>
    <w:rsid w:val="00D8448C"/>
    <w:rsid w:val="00D845BB"/>
    <w:rsid w:val="00D84952"/>
    <w:rsid w:val="00D84E63"/>
    <w:rsid w:val="00D84EA6"/>
    <w:rsid w:val="00D8541B"/>
    <w:rsid w:val="00D85A0B"/>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7AD"/>
    <w:rsid w:val="00D92DBA"/>
    <w:rsid w:val="00D93628"/>
    <w:rsid w:val="00D93B15"/>
    <w:rsid w:val="00D9401D"/>
    <w:rsid w:val="00D950CB"/>
    <w:rsid w:val="00D953AC"/>
    <w:rsid w:val="00D95BAD"/>
    <w:rsid w:val="00D95FE8"/>
    <w:rsid w:val="00D96176"/>
    <w:rsid w:val="00D964E8"/>
    <w:rsid w:val="00D9684A"/>
    <w:rsid w:val="00D96CF7"/>
    <w:rsid w:val="00D978C3"/>
    <w:rsid w:val="00D97F47"/>
    <w:rsid w:val="00DA0387"/>
    <w:rsid w:val="00DA0599"/>
    <w:rsid w:val="00DA0D82"/>
    <w:rsid w:val="00DA1A01"/>
    <w:rsid w:val="00DA1ABC"/>
    <w:rsid w:val="00DA1D42"/>
    <w:rsid w:val="00DA2435"/>
    <w:rsid w:val="00DA296E"/>
    <w:rsid w:val="00DA2B8D"/>
    <w:rsid w:val="00DA2EF0"/>
    <w:rsid w:val="00DA3311"/>
    <w:rsid w:val="00DA3CDF"/>
    <w:rsid w:val="00DA3CE1"/>
    <w:rsid w:val="00DA4009"/>
    <w:rsid w:val="00DA490A"/>
    <w:rsid w:val="00DA49AF"/>
    <w:rsid w:val="00DA4A77"/>
    <w:rsid w:val="00DA4B6C"/>
    <w:rsid w:val="00DA4CCA"/>
    <w:rsid w:val="00DA52CB"/>
    <w:rsid w:val="00DA5365"/>
    <w:rsid w:val="00DA58B0"/>
    <w:rsid w:val="00DA606D"/>
    <w:rsid w:val="00DA75EB"/>
    <w:rsid w:val="00DA780A"/>
    <w:rsid w:val="00DA79AA"/>
    <w:rsid w:val="00DA7FC7"/>
    <w:rsid w:val="00DB038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5D0"/>
    <w:rsid w:val="00DB696D"/>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7C7"/>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6687"/>
    <w:rsid w:val="00DF6C8C"/>
    <w:rsid w:val="00DF6CA4"/>
    <w:rsid w:val="00DF6E0C"/>
    <w:rsid w:val="00DF73A9"/>
    <w:rsid w:val="00DF795C"/>
    <w:rsid w:val="00E0012F"/>
    <w:rsid w:val="00E007C2"/>
    <w:rsid w:val="00E007D3"/>
    <w:rsid w:val="00E01B93"/>
    <w:rsid w:val="00E021D1"/>
    <w:rsid w:val="00E02411"/>
    <w:rsid w:val="00E027B3"/>
    <w:rsid w:val="00E02A97"/>
    <w:rsid w:val="00E02F41"/>
    <w:rsid w:val="00E03464"/>
    <w:rsid w:val="00E034A3"/>
    <w:rsid w:val="00E0540D"/>
    <w:rsid w:val="00E05432"/>
    <w:rsid w:val="00E0571C"/>
    <w:rsid w:val="00E05FD8"/>
    <w:rsid w:val="00E0627F"/>
    <w:rsid w:val="00E0668E"/>
    <w:rsid w:val="00E06924"/>
    <w:rsid w:val="00E06C98"/>
    <w:rsid w:val="00E0754D"/>
    <w:rsid w:val="00E07DED"/>
    <w:rsid w:val="00E10466"/>
    <w:rsid w:val="00E10743"/>
    <w:rsid w:val="00E1112F"/>
    <w:rsid w:val="00E11159"/>
    <w:rsid w:val="00E117E2"/>
    <w:rsid w:val="00E11C48"/>
    <w:rsid w:val="00E1207E"/>
    <w:rsid w:val="00E122E1"/>
    <w:rsid w:val="00E12420"/>
    <w:rsid w:val="00E127FE"/>
    <w:rsid w:val="00E129D1"/>
    <w:rsid w:val="00E12CC9"/>
    <w:rsid w:val="00E12EBB"/>
    <w:rsid w:val="00E13384"/>
    <w:rsid w:val="00E13D00"/>
    <w:rsid w:val="00E13E17"/>
    <w:rsid w:val="00E14910"/>
    <w:rsid w:val="00E14B07"/>
    <w:rsid w:val="00E157B8"/>
    <w:rsid w:val="00E15F2A"/>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40CD"/>
    <w:rsid w:val="00E2480F"/>
    <w:rsid w:val="00E24CB1"/>
    <w:rsid w:val="00E25320"/>
    <w:rsid w:val="00E25BC7"/>
    <w:rsid w:val="00E26433"/>
    <w:rsid w:val="00E264A1"/>
    <w:rsid w:val="00E276A0"/>
    <w:rsid w:val="00E306BD"/>
    <w:rsid w:val="00E30832"/>
    <w:rsid w:val="00E30A3C"/>
    <w:rsid w:val="00E31001"/>
    <w:rsid w:val="00E31083"/>
    <w:rsid w:val="00E3111A"/>
    <w:rsid w:val="00E311B3"/>
    <w:rsid w:val="00E316C8"/>
    <w:rsid w:val="00E3224F"/>
    <w:rsid w:val="00E327F7"/>
    <w:rsid w:val="00E328C6"/>
    <w:rsid w:val="00E32C3A"/>
    <w:rsid w:val="00E333CB"/>
    <w:rsid w:val="00E34A9B"/>
    <w:rsid w:val="00E34AA1"/>
    <w:rsid w:val="00E353A8"/>
    <w:rsid w:val="00E35DC6"/>
    <w:rsid w:val="00E35ED6"/>
    <w:rsid w:val="00E36BAE"/>
    <w:rsid w:val="00E36F65"/>
    <w:rsid w:val="00E3706D"/>
    <w:rsid w:val="00E37749"/>
    <w:rsid w:val="00E37F54"/>
    <w:rsid w:val="00E400D2"/>
    <w:rsid w:val="00E4038C"/>
    <w:rsid w:val="00E41A2A"/>
    <w:rsid w:val="00E428A6"/>
    <w:rsid w:val="00E43803"/>
    <w:rsid w:val="00E43B4D"/>
    <w:rsid w:val="00E440D3"/>
    <w:rsid w:val="00E44708"/>
    <w:rsid w:val="00E44C6C"/>
    <w:rsid w:val="00E453F8"/>
    <w:rsid w:val="00E45473"/>
    <w:rsid w:val="00E4593A"/>
    <w:rsid w:val="00E459A4"/>
    <w:rsid w:val="00E45FAA"/>
    <w:rsid w:val="00E463AD"/>
    <w:rsid w:val="00E473CC"/>
    <w:rsid w:val="00E4750F"/>
    <w:rsid w:val="00E509BB"/>
    <w:rsid w:val="00E5120C"/>
    <w:rsid w:val="00E51372"/>
    <w:rsid w:val="00E525C8"/>
    <w:rsid w:val="00E535C7"/>
    <w:rsid w:val="00E53873"/>
    <w:rsid w:val="00E53C58"/>
    <w:rsid w:val="00E540BC"/>
    <w:rsid w:val="00E54845"/>
    <w:rsid w:val="00E54DE5"/>
    <w:rsid w:val="00E55172"/>
    <w:rsid w:val="00E55749"/>
    <w:rsid w:val="00E55872"/>
    <w:rsid w:val="00E5650C"/>
    <w:rsid w:val="00E571DD"/>
    <w:rsid w:val="00E57F08"/>
    <w:rsid w:val="00E601BA"/>
    <w:rsid w:val="00E603D3"/>
    <w:rsid w:val="00E60745"/>
    <w:rsid w:val="00E6244F"/>
    <w:rsid w:val="00E6252A"/>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6115"/>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D94"/>
    <w:rsid w:val="00E73E7B"/>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545"/>
    <w:rsid w:val="00E826D4"/>
    <w:rsid w:val="00E83149"/>
    <w:rsid w:val="00E8340D"/>
    <w:rsid w:val="00E83C81"/>
    <w:rsid w:val="00E83F78"/>
    <w:rsid w:val="00E83F92"/>
    <w:rsid w:val="00E842AC"/>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FB6"/>
    <w:rsid w:val="00E90003"/>
    <w:rsid w:val="00E90018"/>
    <w:rsid w:val="00E909A7"/>
    <w:rsid w:val="00E9101F"/>
    <w:rsid w:val="00E914BE"/>
    <w:rsid w:val="00E916AE"/>
    <w:rsid w:val="00E91A85"/>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C97"/>
    <w:rsid w:val="00EA1479"/>
    <w:rsid w:val="00EA1724"/>
    <w:rsid w:val="00EA18B3"/>
    <w:rsid w:val="00EA22B9"/>
    <w:rsid w:val="00EA22BD"/>
    <w:rsid w:val="00EA2790"/>
    <w:rsid w:val="00EA2791"/>
    <w:rsid w:val="00EA32C8"/>
    <w:rsid w:val="00EA36AA"/>
    <w:rsid w:val="00EA3EBC"/>
    <w:rsid w:val="00EA403C"/>
    <w:rsid w:val="00EA41AB"/>
    <w:rsid w:val="00EA42B8"/>
    <w:rsid w:val="00EA4F00"/>
    <w:rsid w:val="00EA5157"/>
    <w:rsid w:val="00EA5AE9"/>
    <w:rsid w:val="00EA619E"/>
    <w:rsid w:val="00EA668D"/>
    <w:rsid w:val="00EA6947"/>
    <w:rsid w:val="00EA744C"/>
    <w:rsid w:val="00EB043D"/>
    <w:rsid w:val="00EB06EB"/>
    <w:rsid w:val="00EB1114"/>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60F6"/>
    <w:rsid w:val="00EB6B1F"/>
    <w:rsid w:val="00EB7015"/>
    <w:rsid w:val="00EB73CC"/>
    <w:rsid w:val="00EB7E25"/>
    <w:rsid w:val="00EC01BD"/>
    <w:rsid w:val="00EC05A2"/>
    <w:rsid w:val="00EC0AC8"/>
    <w:rsid w:val="00EC14AD"/>
    <w:rsid w:val="00EC15EA"/>
    <w:rsid w:val="00EC1923"/>
    <w:rsid w:val="00EC299B"/>
    <w:rsid w:val="00EC2C2D"/>
    <w:rsid w:val="00EC2D73"/>
    <w:rsid w:val="00EC3664"/>
    <w:rsid w:val="00EC3762"/>
    <w:rsid w:val="00EC38BD"/>
    <w:rsid w:val="00EC4333"/>
    <w:rsid w:val="00EC5695"/>
    <w:rsid w:val="00EC5B25"/>
    <w:rsid w:val="00EC5D3B"/>
    <w:rsid w:val="00EC61E3"/>
    <w:rsid w:val="00EC64BF"/>
    <w:rsid w:val="00EC6A02"/>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B4C"/>
    <w:rsid w:val="00ED5F11"/>
    <w:rsid w:val="00ED609B"/>
    <w:rsid w:val="00ED63A0"/>
    <w:rsid w:val="00ED6B10"/>
    <w:rsid w:val="00ED7459"/>
    <w:rsid w:val="00ED7DA4"/>
    <w:rsid w:val="00ED7F10"/>
    <w:rsid w:val="00ED7F24"/>
    <w:rsid w:val="00EE0303"/>
    <w:rsid w:val="00EE0402"/>
    <w:rsid w:val="00EE0557"/>
    <w:rsid w:val="00EE0571"/>
    <w:rsid w:val="00EE12F0"/>
    <w:rsid w:val="00EE1DB9"/>
    <w:rsid w:val="00EE1E72"/>
    <w:rsid w:val="00EE2DC4"/>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321"/>
    <w:rsid w:val="00EE6B10"/>
    <w:rsid w:val="00EE6B7E"/>
    <w:rsid w:val="00EE6BA4"/>
    <w:rsid w:val="00EE6ECF"/>
    <w:rsid w:val="00EE722B"/>
    <w:rsid w:val="00EE7782"/>
    <w:rsid w:val="00EE7A3C"/>
    <w:rsid w:val="00EE7F30"/>
    <w:rsid w:val="00EF00AD"/>
    <w:rsid w:val="00EF02B5"/>
    <w:rsid w:val="00EF0A58"/>
    <w:rsid w:val="00EF0B5F"/>
    <w:rsid w:val="00EF0C19"/>
    <w:rsid w:val="00EF12BD"/>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C5C"/>
    <w:rsid w:val="00EF70E3"/>
    <w:rsid w:val="00EF7FB7"/>
    <w:rsid w:val="00F0001D"/>
    <w:rsid w:val="00F004A8"/>
    <w:rsid w:val="00F00550"/>
    <w:rsid w:val="00F007A0"/>
    <w:rsid w:val="00F01A02"/>
    <w:rsid w:val="00F029B9"/>
    <w:rsid w:val="00F02FCE"/>
    <w:rsid w:val="00F035BA"/>
    <w:rsid w:val="00F03E5A"/>
    <w:rsid w:val="00F04607"/>
    <w:rsid w:val="00F06060"/>
    <w:rsid w:val="00F0689D"/>
    <w:rsid w:val="00F07FAC"/>
    <w:rsid w:val="00F1003B"/>
    <w:rsid w:val="00F10163"/>
    <w:rsid w:val="00F10275"/>
    <w:rsid w:val="00F10598"/>
    <w:rsid w:val="00F10E30"/>
    <w:rsid w:val="00F11A4E"/>
    <w:rsid w:val="00F1212F"/>
    <w:rsid w:val="00F12378"/>
    <w:rsid w:val="00F1258D"/>
    <w:rsid w:val="00F14D47"/>
    <w:rsid w:val="00F14F40"/>
    <w:rsid w:val="00F15A22"/>
    <w:rsid w:val="00F15BA7"/>
    <w:rsid w:val="00F16A74"/>
    <w:rsid w:val="00F16D8D"/>
    <w:rsid w:val="00F172A3"/>
    <w:rsid w:val="00F17BB1"/>
    <w:rsid w:val="00F205E8"/>
    <w:rsid w:val="00F207D7"/>
    <w:rsid w:val="00F20B11"/>
    <w:rsid w:val="00F20B5E"/>
    <w:rsid w:val="00F21006"/>
    <w:rsid w:val="00F212A6"/>
    <w:rsid w:val="00F21A1F"/>
    <w:rsid w:val="00F2205C"/>
    <w:rsid w:val="00F221CB"/>
    <w:rsid w:val="00F221E9"/>
    <w:rsid w:val="00F2254C"/>
    <w:rsid w:val="00F22F9E"/>
    <w:rsid w:val="00F230BB"/>
    <w:rsid w:val="00F2315B"/>
    <w:rsid w:val="00F2359F"/>
    <w:rsid w:val="00F23F7A"/>
    <w:rsid w:val="00F24324"/>
    <w:rsid w:val="00F24AF1"/>
    <w:rsid w:val="00F24D05"/>
    <w:rsid w:val="00F25142"/>
    <w:rsid w:val="00F257BA"/>
    <w:rsid w:val="00F25B06"/>
    <w:rsid w:val="00F26596"/>
    <w:rsid w:val="00F2662B"/>
    <w:rsid w:val="00F26ACB"/>
    <w:rsid w:val="00F272E9"/>
    <w:rsid w:val="00F278D5"/>
    <w:rsid w:val="00F27BA2"/>
    <w:rsid w:val="00F3020F"/>
    <w:rsid w:val="00F30814"/>
    <w:rsid w:val="00F30B3F"/>
    <w:rsid w:val="00F30F8A"/>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FC9"/>
    <w:rsid w:val="00F37AE6"/>
    <w:rsid w:val="00F4090C"/>
    <w:rsid w:val="00F40F17"/>
    <w:rsid w:val="00F40FF8"/>
    <w:rsid w:val="00F41C2A"/>
    <w:rsid w:val="00F41F43"/>
    <w:rsid w:val="00F425F4"/>
    <w:rsid w:val="00F42A04"/>
    <w:rsid w:val="00F42F8C"/>
    <w:rsid w:val="00F43A48"/>
    <w:rsid w:val="00F43DF4"/>
    <w:rsid w:val="00F43FF7"/>
    <w:rsid w:val="00F44334"/>
    <w:rsid w:val="00F446F2"/>
    <w:rsid w:val="00F44AF9"/>
    <w:rsid w:val="00F44CA0"/>
    <w:rsid w:val="00F44EE6"/>
    <w:rsid w:val="00F45940"/>
    <w:rsid w:val="00F45DE2"/>
    <w:rsid w:val="00F46674"/>
    <w:rsid w:val="00F46C04"/>
    <w:rsid w:val="00F46D52"/>
    <w:rsid w:val="00F47019"/>
    <w:rsid w:val="00F47878"/>
    <w:rsid w:val="00F47C54"/>
    <w:rsid w:val="00F47C7D"/>
    <w:rsid w:val="00F505EA"/>
    <w:rsid w:val="00F50B33"/>
    <w:rsid w:val="00F5130E"/>
    <w:rsid w:val="00F51819"/>
    <w:rsid w:val="00F51C18"/>
    <w:rsid w:val="00F52085"/>
    <w:rsid w:val="00F52C59"/>
    <w:rsid w:val="00F52DC8"/>
    <w:rsid w:val="00F5365B"/>
    <w:rsid w:val="00F53A32"/>
    <w:rsid w:val="00F53B4A"/>
    <w:rsid w:val="00F53C00"/>
    <w:rsid w:val="00F55B22"/>
    <w:rsid w:val="00F55E56"/>
    <w:rsid w:val="00F567E4"/>
    <w:rsid w:val="00F56A24"/>
    <w:rsid w:val="00F56E5A"/>
    <w:rsid w:val="00F5717E"/>
    <w:rsid w:val="00F577E4"/>
    <w:rsid w:val="00F611E0"/>
    <w:rsid w:val="00F6226F"/>
    <w:rsid w:val="00F62332"/>
    <w:rsid w:val="00F62CA9"/>
    <w:rsid w:val="00F63148"/>
    <w:rsid w:val="00F631EC"/>
    <w:rsid w:val="00F63772"/>
    <w:rsid w:val="00F6399C"/>
    <w:rsid w:val="00F64700"/>
    <w:rsid w:val="00F649C1"/>
    <w:rsid w:val="00F6558B"/>
    <w:rsid w:val="00F67B0B"/>
    <w:rsid w:val="00F67D09"/>
    <w:rsid w:val="00F700B9"/>
    <w:rsid w:val="00F7055F"/>
    <w:rsid w:val="00F707A4"/>
    <w:rsid w:val="00F70ADD"/>
    <w:rsid w:val="00F7119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1CA1"/>
    <w:rsid w:val="00F81DCA"/>
    <w:rsid w:val="00F81FAB"/>
    <w:rsid w:val="00F824FC"/>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F0D"/>
    <w:rsid w:val="00F87601"/>
    <w:rsid w:val="00F87F0E"/>
    <w:rsid w:val="00F87FE0"/>
    <w:rsid w:val="00F90332"/>
    <w:rsid w:val="00F907B0"/>
    <w:rsid w:val="00F90822"/>
    <w:rsid w:val="00F90964"/>
    <w:rsid w:val="00F92FB8"/>
    <w:rsid w:val="00F931FD"/>
    <w:rsid w:val="00F95060"/>
    <w:rsid w:val="00F954D1"/>
    <w:rsid w:val="00F956F9"/>
    <w:rsid w:val="00F95840"/>
    <w:rsid w:val="00F962DA"/>
    <w:rsid w:val="00F96598"/>
    <w:rsid w:val="00F96855"/>
    <w:rsid w:val="00F96A84"/>
    <w:rsid w:val="00F96B63"/>
    <w:rsid w:val="00F97312"/>
    <w:rsid w:val="00F976D0"/>
    <w:rsid w:val="00F97A5D"/>
    <w:rsid w:val="00F97D50"/>
    <w:rsid w:val="00FA0436"/>
    <w:rsid w:val="00FA0B08"/>
    <w:rsid w:val="00FA0B3D"/>
    <w:rsid w:val="00FA0D64"/>
    <w:rsid w:val="00FA11D1"/>
    <w:rsid w:val="00FA1B8A"/>
    <w:rsid w:val="00FA254B"/>
    <w:rsid w:val="00FA2596"/>
    <w:rsid w:val="00FA2809"/>
    <w:rsid w:val="00FA2863"/>
    <w:rsid w:val="00FA2DFE"/>
    <w:rsid w:val="00FA308B"/>
    <w:rsid w:val="00FA4041"/>
    <w:rsid w:val="00FA49A2"/>
    <w:rsid w:val="00FA4E2B"/>
    <w:rsid w:val="00FA5915"/>
    <w:rsid w:val="00FA602A"/>
    <w:rsid w:val="00FA6938"/>
    <w:rsid w:val="00FA70B7"/>
    <w:rsid w:val="00FA7416"/>
    <w:rsid w:val="00FA751A"/>
    <w:rsid w:val="00FB028B"/>
    <w:rsid w:val="00FB03B8"/>
    <w:rsid w:val="00FB0476"/>
    <w:rsid w:val="00FB0AAB"/>
    <w:rsid w:val="00FB1642"/>
    <w:rsid w:val="00FB1CEF"/>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7293"/>
    <w:rsid w:val="00FB7947"/>
    <w:rsid w:val="00FB7BE3"/>
    <w:rsid w:val="00FC019B"/>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7B1"/>
    <w:rsid w:val="00FC7100"/>
    <w:rsid w:val="00FC7418"/>
    <w:rsid w:val="00FC7583"/>
    <w:rsid w:val="00FD0B27"/>
    <w:rsid w:val="00FD0D53"/>
    <w:rsid w:val="00FD0DC9"/>
    <w:rsid w:val="00FD0E28"/>
    <w:rsid w:val="00FD1199"/>
    <w:rsid w:val="00FD1510"/>
    <w:rsid w:val="00FD1676"/>
    <w:rsid w:val="00FD1871"/>
    <w:rsid w:val="00FD2530"/>
    <w:rsid w:val="00FD2F03"/>
    <w:rsid w:val="00FD3E66"/>
    <w:rsid w:val="00FD4422"/>
    <w:rsid w:val="00FD4614"/>
    <w:rsid w:val="00FD4AB4"/>
    <w:rsid w:val="00FD4BF9"/>
    <w:rsid w:val="00FD4FDE"/>
    <w:rsid w:val="00FD5604"/>
    <w:rsid w:val="00FD58CB"/>
    <w:rsid w:val="00FD5C32"/>
    <w:rsid w:val="00FD5EC1"/>
    <w:rsid w:val="00FD60D5"/>
    <w:rsid w:val="00FD6ED4"/>
    <w:rsid w:val="00FD6FC0"/>
    <w:rsid w:val="00FD73F2"/>
    <w:rsid w:val="00FD7555"/>
    <w:rsid w:val="00FD77BF"/>
    <w:rsid w:val="00FE0A09"/>
    <w:rsid w:val="00FE0ADD"/>
    <w:rsid w:val="00FE0B18"/>
    <w:rsid w:val="00FE0B74"/>
    <w:rsid w:val="00FE1090"/>
    <w:rsid w:val="00FE127A"/>
    <w:rsid w:val="00FE18C2"/>
    <w:rsid w:val="00FE193D"/>
    <w:rsid w:val="00FE1AD5"/>
    <w:rsid w:val="00FE1B53"/>
    <w:rsid w:val="00FE1CFF"/>
    <w:rsid w:val="00FE2248"/>
    <w:rsid w:val="00FE27D0"/>
    <w:rsid w:val="00FE2B85"/>
    <w:rsid w:val="00FE34AA"/>
    <w:rsid w:val="00FE3570"/>
    <w:rsid w:val="00FE3A21"/>
    <w:rsid w:val="00FE3FFD"/>
    <w:rsid w:val="00FE424F"/>
    <w:rsid w:val="00FE482E"/>
    <w:rsid w:val="00FE4F24"/>
    <w:rsid w:val="00FE515E"/>
    <w:rsid w:val="00FE51D3"/>
    <w:rsid w:val="00FE53B4"/>
    <w:rsid w:val="00FE5489"/>
    <w:rsid w:val="00FE59DA"/>
    <w:rsid w:val="00FE5C6C"/>
    <w:rsid w:val="00FE6335"/>
    <w:rsid w:val="00FE6954"/>
    <w:rsid w:val="00FE6967"/>
    <w:rsid w:val="00FE709E"/>
    <w:rsid w:val="00FE7523"/>
    <w:rsid w:val="00FE7F53"/>
    <w:rsid w:val="00FF0511"/>
    <w:rsid w:val="00FF0EE6"/>
    <w:rsid w:val="00FF0EE7"/>
    <w:rsid w:val="00FF11C2"/>
    <w:rsid w:val="00FF146A"/>
    <w:rsid w:val="00FF1B1F"/>
    <w:rsid w:val="00FF1EDE"/>
    <w:rsid w:val="00FF2116"/>
    <w:rsid w:val="00FF241E"/>
    <w:rsid w:val="00FF2A3D"/>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32769"/>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character" w:customStyle="1" w:styleId="FooterChar">
    <w:name w:val="Footer Char"/>
    <w:basedOn w:val="DefaultParagraphFont"/>
    <w:link w:val="Footer"/>
    <w:uiPriority w:val="99"/>
    <w:rsid w:val="00312C4C"/>
    <w:rPr>
      <w:sz w:val="24"/>
    </w:rPr>
  </w:style>
  <w:style w:type="character" w:customStyle="1" w:styleId="HeaderChar">
    <w:name w:val="Header Char"/>
    <w:basedOn w:val="DefaultParagraphFont"/>
    <w:link w:val="Header"/>
    <w:uiPriority w:val="99"/>
    <w:rsid w:val="00BC3C04"/>
    <w:rPr>
      <w:sz w:val="24"/>
    </w:r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character" w:customStyle="1" w:styleId="Heading1Char">
    <w:name w:val="Heading 1 Char"/>
    <w:basedOn w:val="DefaultParagraphFont"/>
    <w:link w:val="Heading1"/>
    <w:uiPriority w:val="9"/>
    <w:rsid w:val="00842693"/>
    <w:rPr>
      <w:b/>
      <w:sz w:val="24"/>
    </w:r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purl.org/dc/terms/"/>
    <ds:schemaRef ds:uri="http://purl.org/dc/dcmitype/"/>
    <ds:schemaRef ds:uri="http://schemas.openxmlformats.org/package/2006/metadata/core-properties"/>
    <ds:schemaRef ds:uri="http://schemas.microsoft.com/office/2006/metadata/properties"/>
    <ds:schemaRef ds:uri="http://schemas.microsoft.com/office/2006/documentManagement/types"/>
    <ds:schemaRef ds:uri="http://purl.org/dc/elements/1.1/"/>
    <ds:schemaRef ds:uri="http://www.w3.org/XML/1998/namespace"/>
  </ds:schemaRefs>
</ds:datastoreItem>
</file>

<file path=customXml/itemProps4.xml><?xml version="1.0" encoding="utf-8"?>
<ds:datastoreItem xmlns:ds="http://schemas.openxmlformats.org/officeDocument/2006/customXml" ds:itemID="{85505812-FA99-43A1-994A-68FD27755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2819</TotalTime>
  <Pages>110</Pages>
  <Words>37429</Words>
  <Characters>213347</Characters>
  <Application>Microsoft Office Word</Application>
  <DocSecurity>0</DocSecurity>
  <Lines>1777</Lines>
  <Paragraphs>500</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5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2486</cp:revision>
  <cp:lastPrinted>2003-02-21T20:01:00Z</cp:lastPrinted>
  <dcterms:created xsi:type="dcterms:W3CDTF">2020-08-17T02:16:00Z</dcterms:created>
  <dcterms:modified xsi:type="dcterms:W3CDTF">2021-01-12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